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49126" w14:textId="47E6C0BB" w:rsidR="000B4F4C" w:rsidRPr="00416ADE" w:rsidRDefault="00416ADE" w:rsidP="001A123D">
      <w:pPr>
        <w:jc w:val="center"/>
        <w:rPr>
          <w:rFonts w:cs="Times New Roman"/>
          <w:sz w:val="32"/>
          <w:szCs w:val="32"/>
        </w:rPr>
      </w:pPr>
      <w:r w:rsidRPr="00416ADE">
        <w:rPr>
          <w:rFonts w:cs="Times New Roman"/>
          <w:b/>
          <w:bCs/>
          <w:sz w:val="32"/>
          <w:szCs w:val="32"/>
        </w:rPr>
        <w:t>SKRIPSI</w:t>
      </w:r>
    </w:p>
    <w:p w14:paraId="1B85DB25" w14:textId="77777777" w:rsidR="001A123D" w:rsidRPr="00416ADE" w:rsidRDefault="001A123D" w:rsidP="001A123D">
      <w:pPr>
        <w:jc w:val="center"/>
        <w:rPr>
          <w:rFonts w:cs="Times New Roman"/>
          <w:sz w:val="24"/>
          <w:szCs w:val="24"/>
        </w:rPr>
      </w:pPr>
    </w:p>
    <w:p w14:paraId="21913067" w14:textId="13198DA3" w:rsidR="000B4F4C" w:rsidRDefault="00F5470A" w:rsidP="000B4B16">
      <w:pPr>
        <w:spacing w:line="360" w:lineRule="auto"/>
        <w:jc w:val="center"/>
        <w:rPr>
          <w:rFonts w:cs="Times New Roman"/>
          <w:b/>
          <w:bCs/>
          <w:szCs w:val="28"/>
        </w:rPr>
      </w:pPr>
      <w:bookmarkStart w:id="0" w:name="_Hlk110458394"/>
      <w:bookmarkStart w:id="1" w:name="_Hlk142848131"/>
      <w:bookmarkStart w:id="2" w:name="_Hlk98674425"/>
      <w:r>
        <w:rPr>
          <w:rFonts w:cs="Times New Roman"/>
          <w:b/>
          <w:bCs/>
          <w:szCs w:val="28"/>
        </w:rPr>
        <w:t xml:space="preserve">PENERAPAN METODE AGILE DEVELOPMENT DALAM </w:t>
      </w:r>
      <w:r w:rsidR="000B4F4C" w:rsidRPr="00416ADE">
        <w:rPr>
          <w:rFonts w:cs="Times New Roman"/>
          <w:b/>
          <w:bCs/>
          <w:szCs w:val="28"/>
        </w:rPr>
        <w:t>PE</w:t>
      </w:r>
      <w:r>
        <w:rPr>
          <w:rFonts w:cs="Times New Roman"/>
          <w:b/>
          <w:bCs/>
          <w:szCs w:val="28"/>
        </w:rPr>
        <w:t>NGEMBANGAN</w:t>
      </w:r>
      <w:r w:rsidR="000B4F4C" w:rsidRPr="00416ADE">
        <w:rPr>
          <w:rFonts w:cs="Times New Roman"/>
          <w:b/>
          <w:bCs/>
          <w:szCs w:val="28"/>
        </w:rPr>
        <w:t xml:space="preserve"> SISTEM INFORMASI </w:t>
      </w:r>
      <w:r w:rsidR="00416ADE" w:rsidRPr="00416ADE">
        <w:rPr>
          <w:rFonts w:cs="Times New Roman"/>
          <w:b/>
          <w:bCs/>
          <w:szCs w:val="28"/>
        </w:rPr>
        <w:t>LAPORAN HARIAN PRODUKSI MANUFACTURING STAMPING BERBASIS WEB</w:t>
      </w:r>
      <w:r>
        <w:rPr>
          <w:rFonts w:cs="Times New Roman"/>
          <w:b/>
          <w:bCs/>
          <w:szCs w:val="28"/>
        </w:rPr>
        <w:t xml:space="preserve"> DI</w:t>
      </w:r>
      <w:r w:rsidR="000B4F4C" w:rsidRPr="00416ADE">
        <w:rPr>
          <w:rFonts w:cs="Times New Roman"/>
          <w:b/>
          <w:bCs/>
          <w:szCs w:val="28"/>
        </w:rPr>
        <w:t xml:space="preserve"> PT</w:t>
      </w:r>
      <w:r>
        <w:rPr>
          <w:rFonts w:cs="Times New Roman"/>
          <w:b/>
          <w:bCs/>
          <w:szCs w:val="28"/>
        </w:rPr>
        <w:t>.</w:t>
      </w:r>
      <w:r w:rsidR="00283B21" w:rsidRPr="00416ADE">
        <w:rPr>
          <w:rFonts w:cs="Times New Roman"/>
          <w:b/>
          <w:bCs/>
          <w:szCs w:val="28"/>
        </w:rPr>
        <w:t xml:space="preserve"> </w:t>
      </w:r>
      <w:r w:rsidR="000B4F4C" w:rsidRPr="00416ADE">
        <w:rPr>
          <w:rFonts w:cs="Times New Roman"/>
          <w:b/>
          <w:bCs/>
          <w:szCs w:val="28"/>
        </w:rPr>
        <w:t>MMKI</w:t>
      </w:r>
      <w:bookmarkEnd w:id="0"/>
      <w:r w:rsidR="00416ADE" w:rsidRPr="00416ADE">
        <w:rPr>
          <w:rFonts w:cs="Times New Roman"/>
          <w:b/>
          <w:bCs/>
          <w:szCs w:val="28"/>
        </w:rPr>
        <w:t xml:space="preserve"> </w:t>
      </w:r>
    </w:p>
    <w:bookmarkEnd w:id="1"/>
    <w:p w14:paraId="008A8A57" w14:textId="445ADB56" w:rsidR="00416ADE" w:rsidRPr="00416ADE" w:rsidRDefault="00416ADE" w:rsidP="00416ADE">
      <w:pPr>
        <w:pStyle w:val="GambardanTabel"/>
        <w:rPr>
          <w:rFonts w:cs="Times New Roman"/>
        </w:rPr>
      </w:pPr>
      <w:r w:rsidRPr="00416ADE">
        <w:rPr>
          <w:rFonts w:cs="Times New Roman"/>
        </w:rPr>
        <w:t>Diajukan untuk memenuhi salah satu syarat memperoleh gelar Sarjana Komputer</w:t>
      </w:r>
    </w:p>
    <w:bookmarkEnd w:id="2"/>
    <w:p w14:paraId="01855775" w14:textId="77777777" w:rsidR="000B4F4C" w:rsidRPr="00416ADE" w:rsidRDefault="000B4F4C" w:rsidP="000B4F4C">
      <w:pPr>
        <w:rPr>
          <w:rFonts w:cs="Times New Roman"/>
        </w:rPr>
      </w:pPr>
    </w:p>
    <w:p w14:paraId="7378C884" w14:textId="192FFE8D" w:rsidR="000B4F4C" w:rsidRPr="00416ADE" w:rsidRDefault="000B4F4C" w:rsidP="000B4F4C">
      <w:pPr>
        <w:rPr>
          <w:rFonts w:cs="Times New Roman"/>
        </w:rPr>
      </w:pPr>
    </w:p>
    <w:p w14:paraId="7BB165D0" w14:textId="61453539" w:rsidR="000B4F4C" w:rsidRPr="00416ADE" w:rsidRDefault="00EE1DEB" w:rsidP="000B4F4C">
      <w:pPr>
        <w:rPr>
          <w:rFonts w:cs="Times New Roman"/>
        </w:rPr>
      </w:pPr>
      <w:r w:rsidRPr="00416ADE">
        <w:rPr>
          <w:rFonts w:cs="Times New Roman"/>
          <w:noProof/>
        </w:rPr>
        <w:drawing>
          <wp:anchor distT="0" distB="0" distL="114300" distR="114300" simplePos="0" relativeHeight="251658240" behindDoc="0" locked="0" layoutInCell="1" allowOverlap="1" wp14:anchorId="609BC959" wp14:editId="0EB85B6F">
            <wp:simplePos x="0" y="0"/>
            <wp:positionH relativeFrom="margin">
              <wp:posOffset>1743498</wp:posOffset>
            </wp:positionH>
            <wp:positionV relativeFrom="paragraph">
              <wp:posOffset>91652</wp:posOffset>
            </wp:positionV>
            <wp:extent cx="1461600" cy="1285200"/>
            <wp:effectExtent l="0" t="0" r="5715" b="0"/>
            <wp:wrapNone/>
            <wp:docPr id="8" name="Picture 8"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1600" cy="1285200"/>
                    </a:xfrm>
                    <a:prstGeom prst="rect">
                      <a:avLst/>
                    </a:prstGeom>
                  </pic:spPr>
                </pic:pic>
              </a:graphicData>
            </a:graphic>
            <wp14:sizeRelH relativeFrom="page">
              <wp14:pctWidth>0</wp14:pctWidth>
            </wp14:sizeRelH>
            <wp14:sizeRelV relativeFrom="page">
              <wp14:pctHeight>0</wp14:pctHeight>
            </wp14:sizeRelV>
          </wp:anchor>
        </w:drawing>
      </w:r>
    </w:p>
    <w:p w14:paraId="5F9BDDAA" w14:textId="77777777" w:rsidR="000B4F4C" w:rsidRPr="00416ADE" w:rsidRDefault="000B4F4C" w:rsidP="000B4F4C">
      <w:pPr>
        <w:rPr>
          <w:rFonts w:cs="Times New Roman"/>
        </w:rPr>
      </w:pPr>
    </w:p>
    <w:p w14:paraId="79939B65" w14:textId="77777777" w:rsidR="000B4F4C" w:rsidRPr="00416ADE" w:rsidRDefault="000B4F4C" w:rsidP="000B4F4C">
      <w:pPr>
        <w:rPr>
          <w:rFonts w:cs="Times New Roman"/>
        </w:rPr>
      </w:pPr>
    </w:p>
    <w:p w14:paraId="2EBD6D53" w14:textId="77777777" w:rsidR="000B4F4C" w:rsidRPr="00416ADE" w:rsidRDefault="000B4F4C" w:rsidP="000B4F4C">
      <w:pPr>
        <w:rPr>
          <w:rFonts w:cs="Times New Roman"/>
        </w:rPr>
      </w:pPr>
    </w:p>
    <w:p w14:paraId="3417D7E7" w14:textId="77777777" w:rsidR="000B4F4C" w:rsidRPr="00416ADE" w:rsidRDefault="000B4F4C" w:rsidP="000B4F4C">
      <w:pPr>
        <w:rPr>
          <w:rFonts w:cs="Times New Roman"/>
        </w:rPr>
      </w:pPr>
    </w:p>
    <w:p w14:paraId="11C28F17" w14:textId="77777777" w:rsidR="000B4F4C" w:rsidRPr="00416ADE" w:rsidRDefault="000B4F4C" w:rsidP="000B4F4C">
      <w:pPr>
        <w:rPr>
          <w:rFonts w:cs="Times New Roman"/>
        </w:rPr>
      </w:pPr>
    </w:p>
    <w:p w14:paraId="6A9D6691" w14:textId="77777777" w:rsidR="00BF0DCD" w:rsidRDefault="00EE1DEB" w:rsidP="00BF0DCD">
      <w:pPr>
        <w:jc w:val="center"/>
        <w:rPr>
          <w:rFonts w:cs="Times New Roman"/>
          <w:sz w:val="24"/>
          <w:szCs w:val="21"/>
        </w:rPr>
      </w:pPr>
      <w:r w:rsidRPr="00EE1DEB">
        <w:rPr>
          <w:rFonts w:cs="Times New Roman"/>
          <w:sz w:val="24"/>
          <w:szCs w:val="21"/>
        </w:rPr>
        <w:t>D</w:t>
      </w:r>
      <w:r w:rsidR="000B4F4C" w:rsidRPr="00EE1DEB">
        <w:rPr>
          <w:rFonts w:cs="Times New Roman"/>
          <w:sz w:val="24"/>
          <w:szCs w:val="21"/>
        </w:rPr>
        <w:t>isusun Oleh :</w:t>
      </w:r>
      <w:bookmarkStart w:id="3" w:name="_Hlk89265097"/>
    </w:p>
    <w:p w14:paraId="51A70CE2" w14:textId="77777777" w:rsidR="00BF0DCD" w:rsidRDefault="00EE1DEB" w:rsidP="00BF0DCD">
      <w:pPr>
        <w:jc w:val="center"/>
        <w:rPr>
          <w:rFonts w:cs="Times New Roman"/>
          <w:sz w:val="24"/>
          <w:szCs w:val="21"/>
        </w:rPr>
      </w:pPr>
      <w:r>
        <w:rPr>
          <w:rFonts w:cs="Times New Roman"/>
        </w:rPr>
        <w:t>Rulli Aji Gunawan</w:t>
      </w:r>
    </w:p>
    <w:p w14:paraId="1EE6C457" w14:textId="33A164DC" w:rsidR="000B4F4C" w:rsidRPr="00BF0DCD" w:rsidRDefault="000B4F4C" w:rsidP="00BF0DCD">
      <w:pPr>
        <w:jc w:val="center"/>
        <w:rPr>
          <w:rFonts w:cs="Times New Roman"/>
          <w:sz w:val="24"/>
          <w:szCs w:val="21"/>
        </w:rPr>
      </w:pPr>
      <w:r w:rsidRPr="00416ADE">
        <w:rPr>
          <w:rFonts w:cs="Times New Roman"/>
        </w:rPr>
        <w:t>311910675</w:t>
      </w:r>
    </w:p>
    <w:bookmarkEnd w:id="3"/>
    <w:p w14:paraId="16070A43" w14:textId="77777777" w:rsidR="000B4F4C" w:rsidRPr="00416ADE" w:rsidRDefault="000B4F4C" w:rsidP="000B4F4C">
      <w:pPr>
        <w:rPr>
          <w:rFonts w:cs="Times New Roman"/>
        </w:rPr>
      </w:pPr>
    </w:p>
    <w:p w14:paraId="455A52A0" w14:textId="77777777" w:rsidR="000B4F4C" w:rsidRPr="00416ADE" w:rsidRDefault="000B4F4C" w:rsidP="000B4F4C">
      <w:pPr>
        <w:rPr>
          <w:rFonts w:cs="Times New Roman"/>
        </w:rPr>
      </w:pPr>
    </w:p>
    <w:p w14:paraId="35209D24" w14:textId="77777777" w:rsidR="000B4F4C" w:rsidRDefault="000B4F4C" w:rsidP="000B4B16">
      <w:pPr>
        <w:jc w:val="center"/>
        <w:rPr>
          <w:rFonts w:cs="Times New Roman"/>
          <w:b/>
          <w:bCs/>
        </w:rPr>
      </w:pPr>
      <w:r w:rsidRPr="00416ADE">
        <w:rPr>
          <w:rFonts w:cs="Times New Roman"/>
          <w:b/>
          <w:bCs/>
        </w:rPr>
        <w:t>PROGRAM STUDI TEKNIK INFORMATIKA</w:t>
      </w:r>
    </w:p>
    <w:p w14:paraId="511DD647" w14:textId="0432567C" w:rsidR="00BF0DCD" w:rsidRPr="00416ADE" w:rsidRDefault="00BF0DCD" w:rsidP="000B4B16">
      <w:pPr>
        <w:jc w:val="center"/>
        <w:rPr>
          <w:rFonts w:cs="Times New Roman"/>
          <w:b/>
          <w:bCs/>
        </w:rPr>
      </w:pPr>
      <w:r>
        <w:rPr>
          <w:rFonts w:cs="Times New Roman"/>
          <w:b/>
          <w:bCs/>
        </w:rPr>
        <w:t>FAKULTAS TEKNIK</w:t>
      </w:r>
    </w:p>
    <w:p w14:paraId="12526203" w14:textId="77777777" w:rsidR="000B4F4C" w:rsidRPr="00416ADE" w:rsidRDefault="000B4F4C" w:rsidP="000B4B16">
      <w:pPr>
        <w:jc w:val="center"/>
        <w:rPr>
          <w:rFonts w:cs="Times New Roman"/>
          <w:b/>
          <w:bCs/>
        </w:rPr>
      </w:pPr>
      <w:r w:rsidRPr="00416ADE">
        <w:rPr>
          <w:rFonts w:cs="Times New Roman"/>
          <w:b/>
          <w:bCs/>
        </w:rPr>
        <w:t>UNIVERSITAS PELITA BANGSA</w:t>
      </w:r>
    </w:p>
    <w:p w14:paraId="7D86D731" w14:textId="77777777" w:rsidR="000B4F4C" w:rsidRPr="00416ADE" w:rsidRDefault="000B4F4C" w:rsidP="000B4B16">
      <w:pPr>
        <w:jc w:val="center"/>
        <w:rPr>
          <w:rFonts w:cs="Times New Roman"/>
          <w:b/>
          <w:bCs/>
        </w:rPr>
      </w:pPr>
      <w:r w:rsidRPr="00416ADE">
        <w:rPr>
          <w:rFonts w:cs="Times New Roman"/>
          <w:b/>
          <w:bCs/>
        </w:rPr>
        <w:t>BEKASI</w:t>
      </w:r>
    </w:p>
    <w:p w14:paraId="5CADD893" w14:textId="3119F0EE" w:rsidR="00985ACE" w:rsidRPr="00BF0DCD" w:rsidRDefault="000B4F4C" w:rsidP="00E72C32">
      <w:pPr>
        <w:jc w:val="center"/>
        <w:rPr>
          <w:rFonts w:cs="Times New Roman"/>
          <w:b/>
          <w:bCs/>
        </w:rPr>
        <w:sectPr w:rsidR="00985ACE" w:rsidRPr="00BF0DCD" w:rsidSect="00BF0DCD">
          <w:footerReference w:type="default" r:id="rId9"/>
          <w:headerReference w:type="first" r:id="rId10"/>
          <w:footerReference w:type="first" r:id="rId11"/>
          <w:pgSz w:w="11907" w:h="16839" w:code="9"/>
          <w:pgMar w:top="2268" w:right="1701" w:bottom="1701" w:left="2268" w:header="709" w:footer="709" w:gutter="0"/>
          <w:pgNumType w:fmt="lowerRoman"/>
          <w:cols w:space="708"/>
          <w:docGrid w:linePitch="360"/>
        </w:sectPr>
      </w:pPr>
      <w:r w:rsidRPr="00416ADE">
        <w:rPr>
          <w:rFonts w:cs="Times New Roman"/>
          <w:b/>
          <w:bCs/>
        </w:rPr>
        <w:t>202</w:t>
      </w:r>
      <w:r w:rsidR="00EE1DEB">
        <w:rPr>
          <w:rFonts w:cs="Times New Roman"/>
          <w:b/>
          <w:bCs/>
        </w:rPr>
        <w:t>3</w:t>
      </w:r>
      <w:r w:rsidR="00985ACE">
        <w:t xml:space="preserve"> </w:t>
      </w:r>
    </w:p>
    <w:p w14:paraId="5C80E59F" w14:textId="5373E0DD" w:rsidR="00BD0052" w:rsidRPr="004A68A5" w:rsidRDefault="000B4F4C" w:rsidP="007706FF">
      <w:pPr>
        <w:pStyle w:val="Halaman"/>
        <w:rPr>
          <w:rFonts w:cs="Times New Roman"/>
          <w:sz w:val="24"/>
          <w:szCs w:val="28"/>
        </w:rPr>
      </w:pPr>
      <w:bookmarkStart w:id="4" w:name="_Toc78092507"/>
      <w:bookmarkStart w:id="5" w:name="_Toc144288893"/>
      <w:r w:rsidRPr="004A68A5">
        <w:rPr>
          <w:rFonts w:cs="Times New Roman"/>
          <w:sz w:val="24"/>
          <w:szCs w:val="28"/>
        </w:rPr>
        <w:lastRenderedPageBreak/>
        <w:t>LEMBAR PERSETUJUAN</w:t>
      </w:r>
      <w:bookmarkEnd w:id="4"/>
      <w:r w:rsidR="00BF0DCD" w:rsidRPr="004A68A5">
        <w:rPr>
          <w:rFonts w:cs="Times New Roman"/>
          <w:sz w:val="24"/>
          <w:szCs w:val="28"/>
        </w:rPr>
        <w:t xml:space="preserve"> SKRIPSI</w:t>
      </w:r>
      <w:bookmarkEnd w:id="5"/>
    </w:p>
    <w:p w14:paraId="019DE321" w14:textId="2D438A33" w:rsidR="000B4F4C" w:rsidRPr="00BF0DCD" w:rsidRDefault="00F5470A" w:rsidP="00BF0DCD">
      <w:pPr>
        <w:spacing w:line="360" w:lineRule="auto"/>
        <w:jc w:val="center"/>
        <w:rPr>
          <w:rFonts w:cs="Times New Roman"/>
          <w:szCs w:val="28"/>
        </w:rPr>
      </w:pPr>
      <w:r w:rsidRPr="00F5470A">
        <w:rPr>
          <w:rFonts w:cs="Times New Roman"/>
          <w:b/>
          <w:bCs/>
          <w:szCs w:val="28"/>
        </w:rPr>
        <w:t>PENERAPAN METODE AGILE DEVELOPMENT DALAM PENGEMBANGAN SISTEM INFORMASI LAPORAN HARIAN PRODUKSI MANUFACTURING STAMPING BERBASIS WEB DI PT</w:t>
      </w:r>
      <w:r>
        <w:rPr>
          <w:rFonts w:cs="Times New Roman"/>
          <w:b/>
          <w:bCs/>
          <w:szCs w:val="28"/>
        </w:rPr>
        <w:t>.</w:t>
      </w:r>
      <w:r w:rsidRPr="00F5470A">
        <w:rPr>
          <w:rFonts w:cs="Times New Roman"/>
          <w:b/>
          <w:bCs/>
          <w:szCs w:val="28"/>
        </w:rPr>
        <w:t xml:space="preserve"> MMKI</w:t>
      </w:r>
      <w:r w:rsidR="007E1D8E" w:rsidRPr="00416ADE">
        <w:rPr>
          <w:rFonts w:cs="Times New Roman"/>
          <w:sz w:val="24"/>
          <w:szCs w:val="24"/>
        </w:rPr>
        <w:br/>
      </w:r>
    </w:p>
    <w:p w14:paraId="3F40CDAD" w14:textId="4CF28DDF" w:rsidR="000B4F4C" w:rsidRPr="00416ADE" w:rsidRDefault="000B4F4C" w:rsidP="007E1D8E">
      <w:pPr>
        <w:spacing w:after="0" w:line="240" w:lineRule="auto"/>
        <w:jc w:val="center"/>
        <w:rPr>
          <w:rFonts w:cs="Times New Roman"/>
        </w:rPr>
      </w:pPr>
      <w:r w:rsidRPr="00416ADE">
        <w:rPr>
          <w:rFonts w:cs="Times New Roman"/>
        </w:rPr>
        <w:t>Disusun Oleh:</w:t>
      </w:r>
    </w:p>
    <w:p w14:paraId="341F2D71" w14:textId="7936C9CB" w:rsidR="000B4F4C" w:rsidRPr="00416ADE" w:rsidRDefault="000B4F4C" w:rsidP="007E1D8E">
      <w:pPr>
        <w:spacing w:after="0" w:line="240" w:lineRule="auto"/>
        <w:jc w:val="center"/>
        <w:rPr>
          <w:rFonts w:cs="Times New Roman"/>
          <w:b/>
          <w:bCs/>
        </w:rPr>
      </w:pPr>
      <w:r w:rsidRPr="00416ADE">
        <w:rPr>
          <w:rFonts w:cs="Times New Roman"/>
          <w:b/>
          <w:bCs/>
        </w:rPr>
        <w:t>R</w:t>
      </w:r>
      <w:r w:rsidR="004A68A5">
        <w:rPr>
          <w:rFonts w:cs="Times New Roman"/>
          <w:b/>
          <w:bCs/>
        </w:rPr>
        <w:t>ulli Aji Gunawan</w:t>
      </w:r>
    </w:p>
    <w:p w14:paraId="2B1F2410" w14:textId="739535AA" w:rsidR="000B4F4C" w:rsidRPr="00416ADE" w:rsidRDefault="000B4F4C" w:rsidP="007E1D8E">
      <w:pPr>
        <w:spacing w:after="0" w:line="240" w:lineRule="auto"/>
        <w:jc w:val="center"/>
        <w:rPr>
          <w:rFonts w:cs="Times New Roman"/>
        </w:rPr>
      </w:pPr>
      <w:r w:rsidRPr="00416ADE">
        <w:rPr>
          <w:rFonts w:cs="Times New Roman"/>
        </w:rPr>
        <w:t>311910675</w:t>
      </w:r>
    </w:p>
    <w:p w14:paraId="64B755BF" w14:textId="77777777" w:rsidR="000B4F4C" w:rsidRPr="00416ADE" w:rsidRDefault="000B4F4C" w:rsidP="00CF375E">
      <w:pPr>
        <w:jc w:val="center"/>
        <w:rPr>
          <w:rFonts w:cs="Times New Roman"/>
          <w:sz w:val="24"/>
          <w:szCs w:val="24"/>
        </w:rPr>
      </w:pPr>
    </w:p>
    <w:p w14:paraId="6235F124" w14:textId="77777777" w:rsidR="00BF0DCD" w:rsidRDefault="000B4F4C" w:rsidP="00BF0DCD">
      <w:pPr>
        <w:spacing w:after="0"/>
        <w:jc w:val="center"/>
        <w:rPr>
          <w:rFonts w:cs="Times New Roman"/>
        </w:rPr>
      </w:pPr>
      <w:r w:rsidRPr="00416ADE">
        <w:rPr>
          <w:rFonts w:cs="Times New Roman"/>
        </w:rPr>
        <w:t xml:space="preserve">Telah </w:t>
      </w:r>
      <w:r w:rsidR="00615C97" w:rsidRPr="00416ADE">
        <w:rPr>
          <w:rFonts w:cs="Times New Roman"/>
        </w:rPr>
        <w:t>d</w:t>
      </w:r>
      <w:r w:rsidRPr="00416ADE">
        <w:rPr>
          <w:rFonts w:cs="Times New Roman"/>
        </w:rPr>
        <w:t xml:space="preserve">iperiksa </w:t>
      </w:r>
      <w:r w:rsidR="00615C97" w:rsidRPr="00416ADE">
        <w:rPr>
          <w:rFonts w:cs="Times New Roman"/>
        </w:rPr>
        <w:t>d</w:t>
      </w:r>
      <w:r w:rsidRPr="00416ADE">
        <w:rPr>
          <w:rFonts w:cs="Times New Roman"/>
        </w:rPr>
        <w:t xml:space="preserve">an </w:t>
      </w:r>
      <w:r w:rsidR="00615C97" w:rsidRPr="00416ADE">
        <w:rPr>
          <w:rFonts w:cs="Times New Roman"/>
        </w:rPr>
        <w:t>d</w:t>
      </w:r>
      <w:r w:rsidRPr="00416ADE">
        <w:rPr>
          <w:rFonts w:cs="Times New Roman"/>
        </w:rPr>
        <w:t>isahkan</w:t>
      </w:r>
    </w:p>
    <w:p w14:paraId="612C5760" w14:textId="49A034C1" w:rsidR="007E1D8E" w:rsidRDefault="00BF0DCD" w:rsidP="00BF0DCD">
      <w:pPr>
        <w:spacing w:after="0"/>
        <w:jc w:val="center"/>
        <w:rPr>
          <w:rFonts w:cs="Times New Roman"/>
        </w:rPr>
      </w:pPr>
      <w:r>
        <w:rPr>
          <w:rFonts w:cs="Times New Roman"/>
        </w:rPr>
        <w:t>p</w:t>
      </w:r>
      <w:r w:rsidR="008B42A2" w:rsidRPr="00416ADE">
        <w:rPr>
          <w:rFonts w:cs="Times New Roman"/>
        </w:rPr>
        <w:t xml:space="preserve">ada </w:t>
      </w:r>
      <w:r>
        <w:rPr>
          <w:rFonts w:cs="Times New Roman"/>
        </w:rPr>
        <w:t>t</w:t>
      </w:r>
      <w:r w:rsidR="008B42A2" w:rsidRPr="00416ADE">
        <w:rPr>
          <w:rFonts w:cs="Times New Roman"/>
        </w:rPr>
        <w:t>anggal</w:t>
      </w:r>
      <w:r>
        <w:rPr>
          <w:rFonts w:cs="Times New Roman"/>
        </w:rPr>
        <w:t xml:space="preserve"> </w:t>
      </w:r>
      <w:r w:rsidR="008B42A2" w:rsidRPr="00416ADE">
        <w:rPr>
          <w:rFonts w:cs="Times New Roman"/>
        </w:rPr>
        <w:t>:</w:t>
      </w:r>
      <w:r>
        <w:rPr>
          <w:rFonts w:cs="Times New Roman"/>
        </w:rPr>
        <w:t xml:space="preserve"> …, …, …</w:t>
      </w:r>
    </w:p>
    <w:p w14:paraId="0E94DE22" w14:textId="77777777" w:rsidR="00BF0DCD" w:rsidRPr="00416ADE" w:rsidRDefault="00BF0DCD" w:rsidP="00BF0DCD">
      <w:pPr>
        <w:spacing w:after="0"/>
        <w:jc w:val="center"/>
        <w:rPr>
          <w:rFonts w:cs="Times New Roman"/>
        </w:rPr>
      </w:pPr>
    </w:p>
    <w:p w14:paraId="469F595F" w14:textId="77777777" w:rsidR="000B4F4C" w:rsidRPr="00416ADE" w:rsidRDefault="000B4F4C" w:rsidP="000B4F4C">
      <w:pPr>
        <w:rPr>
          <w:rFonts w:cs="Times New Roman"/>
        </w:rPr>
      </w:pPr>
    </w:p>
    <w:tbl>
      <w:tblPr>
        <w:tblStyle w:val="TableGrid"/>
        <w:tblW w:w="83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5"/>
        <w:gridCol w:w="4195"/>
      </w:tblGrid>
      <w:tr w:rsidR="000B4F4C" w:rsidRPr="00416ADE" w14:paraId="78017CF3" w14:textId="77777777" w:rsidTr="00DB6A5F">
        <w:trPr>
          <w:trHeight w:val="455"/>
          <w:jc w:val="center"/>
        </w:trPr>
        <w:tc>
          <w:tcPr>
            <w:tcW w:w="4195" w:type="dxa"/>
          </w:tcPr>
          <w:p w14:paraId="6A345BFD" w14:textId="20E92330" w:rsidR="000B4F4C" w:rsidRPr="00416ADE" w:rsidRDefault="00BF0DCD" w:rsidP="00ED7BF6">
            <w:pPr>
              <w:rPr>
                <w:rFonts w:cs="Times New Roman"/>
              </w:rPr>
            </w:pPr>
            <w:r>
              <w:rPr>
                <w:rFonts w:cs="Times New Roman"/>
              </w:rPr>
              <w:t>Dosen Pembimbing I</w:t>
            </w:r>
          </w:p>
        </w:tc>
        <w:tc>
          <w:tcPr>
            <w:tcW w:w="4195" w:type="dxa"/>
          </w:tcPr>
          <w:p w14:paraId="75B9E7E0" w14:textId="0EDC1336" w:rsidR="000B4F4C" w:rsidRPr="00416ADE" w:rsidRDefault="000B4F4C" w:rsidP="00BF0DCD">
            <w:pPr>
              <w:jc w:val="both"/>
              <w:rPr>
                <w:rFonts w:cs="Times New Roman"/>
              </w:rPr>
            </w:pPr>
            <w:r w:rsidRPr="00416ADE">
              <w:rPr>
                <w:rFonts w:cs="Times New Roman"/>
              </w:rPr>
              <w:t>Dosen Pembimbing</w:t>
            </w:r>
            <w:r w:rsidR="00BF0DCD">
              <w:rPr>
                <w:rFonts w:cs="Times New Roman"/>
              </w:rPr>
              <w:t xml:space="preserve"> II</w:t>
            </w:r>
          </w:p>
        </w:tc>
      </w:tr>
      <w:tr w:rsidR="000B4F4C" w:rsidRPr="00416ADE" w14:paraId="3648C666" w14:textId="77777777" w:rsidTr="00DB6A5F">
        <w:trPr>
          <w:trHeight w:val="1628"/>
          <w:jc w:val="center"/>
        </w:trPr>
        <w:tc>
          <w:tcPr>
            <w:tcW w:w="4195" w:type="dxa"/>
          </w:tcPr>
          <w:p w14:paraId="6C236ACA" w14:textId="77777777" w:rsidR="000B4F4C" w:rsidRPr="00416ADE" w:rsidRDefault="000B4F4C" w:rsidP="00ED7BF6">
            <w:pPr>
              <w:rPr>
                <w:rFonts w:cs="Times New Roman"/>
              </w:rPr>
            </w:pPr>
          </w:p>
          <w:p w14:paraId="25C4B29B" w14:textId="79E647B5" w:rsidR="000B4F4C" w:rsidRPr="00416ADE" w:rsidRDefault="000B4F4C" w:rsidP="00BF0DCD">
            <w:pPr>
              <w:rPr>
                <w:rFonts w:cs="Times New Roman"/>
              </w:rPr>
            </w:pPr>
          </w:p>
          <w:p w14:paraId="1259DD79" w14:textId="77777777" w:rsidR="000D3E7D" w:rsidRPr="00416ADE" w:rsidRDefault="000D3E7D" w:rsidP="00BF0DCD">
            <w:pPr>
              <w:rPr>
                <w:rFonts w:cs="Times New Roman"/>
              </w:rPr>
            </w:pPr>
          </w:p>
          <w:p w14:paraId="0604BB74" w14:textId="77777777" w:rsidR="000B4F4C" w:rsidRPr="00416ADE" w:rsidRDefault="000B4F4C" w:rsidP="00BF0DCD">
            <w:pPr>
              <w:rPr>
                <w:rFonts w:cs="Times New Roman"/>
              </w:rPr>
            </w:pPr>
          </w:p>
          <w:p w14:paraId="7E980E21" w14:textId="4F09E5AC" w:rsidR="000B4F4C" w:rsidRPr="00661941" w:rsidRDefault="00BF0DCD" w:rsidP="00661941">
            <w:pPr>
              <w:ind w:right="-159"/>
              <w:rPr>
                <w:rFonts w:cs="Times New Roman"/>
                <w:b/>
                <w:bCs/>
                <w:lang w:val="en-ID"/>
              </w:rPr>
            </w:pPr>
            <w:r w:rsidRPr="00661941">
              <w:rPr>
                <w:rFonts w:cs="Times New Roman"/>
                <w:b/>
                <w:bCs/>
                <w:lang w:val="en-ID"/>
              </w:rPr>
              <w:t>Andri Firmansyah, S.Kom., M.Kom.</w:t>
            </w:r>
          </w:p>
          <w:p w14:paraId="2A6302A6" w14:textId="18689CFC" w:rsidR="000B4F4C" w:rsidRPr="00416ADE" w:rsidRDefault="000B4F4C" w:rsidP="00BF0DCD">
            <w:pPr>
              <w:ind w:right="1020"/>
              <w:rPr>
                <w:rFonts w:cs="Times New Roman"/>
                <w:lang w:val="en-ID"/>
              </w:rPr>
            </w:pPr>
            <w:r w:rsidRPr="00416ADE">
              <w:rPr>
                <w:rFonts w:cs="Times New Roman"/>
                <w:b/>
                <w:bCs/>
              </w:rPr>
              <w:t>NI</w:t>
            </w:r>
            <w:r w:rsidR="00661941">
              <w:rPr>
                <w:rFonts w:cs="Times New Roman"/>
                <w:b/>
                <w:bCs/>
              </w:rPr>
              <w:t xml:space="preserve">DN. </w:t>
            </w:r>
            <w:r w:rsidR="00FB51A6">
              <w:rPr>
                <w:rFonts w:cs="Times New Roman"/>
                <w:b/>
                <w:bCs/>
              </w:rPr>
              <w:t>0401127203</w:t>
            </w:r>
          </w:p>
        </w:tc>
        <w:tc>
          <w:tcPr>
            <w:tcW w:w="4195" w:type="dxa"/>
          </w:tcPr>
          <w:p w14:paraId="33695B1E" w14:textId="1C922208" w:rsidR="000B4F4C" w:rsidRPr="00661941" w:rsidRDefault="000B4F4C" w:rsidP="007E1D8E">
            <w:pPr>
              <w:ind w:left="1341"/>
              <w:rPr>
                <w:rFonts w:cs="Times New Roman"/>
              </w:rPr>
            </w:pPr>
          </w:p>
          <w:p w14:paraId="2D3053CA" w14:textId="77777777" w:rsidR="000D3E7D" w:rsidRPr="00661941" w:rsidRDefault="000D3E7D" w:rsidP="007E1D8E">
            <w:pPr>
              <w:ind w:left="1341"/>
              <w:rPr>
                <w:rFonts w:cs="Times New Roman"/>
              </w:rPr>
            </w:pPr>
          </w:p>
          <w:p w14:paraId="6BD96C4E" w14:textId="77777777" w:rsidR="000B4F4C" w:rsidRPr="00661941" w:rsidRDefault="000B4F4C" w:rsidP="007E1D8E">
            <w:pPr>
              <w:ind w:left="1341"/>
              <w:rPr>
                <w:rFonts w:cs="Times New Roman"/>
              </w:rPr>
            </w:pPr>
          </w:p>
          <w:p w14:paraId="0F1CE772" w14:textId="77777777" w:rsidR="000B4F4C" w:rsidRPr="00661941" w:rsidRDefault="000B4F4C" w:rsidP="007E1D8E">
            <w:pPr>
              <w:ind w:left="1341"/>
              <w:rPr>
                <w:rFonts w:cs="Times New Roman"/>
              </w:rPr>
            </w:pPr>
          </w:p>
          <w:p w14:paraId="4C713531" w14:textId="77777777" w:rsidR="00661941" w:rsidRPr="00661941" w:rsidRDefault="00A85D18" w:rsidP="00661941">
            <w:pPr>
              <w:ind w:left="170"/>
              <w:rPr>
                <w:rFonts w:cs="Times New Roman"/>
                <w:b/>
                <w:bCs/>
              </w:rPr>
            </w:pPr>
            <w:bookmarkStart w:id="6" w:name="_Hlk110458372"/>
            <w:r w:rsidRPr="00661941">
              <w:rPr>
                <w:rFonts w:cs="Times New Roman"/>
                <w:b/>
                <w:bCs/>
              </w:rPr>
              <w:t>Drs. M</w:t>
            </w:r>
            <w:r w:rsidR="000D3E7D" w:rsidRPr="00661941">
              <w:rPr>
                <w:rFonts w:cs="Times New Roman"/>
                <w:b/>
                <w:bCs/>
                <w:lang w:val="en-ID"/>
              </w:rPr>
              <w:t>uhtajuddin Danny</w:t>
            </w:r>
            <w:r w:rsidRPr="00661941">
              <w:rPr>
                <w:rFonts w:cs="Times New Roman"/>
                <w:b/>
                <w:bCs/>
              </w:rPr>
              <w:t>, S.Kom., M.Kom.</w:t>
            </w:r>
            <w:bookmarkEnd w:id="6"/>
          </w:p>
          <w:p w14:paraId="1FF0B1FC" w14:textId="168376CC" w:rsidR="000B4F4C" w:rsidRPr="00661941" w:rsidRDefault="000B4F4C" w:rsidP="00661941">
            <w:pPr>
              <w:ind w:left="170"/>
              <w:rPr>
                <w:rFonts w:cs="Times New Roman"/>
                <w:b/>
                <w:bCs/>
              </w:rPr>
            </w:pPr>
            <w:r w:rsidRPr="00661941">
              <w:rPr>
                <w:rFonts w:cs="Times New Roman"/>
                <w:b/>
                <w:bCs/>
              </w:rPr>
              <w:t>NIDN</w:t>
            </w:r>
            <w:r w:rsidR="000D3E7D" w:rsidRPr="00661941">
              <w:rPr>
                <w:rFonts w:cs="Times New Roman"/>
                <w:b/>
                <w:bCs/>
                <w:lang w:val="en-ID"/>
              </w:rPr>
              <w:t>. 0401056703</w:t>
            </w:r>
          </w:p>
          <w:p w14:paraId="500E07D7" w14:textId="77777777" w:rsidR="00711CAA" w:rsidRPr="00661941" w:rsidRDefault="00711CAA" w:rsidP="007E1D8E">
            <w:pPr>
              <w:ind w:left="1341"/>
              <w:rPr>
                <w:rFonts w:cs="Times New Roman"/>
              </w:rPr>
            </w:pPr>
          </w:p>
          <w:p w14:paraId="1E1055E0" w14:textId="322EA670" w:rsidR="00711CAA" w:rsidRPr="00661941" w:rsidRDefault="00711CAA" w:rsidP="007E1D8E">
            <w:pPr>
              <w:ind w:left="1341"/>
              <w:rPr>
                <w:rFonts w:cs="Times New Roman"/>
              </w:rPr>
            </w:pPr>
          </w:p>
          <w:p w14:paraId="653CBC39" w14:textId="4D30CE45" w:rsidR="007E1D8E" w:rsidRPr="00661941" w:rsidRDefault="007E1D8E" w:rsidP="007E1D8E">
            <w:pPr>
              <w:ind w:left="1341"/>
              <w:rPr>
                <w:rFonts w:cs="Times New Roman"/>
              </w:rPr>
            </w:pPr>
          </w:p>
          <w:p w14:paraId="7070E687" w14:textId="454FB645" w:rsidR="00711CAA" w:rsidRPr="00661941" w:rsidRDefault="00711CAA" w:rsidP="007E1D8E">
            <w:pPr>
              <w:ind w:left="1341"/>
              <w:rPr>
                <w:rFonts w:cs="Times New Roman"/>
              </w:rPr>
            </w:pPr>
          </w:p>
        </w:tc>
      </w:tr>
      <w:tr w:rsidR="000B4F4C" w:rsidRPr="00416ADE" w14:paraId="2F11778B" w14:textId="77777777" w:rsidTr="00DB6A5F">
        <w:trPr>
          <w:trHeight w:val="1628"/>
          <w:jc w:val="center"/>
        </w:trPr>
        <w:tc>
          <w:tcPr>
            <w:tcW w:w="8390" w:type="dxa"/>
            <w:gridSpan w:val="2"/>
          </w:tcPr>
          <w:p w14:paraId="20F00C8D" w14:textId="77777777" w:rsidR="000B4F4C" w:rsidRPr="00416ADE" w:rsidRDefault="000B4F4C" w:rsidP="00711CAA">
            <w:pPr>
              <w:jc w:val="center"/>
              <w:rPr>
                <w:rFonts w:cs="Times New Roman"/>
              </w:rPr>
            </w:pPr>
            <w:r w:rsidRPr="00416ADE">
              <w:rPr>
                <w:rFonts w:cs="Times New Roman"/>
              </w:rPr>
              <w:t>Mengetahui,</w:t>
            </w:r>
          </w:p>
          <w:p w14:paraId="78EFB0CB" w14:textId="001A7FB1" w:rsidR="007E1D8E" w:rsidRPr="00416ADE" w:rsidRDefault="000B4F4C" w:rsidP="007E1D8E">
            <w:pPr>
              <w:jc w:val="center"/>
              <w:rPr>
                <w:rFonts w:cs="Times New Roman"/>
              </w:rPr>
            </w:pPr>
            <w:r w:rsidRPr="00416ADE">
              <w:rPr>
                <w:rFonts w:cs="Times New Roman"/>
              </w:rPr>
              <w:t>Ketua Program Studi Teknik Informatika</w:t>
            </w:r>
          </w:p>
          <w:p w14:paraId="227C27BD" w14:textId="4744D506" w:rsidR="007E1D8E" w:rsidRPr="00416ADE" w:rsidRDefault="005408E9" w:rsidP="007E1D8E">
            <w:pPr>
              <w:jc w:val="center"/>
              <w:rPr>
                <w:rFonts w:cs="Times New Roman"/>
              </w:rPr>
            </w:pPr>
            <w:r w:rsidRPr="00416ADE">
              <w:rPr>
                <w:rFonts w:cs="Times New Roman"/>
              </w:rPr>
              <w:t xml:space="preserve"> </w:t>
            </w:r>
          </w:p>
          <w:p w14:paraId="71854C4F" w14:textId="1689D89D" w:rsidR="000B4F4C" w:rsidRPr="00416ADE" w:rsidRDefault="000B4F4C" w:rsidP="00ED7BF6">
            <w:pPr>
              <w:rPr>
                <w:rFonts w:cs="Times New Roman"/>
              </w:rPr>
            </w:pPr>
          </w:p>
          <w:p w14:paraId="4147AC5E" w14:textId="77777777" w:rsidR="009972F6" w:rsidRPr="00416ADE" w:rsidRDefault="009972F6" w:rsidP="00ED7BF6">
            <w:pPr>
              <w:rPr>
                <w:rFonts w:cs="Times New Roman"/>
              </w:rPr>
            </w:pPr>
          </w:p>
          <w:p w14:paraId="21CD7141" w14:textId="77777777" w:rsidR="000B4F4C" w:rsidRPr="00416ADE" w:rsidRDefault="000B4F4C" w:rsidP="00ED7BF6">
            <w:pPr>
              <w:rPr>
                <w:rFonts w:cs="Times New Roman"/>
              </w:rPr>
            </w:pPr>
          </w:p>
          <w:p w14:paraId="617E9C82" w14:textId="33B36CC4" w:rsidR="000B4F4C" w:rsidRPr="00416ADE" w:rsidRDefault="00D3533E" w:rsidP="00711CAA">
            <w:pPr>
              <w:jc w:val="center"/>
              <w:rPr>
                <w:rFonts w:cs="Times New Roman"/>
                <w:b/>
                <w:bCs/>
                <w:u w:val="single"/>
              </w:rPr>
            </w:pPr>
            <w:r w:rsidRPr="00416ADE">
              <w:rPr>
                <w:rFonts w:cs="Times New Roman"/>
                <w:b/>
                <w:bCs/>
                <w:u w:val="single"/>
              </w:rPr>
              <w:t>Wahyu Hadikristanto, S.Kom</w:t>
            </w:r>
            <w:r w:rsidR="000D3E7D" w:rsidRPr="00416ADE">
              <w:rPr>
                <w:rFonts w:cs="Times New Roman"/>
                <w:b/>
                <w:bCs/>
                <w:u w:val="single"/>
              </w:rPr>
              <w:t>, M.Kom</w:t>
            </w:r>
          </w:p>
          <w:p w14:paraId="51471585" w14:textId="19B29A87" w:rsidR="000B4F4C" w:rsidRPr="00416ADE" w:rsidRDefault="000B4F4C" w:rsidP="00711CAA">
            <w:pPr>
              <w:jc w:val="center"/>
              <w:rPr>
                <w:rFonts w:cs="Times New Roman"/>
                <w:lang w:val="en-ID"/>
              </w:rPr>
            </w:pPr>
            <w:r w:rsidRPr="00416ADE">
              <w:rPr>
                <w:rFonts w:cs="Times New Roman"/>
                <w:b/>
                <w:bCs/>
              </w:rPr>
              <w:t>NIDN</w:t>
            </w:r>
            <w:r w:rsidR="000D3E7D" w:rsidRPr="00416ADE">
              <w:rPr>
                <w:rFonts w:cs="Times New Roman"/>
                <w:b/>
                <w:bCs/>
                <w:lang w:val="en-ID"/>
              </w:rPr>
              <w:t>.</w:t>
            </w:r>
            <w:r w:rsidR="000D3E7D" w:rsidRPr="00416ADE">
              <w:rPr>
                <w:rFonts w:cs="Times New Roman"/>
              </w:rPr>
              <w:t xml:space="preserve"> </w:t>
            </w:r>
            <w:r w:rsidR="000D3E7D" w:rsidRPr="00416ADE">
              <w:rPr>
                <w:rFonts w:cs="Times New Roman"/>
                <w:b/>
                <w:bCs/>
                <w:lang w:val="en-ID"/>
              </w:rPr>
              <w:t>0</w:t>
            </w:r>
            <w:r w:rsidR="00D3533E" w:rsidRPr="00416ADE">
              <w:rPr>
                <w:rFonts w:cs="Times New Roman"/>
                <w:b/>
                <w:bCs/>
                <w:lang w:val="en-ID"/>
              </w:rPr>
              <w:t>415088207</w:t>
            </w:r>
          </w:p>
        </w:tc>
      </w:tr>
    </w:tbl>
    <w:p w14:paraId="4238FCCF" w14:textId="02CD6868" w:rsidR="00BD0052" w:rsidRPr="004A68A5" w:rsidRDefault="00492A91" w:rsidP="004A68A5">
      <w:pPr>
        <w:pStyle w:val="Halaman"/>
        <w:rPr>
          <w:rFonts w:cs="Times New Roman"/>
          <w:sz w:val="24"/>
          <w:szCs w:val="36"/>
        </w:rPr>
      </w:pPr>
      <w:bookmarkStart w:id="7" w:name="_Toc144288894"/>
      <w:r w:rsidRPr="00416ADE">
        <w:rPr>
          <w:rFonts w:cs="Times New Roman"/>
          <w:sz w:val="24"/>
          <w:szCs w:val="28"/>
        </w:rPr>
        <w:lastRenderedPageBreak/>
        <w:t>LEMBAR</w:t>
      </w:r>
      <w:r w:rsidR="000B4F4C" w:rsidRPr="00416ADE">
        <w:rPr>
          <w:rFonts w:cs="Times New Roman"/>
          <w:sz w:val="24"/>
          <w:szCs w:val="36"/>
        </w:rPr>
        <w:t xml:space="preserve"> PENGESAHAN</w:t>
      </w:r>
      <w:bookmarkEnd w:id="7"/>
    </w:p>
    <w:p w14:paraId="721981B1" w14:textId="1B58806D" w:rsidR="009972F6" w:rsidRPr="00416ADE" w:rsidRDefault="00F5470A" w:rsidP="007E1D8E">
      <w:pPr>
        <w:jc w:val="center"/>
        <w:rPr>
          <w:rFonts w:cs="Times New Roman"/>
          <w:sz w:val="24"/>
          <w:szCs w:val="24"/>
        </w:rPr>
      </w:pPr>
      <w:r w:rsidRPr="00F5470A">
        <w:rPr>
          <w:rFonts w:cs="Times New Roman"/>
          <w:b/>
          <w:bCs/>
          <w:szCs w:val="28"/>
        </w:rPr>
        <w:t>PENERAPAN METODE AGILE DEVELOPMENT DALAM PENGEMBANGAN SISTEM INFORMASI LAPORAN HARIAN PRODUKSI MANUFACTURING STAMPING BERBASIS WEB DI PT</w:t>
      </w:r>
      <w:r>
        <w:rPr>
          <w:rFonts w:cs="Times New Roman"/>
          <w:b/>
          <w:bCs/>
          <w:szCs w:val="28"/>
        </w:rPr>
        <w:t>.</w:t>
      </w:r>
      <w:r w:rsidRPr="00F5470A">
        <w:rPr>
          <w:rFonts w:cs="Times New Roman"/>
          <w:b/>
          <w:bCs/>
          <w:szCs w:val="28"/>
        </w:rPr>
        <w:t xml:space="preserve"> MMKI</w:t>
      </w:r>
    </w:p>
    <w:p w14:paraId="7FF49185" w14:textId="77777777" w:rsidR="007E1D8E" w:rsidRPr="00416ADE" w:rsidRDefault="007E1D8E" w:rsidP="007E1D8E">
      <w:pPr>
        <w:spacing w:after="0" w:line="240" w:lineRule="auto"/>
        <w:jc w:val="center"/>
        <w:rPr>
          <w:rFonts w:cs="Times New Roman"/>
        </w:rPr>
      </w:pPr>
      <w:r w:rsidRPr="00416ADE">
        <w:rPr>
          <w:rFonts w:cs="Times New Roman"/>
        </w:rPr>
        <w:t>Disusun Oleh:</w:t>
      </w:r>
    </w:p>
    <w:p w14:paraId="647FA69B" w14:textId="394AEC78" w:rsidR="007E1D8E" w:rsidRPr="00416ADE" w:rsidRDefault="004A68A5" w:rsidP="007E1D8E">
      <w:pPr>
        <w:spacing w:after="0" w:line="240" w:lineRule="auto"/>
        <w:jc w:val="center"/>
        <w:rPr>
          <w:rFonts w:cs="Times New Roman"/>
          <w:b/>
          <w:bCs/>
        </w:rPr>
      </w:pPr>
      <w:r>
        <w:rPr>
          <w:rFonts w:cs="Times New Roman"/>
          <w:b/>
          <w:bCs/>
        </w:rPr>
        <w:t>Rulli Aji Gunawan</w:t>
      </w:r>
    </w:p>
    <w:p w14:paraId="4901E3C7" w14:textId="639F88B9" w:rsidR="000B4F4C" w:rsidRDefault="007E1D8E" w:rsidP="004A68A5">
      <w:pPr>
        <w:spacing w:after="0" w:line="240" w:lineRule="auto"/>
        <w:jc w:val="center"/>
        <w:rPr>
          <w:rFonts w:cs="Times New Roman"/>
        </w:rPr>
      </w:pPr>
      <w:r w:rsidRPr="00416ADE">
        <w:rPr>
          <w:rFonts w:cs="Times New Roman"/>
        </w:rPr>
        <w:t>311910675</w:t>
      </w:r>
    </w:p>
    <w:p w14:paraId="77674018" w14:textId="77777777" w:rsidR="004A68A5" w:rsidRPr="00416ADE" w:rsidRDefault="004A68A5" w:rsidP="004A68A5">
      <w:pPr>
        <w:spacing w:after="0" w:line="240" w:lineRule="auto"/>
        <w:jc w:val="center"/>
        <w:rPr>
          <w:rFonts w:cs="Times New Roman"/>
        </w:rPr>
      </w:pPr>
    </w:p>
    <w:p w14:paraId="051E9B28" w14:textId="1BD17C75" w:rsidR="00614235" w:rsidRPr="00416ADE" w:rsidRDefault="00614235" w:rsidP="00614235">
      <w:pPr>
        <w:spacing w:after="0"/>
        <w:jc w:val="center"/>
        <w:rPr>
          <w:rFonts w:cs="Times New Roman"/>
        </w:rPr>
      </w:pPr>
      <w:r w:rsidRPr="00416ADE">
        <w:rPr>
          <w:rFonts w:cs="Times New Roman"/>
        </w:rPr>
        <w:t xml:space="preserve">Telah </w:t>
      </w:r>
      <w:r w:rsidR="004A68A5">
        <w:rPr>
          <w:rFonts w:cs="Times New Roman"/>
        </w:rPr>
        <w:t>dipertahankan didepan Dewan Penguji</w:t>
      </w:r>
    </w:p>
    <w:p w14:paraId="132E9ADD" w14:textId="110DD056" w:rsidR="000B4F4C" w:rsidRPr="00416ADE" w:rsidRDefault="004A68A5" w:rsidP="004A68A5">
      <w:pPr>
        <w:spacing w:after="0"/>
        <w:jc w:val="center"/>
        <w:rPr>
          <w:rFonts w:cs="Times New Roman"/>
        </w:rPr>
      </w:pPr>
      <w:r>
        <w:rPr>
          <w:rFonts w:cs="Times New Roman"/>
        </w:rPr>
        <w:t>p</w:t>
      </w:r>
      <w:r w:rsidR="00614235" w:rsidRPr="00416ADE">
        <w:rPr>
          <w:rFonts w:cs="Times New Roman"/>
        </w:rPr>
        <w:t xml:space="preserve">ada </w:t>
      </w:r>
      <w:r>
        <w:rPr>
          <w:rFonts w:cs="Times New Roman"/>
        </w:rPr>
        <w:t>t</w:t>
      </w:r>
      <w:r w:rsidR="00614235" w:rsidRPr="00416ADE">
        <w:rPr>
          <w:rFonts w:cs="Times New Roman"/>
        </w:rPr>
        <w:t>anggal</w:t>
      </w:r>
      <w:r>
        <w:rPr>
          <w:rFonts w:cs="Times New Roman"/>
        </w:rPr>
        <w:t xml:space="preserve"> : …, …, …</w:t>
      </w:r>
    </w:p>
    <w:p w14:paraId="7DF7CD0C" w14:textId="77777777" w:rsidR="000B4F4C" w:rsidRPr="00416ADE" w:rsidRDefault="000B4F4C" w:rsidP="000B4F4C">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0B4F4C" w:rsidRPr="00B47EE6" w14:paraId="62E4F481" w14:textId="77777777" w:rsidTr="00F5470A">
        <w:trPr>
          <w:trHeight w:val="1683"/>
        </w:trPr>
        <w:tc>
          <w:tcPr>
            <w:tcW w:w="3964" w:type="dxa"/>
          </w:tcPr>
          <w:p w14:paraId="707C8292" w14:textId="59D0C42C" w:rsidR="000B4F4C" w:rsidRPr="00B47EE6" w:rsidRDefault="00614235" w:rsidP="00ED7BF6">
            <w:pPr>
              <w:rPr>
                <w:rFonts w:cs="Times New Roman"/>
                <w:sz w:val="24"/>
                <w:szCs w:val="21"/>
              </w:rPr>
            </w:pPr>
            <w:r w:rsidRPr="00B47EE6">
              <w:rPr>
                <w:rFonts w:cs="Times New Roman"/>
              </w:rPr>
              <w:t xml:space="preserve">Dosen </w:t>
            </w:r>
            <w:r w:rsidR="000B4F4C" w:rsidRPr="00B47EE6">
              <w:rPr>
                <w:rFonts w:cs="Times New Roman"/>
              </w:rPr>
              <w:t>Penguji I</w:t>
            </w:r>
          </w:p>
          <w:p w14:paraId="451DE398" w14:textId="77777777" w:rsidR="009972F6" w:rsidRPr="00B47EE6" w:rsidRDefault="009972F6" w:rsidP="00ED7BF6">
            <w:pPr>
              <w:rPr>
                <w:rFonts w:cs="Times New Roman"/>
                <w:sz w:val="24"/>
                <w:szCs w:val="21"/>
              </w:rPr>
            </w:pPr>
          </w:p>
          <w:p w14:paraId="5BB3BB95" w14:textId="77777777" w:rsidR="000B4F4C" w:rsidRPr="00B47EE6" w:rsidRDefault="000B4F4C" w:rsidP="00ED7BF6">
            <w:pPr>
              <w:rPr>
                <w:rFonts w:cs="Times New Roman"/>
                <w:sz w:val="24"/>
                <w:szCs w:val="21"/>
              </w:rPr>
            </w:pPr>
          </w:p>
          <w:p w14:paraId="3F328DEE" w14:textId="77777777" w:rsidR="004A68A5" w:rsidRPr="00B47EE6" w:rsidRDefault="004A68A5" w:rsidP="00ED7BF6">
            <w:pPr>
              <w:rPr>
                <w:rFonts w:cs="Times New Roman"/>
                <w:b/>
                <w:bCs/>
              </w:rPr>
            </w:pPr>
            <w:r w:rsidRPr="00B47EE6">
              <w:rPr>
                <w:rFonts w:cs="Times New Roman"/>
                <w:b/>
                <w:bCs/>
              </w:rPr>
              <w:t>Nama Lengkap dan Gelar</w:t>
            </w:r>
          </w:p>
          <w:p w14:paraId="68410BD4" w14:textId="1719432B" w:rsidR="000B4F4C" w:rsidRPr="00B47EE6" w:rsidRDefault="000B4F4C" w:rsidP="00ED7BF6">
            <w:pPr>
              <w:rPr>
                <w:rFonts w:cs="Times New Roman"/>
                <w:b/>
                <w:bCs/>
              </w:rPr>
            </w:pPr>
            <w:r w:rsidRPr="00B47EE6">
              <w:rPr>
                <w:rFonts w:cs="Times New Roman"/>
                <w:b/>
                <w:bCs/>
              </w:rPr>
              <w:t>NIDN</w:t>
            </w:r>
            <w:r w:rsidR="00891EC0" w:rsidRPr="00B47EE6">
              <w:rPr>
                <w:rFonts w:cs="Times New Roman"/>
                <w:b/>
                <w:bCs/>
              </w:rPr>
              <w:t xml:space="preserve">. </w:t>
            </w:r>
          </w:p>
        </w:tc>
        <w:tc>
          <w:tcPr>
            <w:tcW w:w="3964" w:type="dxa"/>
          </w:tcPr>
          <w:p w14:paraId="226FBBFA" w14:textId="40E54812" w:rsidR="000B4F4C" w:rsidRPr="00B47EE6" w:rsidRDefault="00614235" w:rsidP="004A68A5">
            <w:pPr>
              <w:rPr>
                <w:rFonts w:cs="Times New Roman"/>
              </w:rPr>
            </w:pPr>
            <w:r w:rsidRPr="00B47EE6">
              <w:rPr>
                <w:rFonts w:cs="Times New Roman"/>
              </w:rPr>
              <w:t xml:space="preserve">Dosen </w:t>
            </w:r>
            <w:r w:rsidR="000B4F4C" w:rsidRPr="00B47EE6">
              <w:rPr>
                <w:rFonts w:cs="Times New Roman"/>
              </w:rPr>
              <w:t>Penguji II</w:t>
            </w:r>
          </w:p>
          <w:p w14:paraId="75C648A8" w14:textId="77777777" w:rsidR="009972F6" w:rsidRPr="007D3B9B" w:rsidRDefault="009972F6" w:rsidP="00B47EE6">
            <w:pPr>
              <w:rPr>
                <w:rFonts w:cs="Times New Roman"/>
                <w:sz w:val="24"/>
                <w:szCs w:val="21"/>
              </w:rPr>
            </w:pPr>
          </w:p>
          <w:p w14:paraId="43055A64" w14:textId="77777777" w:rsidR="000B4F4C" w:rsidRPr="007D3B9B" w:rsidRDefault="000B4F4C" w:rsidP="00B47EE6">
            <w:pPr>
              <w:rPr>
                <w:rFonts w:cs="Times New Roman"/>
                <w:sz w:val="24"/>
                <w:szCs w:val="21"/>
              </w:rPr>
            </w:pPr>
          </w:p>
          <w:p w14:paraId="709A24AF" w14:textId="77777777" w:rsidR="004A68A5" w:rsidRPr="007D3B9B" w:rsidRDefault="004A68A5" w:rsidP="004A68A5">
            <w:pPr>
              <w:rPr>
                <w:rFonts w:cs="Times New Roman"/>
                <w:b/>
                <w:bCs/>
                <w:szCs w:val="28"/>
              </w:rPr>
            </w:pPr>
            <w:r w:rsidRPr="007D3B9B">
              <w:rPr>
                <w:rFonts w:cs="Times New Roman"/>
                <w:b/>
                <w:bCs/>
                <w:szCs w:val="28"/>
              </w:rPr>
              <w:t>Nama Lengkap dan Gelar</w:t>
            </w:r>
          </w:p>
          <w:p w14:paraId="4D12BCE1" w14:textId="117BBDFA" w:rsidR="000B4F4C" w:rsidRPr="00B47EE6" w:rsidRDefault="000B4F4C" w:rsidP="004A68A5">
            <w:pPr>
              <w:rPr>
                <w:rFonts w:cs="Times New Roman"/>
                <w:b/>
                <w:bCs/>
              </w:rPr>
            </w:pPr>
            <w:r w:rsidRPr="00B47EE6">
              <w:rPr>
                <w:rFonts w:cs="Times New Roman"/>
                <w:b/>
                <w:bCs/>
              </w:rPr>
              <w:t>NIDN</w:t>
            </w:r>
            <w:r w:rsidR="00891EC0" w:rsidRPr="00B47EE6">
              <w:rPr>
                <w:rFonts w:cs="Times New Roman"/>
                <w:b/>
                <w:bCs/>
              </w:rPr>
              <w:t xml:space="preserve">. </w:t>
            </w:r>
          </w:p>
        </w:tc>
      </w:tr>
      <w:tr w:rsidR="004A68A5" w:rsidRPr="00B47EE6" w14:paraId="59F0C113" w14:textId="77777777" w:rsidTr="00F5470A">
        <w:trPr>
          <w:trHeight w:val="1928"/>
        </w:trPr>
        <w:tc>
          <w:tcPr>
            <w:tcW w:w="3964" w:type="dxa"/>
          </w:tcPr>
          <w:p w14:paraId="3DACFCE4" w14:textId="0D7564BA" w:rsidR="004A68A5" w:rsidRPr="00B47EE6" w:rsidRDefault="004A68A5" w:rsidP="004A68A5">
            <w:pPr>
              <w:rPr>
                <w:rFonts w:cs="Times New Roman"/>
                <w:sz w:val="24"/>
                <w:szCs w:val="21"/>
              </w:rPr>
            </w:pPr>
            <w:r w:rsidRPr="00B47EE6">
              <w:rPr>
                <w:rFonts w:cs="Times New Roman"/>
              </w:rPr>
              <w:t>Dosen Pembimbing I</w:t>
            </w:r>
          </w:p>
          <w:p w14:paraId="19D3C2C6" w14:textId="77777777" w:rsidR="004A68A5" w:rsidRPr="00B47EE6" w:rsidRDefault="004A68A5" w:rsidP="004A68A5">
            <w:pPr>
              <w:rPr>
                <w:rFonts w:cs="Times New Roman"/>
                <w:sz w:val="24"/>
                <w:szCs w:val="21"/>
              </w:rPr>
            </w:pPr>
          </w:p>
          <w:p w14:paraId="2148C33D" w14:textId="77777777" w:rsidR="004A68A5" w:rsidRPr="00B47EE6" w:rsidRDefault="004A68A5" w:rsidP="004A68A5">
            <w:pPr>
              <w:rPr>
                <w:rFonts w:cs="Times New Roman"/>
                <w:sz w:val="24"/>
                <w:szCs w:val="21"/>
              </w:rPr>
            </w:pPr>
          </w:p>
          <w:p w14:paraId="7F76B048" w14:textId="77777777" w:rsidR="004A68A5" w:rsidRPr="00B47EE6" w:rsidRDefault="004A68A5" w:rsidP="004A68A5">
            <w:pPr>
              <w:ind w:right="-159"/>
              <w:rPr>
                <w:rFonts w:cs="Times New Roman"/>
                <w:b/>
                <w:bCs/>
                <w:lang w:val="en-ID"/>
              </w:rPr>
            </w:pPr>
            <w:r w:rsidRPr="00B47EE6">
              <w:rPr>
                <w:rFonts w:cs="Times New Roman"/>
                <w:b/>
                <w:bCs/>
                <w:lang w:val="en-ID"/>
              </w:rPr>
              <w:t>Andri Firmansyah, S.Kom., M.Kom.</w:t>
            </w:r>
          </w:p>
          <w:p w14:paraId="1BAB2034" w14:textId="0755B20C" w:rsidR="004A68A5" w:rsidRPr="00B47EE6" w:rsidRDefault="004A68A5" w:rsidP="004A68A5">
            <w:pPr>
              <w:rPr>
                <w:rFonts w:cs="Times New Roman"/>
              </w:rPr>
            </w:pPr>
            <w:r w:rsidRPr="00B47EE6">
              <w:rPr>
                <w:rFonts w:cs="Times New Roman"/>
                <w:b/>
                <w:bCs/>
              </w:rPr>
              <w:t>NIDN. 0401127203</w:t>
            </w:r>
          </w:p>
        </w:tc>
        <w:tc>
          <w:tcPr>
            <w:tcW w:w="3964" w:type="dxa"/>
          </w:tcPr>
          <w:p w14:paraId="26331099" w14:textId="6BA5FC66" w:rsidR="004A68A5" w:rsidRPr="00B47EE6" w:rsidRDefault="004A68A5" w:rsidP="004A68A5">
            <w:pPr>
              <w:rPr>
                <w:rFonts w:cs="Times New Roman"/>
                <w:sz w:val="24"/>
                <w:szCs w:val="21"/>
              </w:rPr>
            </w:pPr>
            <w:r w:rsidRPr="00B47EE6">
              <w:rPr>
                <w:rFonts w:cs="Times New Roman"/>
              </w:rPr>
              <w:t>Dosen Pembimbing II</w:t>
            </w:r>
          </w:p>
          <w:p w14:paraId="62079B88" w14:textId="77777777" w:rsidR="004A68A5" w:rsidRPr="00B47EE6" w:rsidRDefault="004A68A5" w:rsidP="004A68A5">
            <w:pPr>
              <w:rPr>
                <w:rFonts w:cs="Times New Roman"/>
                <w:sz w:val="24"/>
                <w:szCs w:val="21"/>
              </w:rPr>
            </w:pPr>
          </w:p>
          <w:p w14:paraId="24266CF3" w14:textId="77777777" w:rsidR="004A68A5" w:rsidRPr="00B47EE6" w:rsidRDefault="004A68A5" w:rsidP="004A68A5">
            <w:pPr>
              <w:rPr>
                <w:rFonts w:cs="Times New Roman"/>
                <w:sz w:val="24"/>
                <w:szCs w:val="21"/>
              </w:rPr>
            </w:pPr>
          </w:p>
          <w:p w14:paraId="712E7852" w14:textId="77777777" w:rsidR="004A68A5" w:rsidRPr="00B47EE6" w:rsidRDefault="004A68A5" w:rsidP="00B47EE6">
            <w:pPr>
              <w:rPr>
                <w:rFonts w:cs="Times New Roman"/>
                <w:b/>
                <w:bCs/>
              </w:rPr>
            </w:pPr>
            <w:r w:rsidRPr="00B47EE6">
              <w:rPr>
                <w:rFonts w:cs="Times New Roman"/>
                <w:b/>
                <w:bCs/>
              </w:rPr>
              <w:t>Drs. M</w:t>
            </w:r>
            <w:r w:rsidRPr="00B47EE6">
              <w:rPr>
                <w:rFonts w:cs="Times New Roman"/>
                <w:b/>
                <w:bCs/>
                <w:lang w:val="en-ID"/>
              </w:rPr>
              <w:t>uhtajuddin Danny</w:t>
            </w:r>
            <w:r w:rsidRPr="00B47EE6">
              <w:rPr>
                <w:rFonts w:cs="Times New Roman"/>
                <w:b/>
                <w:bCs/>
              </w:rPr>
              <w:t>, S.Kom., M.Kom.</w:t>
            </w:r>
          </w:p>
          <w:p w14:paraId="132A544D" w14:textId="15FA15FF" w:rsidR="004A68A5" w:rsidRPr="00B47EE6" w:rsidRDefault="004A68A5" w:rsidP="00B47EE6">
            <w:pPr>
              <w:rPr>
                <w:rFonts w:cs="Times New Roman"/>
                <w:b/>
                <w:bCs/>
              </w:rPr>
            </w:pPr>
            <w:r w:rsidRPr="00B47EE6">
              <w:rPr>
                <w:rFonts w:cs="Times New Roman"/>
                <w:b/>
                <w:bCs/>
              </w:rPr>
              <w:t>NIDN</w:t>
            </w:r>
            <w:r w:rsidRPr="00B47EE6">
              <w:rPr>
                <w:rFonts w:cs="Times New Roman"/>
                <w:b/>
                <w:bCs/>
                <w:lang w:val="en-ID"/>
              </w:rPr>
              <w:t>. 0401056703</w:t>
            </w:r>
          </w:p>
        </w:tc>
      </w:tr>
      <w:tr w:rsidR="000B4F4C" w:rsidRPr="00B47EE6" w14:paraId="5BAF5B60" w14:textId="77777777" w:rsidTr="00F5470A">
        <w:trPr>
          <w:trHeight w:val="3967"/>
        </w:trPr>
        <w:tc>
          <w:tcPr>
            <w:tcW w:w="7928" w:type="dxa"/>
            <w:gridSpan w:val="2"/>
          </w:tcPr>
          <w:p w14:paraId="029C05D3" w14:textId="77777777" w:rsidR="00614235" w:rsidRPr="00B47EE6" w:rsidRDefault="00614235" w:rsidP="00614235">
            <w:pPr>
              <w:jc w:val="center"/>
              <w:rPr>
                <w:rFonts w:cs="Times New Roman"/>
                <w:sz w:val="24"/>
                <w:szCs w:val="21"/>
              </w:rPr>
            </w:pPr>
          </w:p>
          <w:p w14:paraId="0484E0DE" w14:textId="0E0737DA" w:rsidR="000B4F4C" w:rsidRPr="00B47EE6" w:rsidRDefault="000B4F4C" w:rsidP="00614235">
            <w:pPr>
              <w:jc w:val="center"/>
              <w:rPr>
                <w:rFonts w:cs="Times New Roman"/>
              </w:rPr>
            </w:pPr>
            <w:r w:rsidRPr="00B47EE6">
              <w:rPr>
                <w:rFonts w:cs="Times New Roman"/>
              </w:rPr>
              <w:t>Mengetahui,</w:t>
            </w:r>
          </w:p>
          <w:p w14:paraId="73C95678" w14:textId="52419677" w:rsidR="00614235" w:rsidRPr="00B47EE6" w:rsidRDefault="000B4F4C" w:rsidP="00614235">
            <w:pPr>
              <w:jc w:val="center"/>
              <w:rPr>
                <w:rFonts w:cs="Times New Roman"/>
              </w:rPr>
            </w:pPr>
            <w:r w:rsidRPr="00B47EE6">
              <w:rPr>
                <w:rFonts w:cs="Times New Roman"/>
              </w:rPr>
              <w:t>Ketua Program Studi Teknik Informatika</w:t>
            </w:r>
          </w:p>
          <w:p w14:paraId="0D230135" w14:textId="77777777" w:rsidR="00614235" w:rsidRPr="00B47EE6" w:rsidRDefault="00614235" w:rsidP="00614235">
            <w:pPr>
              <w:jc w:val="center"/>
              <w:rPr>
                <w:rFonts w:cs="Times New Roman"/>
                <w:sz w:val="22"/>
                <w:szCs w:val="20"/>
              </w:rPr>
            </w:pPr>
          </w:p>
          <w:p w14:paraId="74B4FFAE" w14:textId="77777777" w:rsidR="004A68A5" w:rsidRPr="00B47EE6" w:rsidRDefault="004A68A5" w:rsidP="00614235">
            <w:pPr>
              <w:jc w:val="center"/>
              <w:rPr>
                <w:rFonts w:cs="Times New Roman"/>
                <w:sz w:val="22"/>
                <w:szCs w:val="20"/>
              </w:rPr>
            </w:pPr>
          </w:p>
          <w:p w14:paraId="36CF8022" w14:textId="77777777" w:rsidR="000B4F4C" w:rsidRPr="00B47EE6" w:rsidRDefault="000B4F4C" w:rsidP="00614235">
            <w:pPr>
              <w:jc w:val="center"/>
              <w:rPr>
                <w:rFonts w:cs="Times New Roman"/>
                <w:sz w:val="22"/>
                <w:szCs w:val="20"/>
              </w:rPr>
            </w:pPr>
          </w:p>
          <w:p w14:paraId="2FB55EB8" w14:textId="77777777" w:rsidR="00D3533E" w:rsidRPr="00B47EE6" w:rsidRDefault="00D3533E" w:rsidP="00D3533E">
            <w:pPr>
              <w:jc w:val="center"/>
              <w:rPr>
                <w:rFonts w:cs="Times New Roman"/>
                <w:b/>
                <w:bCs/>
              </w:rPr>
            </w:pPr>
            <w:bookmarkStart w:id="8" w:name="_Hlk111124364"/>
            <w:r w:rsidRPr="00B47EE6">
              <w:rPr>
                <w:rFonts w:cs="Times New Roman"/>
                <w:b/>
                <w:bCs/>
              </w:rPr>
              <w:t>Wahyu Hadikristanto, S.Kom, M.Kom</w:t>
            </w:r>
            <w:bookmarkEnd w:id="8"/>
          </w:p>
          <w:p w14:paraId="0A404276" w14:textId="77777777" w:rsidR="000B4F4C" w:rsidRPr="00B47EE6" w:rsidRDefault="00D3533E" w:rsidP="00D3533E">
            <w:pPr>
              <w:jc w:val="center"/>
              <w:rPr>
                <w:rFonts w:cs="Times New Roman"/>
                <w:b/>
                <w:bCs/>
                <w:lang w:val="en-ID"/>
              </w:rPr>
            </w:pPr>
            <w:r w:rsidRPr="00B47EE6">
              <w:rPr>
                <w:rFonts w:cs="Times New Roman"/>
                <w:b/>
                <w:bCs/>
              </w:rPr>
              <w:t>NIDN</w:t>
            </w:r>
            <w:r w:rsidRPr="00B47EE6">
              <w:rPr>
                <w:rFonts w:cs="Times New Roman"/>
                <w:b/>
                <w:bCs/>
                <w:lang w:val="en-ID"/>
              </w:rPr>
              <w:t>.</w:t>
            </w:r>
            <w:r w:rsidRPr="00B47EE6">
              <w:rPr>
                <w:rFonts w:cs="Times New Roman"/>
              </w:rPr>
              <w:t xml:space="preserve"> </w:t>
            </w:r>
            <w:r w:rsidRPr="00B47EE6">
              <w:rPr>
                <w:rFonts w:cs="Times New Roman"/>
                <w:b/>
                <w:bCs/>
                <w:lang w:val="en-ID"/>
              </w:rPr>
              <w:t>0415088207</w:t>
            </w:r>
          </w:p>
          <w:p w14:paraId="3347C8DB" w14:textId="77777777" w:rsidR="00B47EE6" w:rsidRPr="00B47EE6" w:rsidRDefault="00B47EE6" w:rsidP="00D3533E">
            <w:pPr>
              <w:jc w:val="center"/>
              <w:rPr>
                <w:rFonts w:cs="Times New Roman"/>
              </w:rPr>
            </w:pPr>
          </w:p>
          <w:p w14:paraId="63F153EC" w14:textId="545AA110" w:rsidR="00B47EE6" w:rsidRPr="00B47EE6" w:rsidRDefault="00B47EE6" w:rsidP="00B47EE6">
            <w:pPr>
              <w:jc w:val="center"/>
              <w:rPr>
                <w:rFonts w:cs="Times New Roman"/>
              </w:rPr>
            </w:pPr>
            <w:r>
              <w:rPr>
                <w:rFonts w:cs="Times New Roman"/>
              </w:rPr>
              <w:t>Dekan Fakultas Teknik</w:t>
            </w:r>
          </w:p>
          <w:p w14:paraId="3C2D60D2" w14:textId="77777777" w:rsidR="00B47EE6" w:rsidRPr="00B47EE6" w:rsidRDefault="00B47EE6" w:rsidP="00B47EE6">
            <w:pPr>
              <w:jc w:val="center"/>
              <w:rPr>
                <w:rFonts w:cs="Times New Roman"/>
                <w:sz w:val="22"/>
                <w:szCs w:val="20"/>
              </w:rPr>
            </w:pPr>
          </w:p>
          <w:p w14:paraId="33E83B32" w14:textId="77777777" w:rsidR="00B47EE6" w:rsidRPr="00B47EE6" w:rsidRDefault="00B47EE6" w:rsidP="00B47EE6">
            <w:pPr>
              <w:jc w:val="center"/>
              <w:rPr>
                <w:rFonts w:cs="Times New Roman"/>
                <w:sz w:val="22"/>
                <w:szCs w:val="20"/>
              </w:rPr>
            </w:pPr>
          </w:p>
          <w:p w14:paraId="6F33BE02" w14:textId="77777777" w:rsidR="00B47EE6" w:rsidRPr="00B47EE6" w:rsidRDefault="00B47EE6" w:rsidP="00B47EE6">
            <w:pPr>
              <w:jc w:val="center"/>
              <w:rPr>
                <w:rFonts w:cs="Times New Roman"/>
                <w:sz w:val="22"/>
                <w:szCs w:val="20"/>
              </w:rPr>
            </w:pPr>
          </w:p>
          <w:p w14:paraId="6E8D259F" w14:textId="77777777" w:rsidR="009C544F" w:rsidRPr="009C544F" w:rsidRDefault="009C544F" w:rsidP="009C544F">
            <w:pPr>
              <w:jc w:val="center"/>
              <w:rPr>
                <w:rFonts w:cs="Times New Roman"/>
                <w:b/>
                <w:bCs/>
              </w:rPr>
            </w:pPr>
            <w:r w:rsidRPr="009C544F">
              <w:rPr>
                <w:rFonts w:cs="Times New Roman"/>
                <w:b/>
                <w:bCs/>
              </w:rPr>
              <w:t>Putri Anggun Sari, S.Pt., M.Si.</w:t>
            </w:r>
          </w:p>
          <w:p w14:paraId="546C596C" w14:textId="37E92545" w:rsidR="00B47EE6" w:rsidRPr="00B47EE6" w:rsidRDefault="009C544F" w:rsidP="009C544F">
            <w:pPr>
              <w:jc w:val="center"/>
              <w:rPr>
                <w:rFonts w:cs="Times New Roman"/>
              </w:rPr>
            </w:pPr>
            <w:r w:rsidRPr="009C544F">
              <w:rPr>
                <w:rFonts w:cs="Times New Roman"/>
                <w:b/>
                <w:bCs/>
              </w:rPr>
              <w:t>NIDN. 0424088403</w:t>
            </w:r>
          </w:p>
        </w:tc>
      </w:tr>
    </w:tbl>
    <w:bookmarkStart w:id="9" w:name="_Toc144288895"/>
    <w:p w14:paraId="36E13237" w14:textId="77777777" w:rsidR="00BB7709" w:rsidRPr="00416ADE" w:rsidRDefault="00BB7709" w:rsidP="00BB7709">
      <w:pPr>
        <w:pStyle w:val="Halaman"/>
        <w:rPr>
          <w:rFonts w:cs="Times New Roman"/>
        </w:rPr>
      </w:pPr>
      <w:r>
        <w:rPr>
          <w:rFonts w:cs="Times New Roman"/>
          <w:noProof/>
        </w:rPr>
        <w:lastRenderedPageBreak/>
        <mc:AlternateContent>
          <mc:Choice Requires="wps">
            <w:drawing>
              <wp:anchor distT="0" distB="0" distL="114300" distR="114300" simplePos="0" relativeHeight="251661312" behindDoc="0" locked="0" layoutInCell="1" allowOverlap="1" wp14:anchorId="5444D6EC" wp14:editId="6FF600CF">
                <wp:simplePos x="0" y="0"/>
                <wp:positionH relativeFrom="column">
                  <wp:posOffset>-77047</wp:posOffset>
                </wp:positionH>
                <wp:positionV relativeFrom="paragraph">
                  <wp:posOffset>-9313</wp:posOffset>
                </wp:positionV>
                <wp:extent cx="5190067" cy="8178800"/>
                <wp:effectExtent l="0" t="0" r="10795" b="12700"/>
                <wp:wrapNone/>
                <wp:docPr id="1007683341" name="Rectangle 1"/>
                <wp:cNvGraphicFramePr/>
                <a:graphic xmlns:a="http://schemas.openxmlformats.org/drawingml/2006/main">
                  <a:graphicData uri="http://schemas.microsoft.com/office/word/2010/wordprocessingShape">
                    <wps:wsp>
                      <wps:cNvSpPr/>
                      <wps:spPr>
                        <a:xfrm>
                          <a:off x="0" y="0"/>
                          <a:ext cx="5190067" cy="81788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66250B" id="Rectangle 1" o:spid="_x0000_s1026" style="position:absolute;margin-left:-6.05pt;margin-top:-.75pt;width:408.65pt;height:64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" filled="f" strokecolor="black [3213]" strokeweight="1pt"/>
            </w:pict>
          </mc:Fallback>
        </mc:AlternateContent>
      </w:r>
      <w:r>
        <w:rPr>
          <w:rFonts w:cs="Times New Roman"/>
        </w:rPr>
        <w:t>PERNYATAAN</w:t>
      </w:r>
      <w:r>
        <w:rPr>
          <w:rFonts w:cs="Times New Roman"/>
        </w:rPr>
        <w:br/>
        <w:t>KEASLIAN SKRIPSI</w:t>
      </w:r>
      <w:bookmarkEnd w:id="9"/>
    </w:p>
    <w:p w14:paraId="78502E43" w14:textId="77777777" w:rsidR="00BB7709" w:rsidRDefault="00BB7709" w:rsidP="00BB7709">
      <w:pPr>
        <w:pStyle w:val="ParagrafNormal"/>
      </w:pPr>
      <w:r w:rsidRPr="00A27697">
        <w:rPr>
          <w:szCs w:val="21"/>
        </w:rPr>
        <w:t>S</w:t>
      </w:r>
      <w:r>
        <w:t>ebagai mahasiswa Universitas Pelita Bangsa, yang bertanda tangan dibawah ini, saya :</w:t>
      </w:r>
    </w:p>
    <w:p w14:paraId="370BA8B7" w14:textId="77777777" w:rsidR="00BB7709" w:rsidRDefault="00BB7709" w:rsidP="00BB7709">
      <w:pPr>
        <w:pStyle w:val="ParagrafNormal"/>
      </w:pPr>
      <w:r>
        <w:t>Nama</w:t>
      </w:r>
      <w:r>
        <w:tab/>
      </w:r>
      <w:r>
        <w:tab/>
        <w:t>:</w:t>
      </w:r>
      <w:r>
        <w:tab/>
        <w:t>Rulli Aji Gunawan</w:t>
      </w:r>
    </w:p>
    <w:p w14:paraId="55544F5E" w14:textId="77777777" w:rsidR="00BB7709" w:rsidRDefault="00BB7709" w:rsidP="00BB7709">
      <w:pPr>
        <w:pStyle w:val="ParagrafNormal"/>
      </w:pPr>
      <w:r>
        <w:t>NIM</w:t>
      </w:r>
      <w:r>
        <w:tab/>
      </w:r>
      <w:r>
        <w:tab/>
        <w:t>:</w:t>
      </w:r>
      <w:r>
        <w:tab/>
        <w:t>311910675</w:t>
      </w:r>
    </w:p>
    <w:p w14:paraId="1E75AFA7" w14:textId="77777777" w:rsidR="00BB7709" w:rsidRDefault="00BB7709" w:rsidP="00BB7709">
      <w:pPr>
        <w:pStyle w:val="ParagrafNormal"/>
      </w:pPr>
    </w:p>
    <w:p w14:paraId="23E05FBA" w14:textId="77777777" w:rsidR="00BB7709" w:rsidRDefault="00BB7709" w:rsidP="00BB7709">
      <w:pPr>
        <w:pStyle w:val="ParagrafNormal"/>
      </w:pPr>
      <w:r>
        <w:t xml:space="preserve">Menyatakan bahwa karya ilmiah yang berjudul : </w:t>
      </w:r>
    </w:p>
    <w:p w14:paraId="71C5360A" w14:textId="77777777" w:rsidR="00BB7709" w:rsidRDefault="00BB7709" w:rsidP="00BB7709">
      <w:pPr>
        <w:pStyle w:val="ParagrafNormal"/>
        <w:spacing w:line="240" w:lineRule="auto"/>
      </w:pPr>
    </w:p>
    <w:p w14:paraId="35B704CF" w14:textId="2C2ED2C4" w:rsidR="00BB7709" w:rsidRDefault="00BB7709" w:rsidP="00BB7709">
      <w:pPr>
        <w:pStyle w:val="ParagrafNormal"/>
        <w:jc w:val="center"/>
      </w:pPr>
      <w:r>
        <w:t>“</w:t>
      </w:r>
      <w:r w:rsidR="00F5470A" w:rsidRPr="00F5470A">
        <w:t xml:space="preserve">Penerapan Metode Agile Development Dalam Pengembangan Sistem Informasi Laporan Harian Produksi Manufacturing Stamping Berbasis Web </w:t>
      </w:r>
      <w:r w:rsidR="00F5470A">
        <w:t>di</w:t>
      </w:r>
      <w:r>
        <w:t xml:space="preserve"> PT</w:t>
      </w:r>
      <w:r w:rsidR="00F5470A">
        <w:t>.</w:t>
      </w:r>
      <w:r>
        <w:t xml:space="preserve"> MMKI”</w:t>
      </w:r>
    </w:p>
    <w:p w14:paraId="494057AF" w14:textId="77777777" w:rsidR="00BB7709" w:rsidRDefault="00BB7709" w:rsidP="00BB7709">
      <w:pPr>
        <w:pStyle w:val="ParagrafNormal"/>
        <w:spacing w:line="240" w:lineRule="auto"/>
      </w:pPr>
    </w:p>
    <w:p w14:paraId="4470B049" w14:textId="77777777" w:rsidR="00BB7709" w:rsidRDefault="00BB7709" w:rsidP="00BB7709">
      <w:pPr>
        <w:pStyle w:val="ParagrafNormal"/>
      </w:pPr>
      <w:r>
        <w:t>merupakan karya asli saya (kecuali cuplikan dan ringkasan yang masing-masing telah saya jelaskan sumbernya dan perangkat pendukung seperti web cam dll). Apabila dikemudian hari, karya saya disinyalir bukan merupakan karya asli saya, yang disertai dengan bukti-bukti yang cukup, maka saya bersedia untuk dibatalkan gelar saya beserta hak dan kewajiban yang melekat pada gelar tersebut. Demikian surat pernyataan ini saya buat dengan sebenarnya.</w:t>
      </w:r>
    </w:p>
    <w:p w14:paraId="3227C6F3" w14:textId="77777777" w:rsidR="00BB7709" w:rsidRDefault="00BB7709" w:rsidP="00BB7709">
      <w:pPr>
        <w:pStyle w:val="ParagrafNormal"/>
        <w:spacing w:line="240" w:lineRule="auto"/>
      </w:pPr>
    </w:p>
    <w:p w14:paraId="3B08175E" w14:textId="402EB063" w:rsidR="00BB7709" w:rsidRDefault="00BB7709" w:rsidP="00BB7709">
      <w:pPr>
        <w:pStyle w:val="ParagrafNormal"/>
      </w:pPr>
      <w:r>
        <w:tab/>
      </w:r>
      <w:r>
        <w:tab/>
      </w:r>
      <w:r>
        <w:tab/>
      </w:r>
      <w:r>
        <w:tab/>
      </w:r>
      <w:r>
        <w:tab/>
      </w:r>
      <w:r>
        <w:tab/>
        <w:t>Dibuat di</w:t>
      </w:r>
      <w:r>
        <w:tab/>
        <w:t>:   Bekasi</w:t>
      </w:r>
    </w:p>
    <w:p w14:paraId="407548BD" w14:textId="598898A2" w:rsidR="00BB7709" w:rsidRDefault="00BB7709" w:rsidP="00BB7709">
      <w:pPr>
        <w:pStyle w:val="ParagrafNormal"/>
      </w:pPr>
      <w:r>
        <w:tab/>
      </w:r>
      <w:r>
        <w:tab/>
      </w:r>
      <w:r>
        <w:tab/>
      </w:r>
      <w:r>
        <w:tab/>
      </w:r>
      <w:r>
        <w:tab/>
      </w:r>
      <w:r>
        <w:tab/>
        <w:t>Pada Tanggal</w:t>
      </w:r>
      <w:r>
        <w:tab/>
        <w:t>:   1</w:t>
      </w:r>
      <w:r w:rsidR="0050392D">
        <w:t>7</w:t>
      </w:r>
      <w:r w:rsidR="008A4893">
        <w:t xml:space="preserve"> Agustus</w:t>
      </w:r>
      <w:r>
        <w:t xml:space="preserve"> 2023</w:t>
      </w:r>
    </w:p>
    <w:p w14:paraId="6E746176" w14:textId="77777777" w:rsidR="00BB7709" w:rsidRDefault="00BB7709" w:rsidP="00BB7709">
      <w:pPr>
        <w:pStyle w:val="ParagrafNormal"/>
        <w:spacing w:line="240" w:lineRule="auto"/>
      </w:pPr>
    </w:p>
    <w:p w14:paraId="01CBCDCD" w14:textId="77777777" w:rsidR="00BB7709" w:rsidRDefault="00BB7709" w:rsidP="00BB7709">
      <w:pPr>
        <w:pStyle w:val="ParagrafNormal"/>
      </w:pPr>
      <w:r>
        <w:tab/>
      </w:r>
      <w:r>
        <w:tab/>
      </w:r>
      <w:r>
        <w:tab/>
      </w:r>
      <w:r>
        <w:tab/>
      </w:r>
      <w:r>
        <w:tab/>
      </w:r>
      <w:r>
        <w:tab/>
      </w:r>
      <w:r>
        <w:tab/>
        <w:t>Yang Menyatakan</w:t>
      </w:r>
    </w:p>
    <w:p w14:paraId="02A2F48A" w14:textId="77777777" w:rsidR="00BB7709" w:rsidRDefault="00BB7709" w:rsidP="00BB7709">
      <w:pPr>
        <w:pStyle w:val="ParagrafNormal"/>
      </w:pPr>
    </w:p>
    <w:p w14:paraId="408BF50D" w14:textId="77777777" w:rsidR="00BB7709" w:rsidRPr="00A27697" w:rsidRDefault="00BB7709" w:rsidP="00BB7709">
      <w:pPr>
        <w:pStyle w:val="ParagrafNormal"/>
        <w:rPr>
          <w:szCs w:val="21"/>
        </w:rPr>
      </w:pPr>
      <w:r>
        <w:rPr>
          <w:szCs w:val="21"/>
        </w:rPr>
        <w:tab/>
      </w:r>
      <w:r>
        <w:rPr>
          <w:szCs w:val="21"/>
        </w:rPr>
        <w:tab/>
      </w:r>
      <w:r>
        <w:rPr>
          <w:szCs w:val="21"/>
        </w:rPr>
        <w:tab/>
      </w:r>
      <w:r>
        <w:rPr>
          <w:szCs w:val="21"/>
        </w:rPr>
        <w:tab/>
      </w:r>
      <w:r>
        <w:rPr>
          <w:szCs w:val="21"/>
        </w:rPr>
        <w:tab/>
      </w:r>
      <w:r>
        <w:rPr>
          <w:szCs w:val="21"/>
        </w:rPr>
        <w:tab/>
      </w:r>
      <w:r>
        <w:rPr>
          <w:szCs w:val="21"/>
        </w:rPr>
        <w:tab/>
        <w:t>Rulli Aji Gunawan</w:t>
      </w:r>
    </w:p>
    <w:bookmarkStart w:id="10" w:name="_Toc144288896"/>
    <w:p w14:paraId="5789065D" w14:textId="77777777" w:rsidR="006E503A" w:rsidRPr="00BB7709" w:rsidRDefault="006E503A" w:rsidP="006E503A">
      <w:pPr>
        <w:pStyle w:val="Halaman"/>
        <w:ind w:left="-284" w:right="-284"/>
      </w:pPr>
      <w:r>
        <w:rPr>
          <w:rFonts w:cs="Times New Roman"/>
          <w:noProof/>
        </w:rPr>
        <w:lastRenderedPageBreak/>
        <mc:AlternateContent>
          <mc:Choice Requires="wps">
            <w:drawing>
              <wp:anchor distT="0" distB="0" distL="114300" distR="114300" simplePos="0" relativeHeight="251663360" behindDoc="0" locked="0" layoutInCell="1" allowOverlap="1" wp14:anchorId="4915320B" wp14:editId="4D2D9F6B">
                <wp:simplePos x="0" y="0"/>
                <wp:positionH relativeFrom="column">
                  <wp:posOffset>-324889</wp:posOffset>
                </wp:positionH>
                <wp:positionV relativeFrom="paragraph">
                  <wp:posOffset>-6235</wp:posOffset>
                </wp:positionV>
                <wp:extent cx="5715000" cy="8174182"/>
                <wp:effectExtent l="0" t="0" r="19050" b="17780"/>
                <wp:wrapNone/>
                <wp:docPr id="1558361953" name="Rectangle 1"/>
                <wp:cNvGraphicFramePr/>
                <a:graphic xmlns:a="http://schemas.openxmlformats.org/drawingml/2006/main">
                  <a:graphicData uri="http://schemas.microsoft.com/office/word/2010/wordprocessingShape">
                    <wps:wsp>
                      <wps:cNvSpPr/>
                      <wps:spPr>
                        <a:xfrm>
                          <a:off x="0" y="0"/>
                          <a:ext cx="5715000" cy="8174182"/>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C9713B" id="Rectangle 1" o:spid="_x0000_s1026" style="position:absolute;margin-left:-25.6pt;margin-top:-.5pt;width:450pt;height:643.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" filled="f" strokecolor="black [3213]" strokeweight="1pt"/>
            </w:pict>
          </mc:Fallback>
        </mc:AlternateContent>
      </w:r>
      <w:r w:rsidRPr="00BB7709">
        <w:rPr>
          <w:rFonts w:cs="Times New Roman"/>
        </w:rPr>
        <w:t>PEPERNYATAAN PERSETUJUAN PUBLIKASI KARYA ILMIAH UNTUK</w:t>
      </w:r>
      <w:r>
        <w:rPr>
          <w:rFonts w:cs="Times New Roman"/>
        </w:rPr>
        <w:t xml:space="preserve"> </w:t>
      </w:r>
      <w:r w:rsidRPr="00BB7709">
        <w:rPr>
          <w:rFonts w:cs="Times New Roman"/>
        </w:rPr>
        <w:t>KEPENTINGAN AKADEMIS</w:t>
      </w:r>
      <w:bookmarkEnd w:id="10"/>
    </w:p>
    <w:p w14:paraId="3EC5F407" w14:textId="77777777" w:rsidR="006E503A" w:rsidRDefault="006E503A" w:rsidP="006E503A">
      <w:pPr>
        <w:pStyle w:val="ParagrafNormal"/>
        <w:spacing w:line="240" w:lineRule="auto"/>
        <w:ind w:left="-284" w:right="-284"/>
      </w:pPr>
      <w:r w:rsidRPr="00BB7709">
        <w:rPr>
          <w:szCs w:val="21"/>
        </w:rPr>
        <w:t>S</w:t>
      </w:r>
      <w:r>
        <w:t>ebagai mahasiswa Universitas Pelita Bangsa, yang bertanda tangan dibawah ini, saya :</w:t>
      </w:r>
    </w:p>
    <w:p w14:paraId="4B2F8D01" w14:textId="77777777" w:rsidR="006E503A" w:rsidRDefault="006E503A" w:rsidP="006E503A">
      <w:pPr>
        <w:pStyle w:val="ParagrafNormal"/>
        <w:spacing w:line="240" w:lineRule="auto"/>
        <w:ind w:left="-284" w:right="-284"/>
      </w:pPr>
      <w:r>
        <w:t>Nama</w:t>
      </w:r>
      <w:r>
        <w:tab/>
      </w:r>
      <w:r>
        <w:tab/>
        <w:t>:</w:t>
      </w:r>
      <w:r>
        <w:tab/>
        <w:t>Rulli Aji Gunawan</w:t>
      </w:r>
    </w:p>
    <w:p w14:paraId="7A413EBE" w14:textId="77777777" w:rsidR="006E503A" w:rsidRDefault="006E503A" w:rsidP="006E503A">
      <w:pPr>
        <w:pStyle w:val="ParagrafNormal"/>
        <w:spacing w:line="240" w:lineRule="auto"/>
        <w:ind w:left="-284" w:right="-284"/>
      </w:pPr>
      <w:r>
        <w:t>NIM</w:t>
      </w:r>
      <w:r>
        <w:tab/>
      </w:r>
      <w:r>
        <w:tab/>
        <w:t>:</w:t>
      </w:r>
      <w:r>
        <w:tab/>
        <w:t>311910675</w:t>
      </w:r>
    </w:p>
    <w:p w14:paraId="341107FE" w14:textId="77777777" w:rsidR="006E503A" w:rsidRDefault="006E503A" w:rsidP="006E503A">
      <w:pPr>
        <w:pStyle w:val="ParagrafNormal"/>
        <w:ind w:left="-284" w:right="-284"/>
      </w:pPr>
      <w:r>
        <w:t>demi mengembangkan Ilmu Pengetahuan, menyetujui untuk memberikan kepada Universitas Pelita Bangsa Hak Bebas Royalti Non-Elsklusif (</w:t>
      </w:r>
      <w:proofErr w:type="gramStart"/>
      <w:r w:rsidRPr="005147C3">
        <w:rPr>
          <w:i/>
          <w:iCs/>
        </w:rPr>
        <w:t>Non Exclusive</w:t>
      </w:r>
      <w:proofErr w:type="gramEnd"/>
      <w:r w:rsidRPr="005147C3">
        <w:rPr>
          <w:i/>
          <w:iCs/>
        </w:rPr>
        <w:t xml:space="preserve"> Royalty Free Right</w:t>
      </w:r>
      <w:r>
        <w:t>) atas karya ilmiah yang berjudul :</w:t>
      </w:r>
    </w:p>
    <w:p w14:paraId="0C6C769D" w14:textId="77777777" w:rsidR="006E503A" w:rsidRDefault="006E503A" w:rsidP="006E503A">
      <w:pPr>
        <w:pStyle w:val="ParagrafNormal"/>
        <w:spacing w:line="240" w:lineRule="auto"/>
        <w:ind w:left="-284" w:right="-284"/>
      </w:pPr>
    </w:p>
    <w:p w14:paraId="380F289F" w14:textId="1973BB32" w:rsidR="006E503A" w:rsidRDefault="006E503A" w:rsidP="006E503A">
      <w:pPr>
        <w:pStyle w:val="ParagrafNormal"/>
        <w:ind w:left="-284" w:right="-284"/>
        <w:jc w:val="center"/>
      </w:pPr>
      <w:r>
        <w:t>“</w:t>
      </w:r>
      <w:r w:rsidR="00F5470A" w:rsidRPr="00F5470A">
        <w:t xml:space="preserve">Penerapan Metode Agile Development Dalam Pengembangan Sistem Informasi Laporan Harian Produksi Manufacturing Stamping Berbasis Web </w:t>
      </w:r>
      <w:r w:rsidR="00F5470A">
        <w:t>di PT. MMKI</w:t>
      </w:r>
      <w:r>
        <w:t>”</w:t>
      </w:r>
    </w:p>
    <w:p w14:paraId="38962F75" w14:textId="77777777" w:rsidR="006E503A" w:rsidRDefault="006E503A" w:rsidP="006E503A">
      <w:pPr>
        <w:pStyle w:val="ParagrafNormal"/>
        <w:spacing w:line="240" w:lineRule="auto"/>
        <w:ind w:left="-284" w:right="-284"/>
      </w:pPr>
    </w:p>
    <w:p w14:paraId="74A77138" w14:textId="77777777" w:rsidR="006E503A" w:rsidRDefault="006E503A" w:rsidP="006E503A">
      <w:pPr>
        <w:pStyle w:val="ParagrafNormal"/>
        <w:ind w:left="-284" w:right="-284"/>
      </w:pPr>
      <w:r>
        <w:t>beserta perangkat yang diperlukan (bila ada). Dengan Hak Bebas Royalti Non-Elsklusif ini Universitas Pelita Bangsa berhak untuk menyimpan, mengcopy ulang (memperbanyak), menggunakan, mengelolanya dalam bentuk pangkalan data (database), mendistribusikannya dan menampilkan/mempublikasikannya di internet atau media lain untuk kepentingan akadmeis tanpa perlu meminta ijin dari saya selama tetap mencantumkan nama saya sebagai penulis/pencipta.</w:t>
      </w:r>
    </w:p>
    <w:p w14:paraId="56AF69C1" w14:textId="77777777" w:rsidR="006E503A" w:rsidRDefault="006E503A" w:rsidP="006E503A">
      <w:pPr>
        <w:pStyle w:val="ParagrafNormal"/>
        <w:ind w:left="-284" w:right="-284"/>
      </w:pPr>
      <w:r>
        <w:t>Saya bersedia untuk menanggung secara pribadi, tan[a melibatkan pihak Universitas Pelita Bangsa, segala bentuk tuntutan hukum yang timbul atau pelanggaran Hak Cipta dalam karya ilmiah saya ini.</w:t>
      </w:r>
    </w:p>
    <w:p w14:paraId="2278E70F" w14:textId="77777777" w:rsidR="006E503A" w:rsidRDefault="006E503A" w:rsidP="006E503A">
      <w:pPr>
        <w:pStyle w:val="ParagrafNormal"/>
        <w:spacing w:line="240" w:lineRule="auto"/>
        <w:ind w:left="-284" w:right="-284"/>
      </w:pPr>
      <w:r w:rsidRPr="005147C3">
        <w:t>Demikian surat pernyataan ini saya buat dengan sebenarnya.</w:t>
      </w:r>
    </w:p>
    <w:p w14:paraId="1344EB0A" w14:textId="523268BC" w:rsidR="006E503A" w:rsidRDefault="006E503A" w:rsidP="006E503A">
      <w:pPr>
        <w:pStyle w:val="ParagrafNormal"/>
        <w:spacing w:line="240" w:lineRule="auto"/>
        <w:ind w:left="-284" w:right="-284"/>
      </w:pPr>
      <w:r>
        <w:tab/>
      </w:r>
      <w:r>
        <w:tab/>
      </w:r>
      <w:r>
        <w:tab/>
      </w:r>
      <w:r>
        <w:tab/>
      </w:r>
      <w:r>
        <w:tab/>
      </w:r>
      <w:r>
        <w:tab/>
      </w:r>
      <w:r>
        <w:tab/>
        <w:t>Dibuat di</w:t>
      </w:r>
      <w:r>
        <w:tab/>
      </w:r>
      <w:r>
        <w:tab/>
        <w:t>: Bekasi</w:t>
      </w:r>
    </w:p>
    <w:p w14:paraId="55F9A823" w14:textId="30075D9B" w:rsidR="006E503A" w:rsidRDefault="006E503A" w:rsidP="006E503A">
      <w:pPr>
        <w:pStyle w:val="ParagrafNormal"/>
        <w:spacing w:line="240" w:lineRule="auto"/>
        <w:ind w:left="-284" w:right="-284"/>
      </w:pPr>
      <w:r>
        <w:tab/>
      </w:r>
      <w:r>
        <w:tab/>
      </w:r>
      <w:r>
        <w:tab/>
      </w:r>
      <w:r>
        <w:tab/>
      </w:r>
      <w:r>
        <w:tab/>
      </w:r>
      <w:r>
        <w:tab/>
      </w:r>
      <w:r>
        <w:tab/>
        <w:t>Pada Tanggal</w:t>
      </w:r>
      <w:r>
        <w:tab/>
      </w:r>
      <w:r>
        <w:tab/>
        <w:t>:</w:t>
      </w:r>
      <w:r w:rsidR="008A4893">
        <w:t xml:space="preserve"> 1</w:t>
      </w:r>
      <w:r w:rsidR="0050392D">
        <w:t>7</w:t>
      </w:r>
      <w:r w:rsidR="008A4893">
        <w:t xml:space="preserve"> Agustus</w:t>
      </w:r>
      <w:r>
        <w:t xml:space="preserve"> 2023</w:t>
      </w:r>
    </w:p>
    <w:p w14:paraId="65B427D2" w14:textId="77777777" w:rsidR="006E503A" w:rsidRDefault="006E503A" w:rsidP="006E503A">
      <w:pPr>
        <w:pStyle w:val="ParagrafNormal"/>
        <w:ind w:left="-284" w:right="-284"/>
      </w:pPr>
      <w:r>
        <w:tab/>
      </w:r>
      <w:r>
        <w:tab/>
      </w:r>
      <w:r>
        <w:tab/>
      </w:r>
      <w:r>
        <w:tab/>
      </w:r>
      <w:r>
        <w:tab/>
      </w:r>
      <w:r>
        <w:tab/>
      </w:r>
      <w:r>
        <w:tab/>
      </w:r>
      <w:r>
        <w:tab/>
        <w:t>Yang Menyatakan</w:t>
      </w:r>
    </w:p>
    <w:p w14:paraId="4B688CB6" w14:textId="77777777" w:rsidR="006E503A" w:rsidRDefault="006E503A" w:rsidP="006E503A">
      <w:pPr>
        <w:pStyle w:val="ParagrafNormal"/>
        <w:ind w:left="-284" w:right="-284"/>
      </w:pPr>
    </w:p>
    <w:p w14:paraId="41843BC6" w14:textId="016A5CFE" w:rsidR="00A27697" w:rsidRDefault="006E503A" w:rsidP="006E503A">
      <w:pPr>
        <w:pStyle w:val="ParagrafNormal"/>
        <w:ind w:left="-284" w:right="-284"/>
        <w:rPr>
          <w:szCs w:val="21"/>
        </w:rPr>
      </w:pPr>
      <w:r>
        <w:rPr>
          <w:szCs w:val="21"/>
        </w:rPr>
        <w:tab/>
      </w:r>
      <w:r>
        <w:rPr>
          <w:szCs w:val="21"/>
        </w:rPr>
        <w:tab/>
      </w:r>
      <w:r>
        <w:rPr>
          <w:szCs w:val="21"/>
        </w:rPr>
        <w:tab/>
      </w:r>
      <w:r>
        <w:rPr>
          <w:szCs w:val="21"/>
        </w:rPr>
        <w:tab/>
      </w:r>
      <w:r>
        <w:rPr>
          <w:szCs w:val="21"/>
        </w:rPr>
        <w:tab/>
      </w:r>
      <w:r>
        <w:rPr>
          <w:szCs w:val="21"/>
        </w:rPr>
        <w:tab/>
      </w:r>
      <w:r>
        <w:rPr>
          <w:szCs w:val="21"/>
        </w:rPr>
        <w:tab/>
      </w:r>
      <w:r>
        <w:rPr>
          <w:szCs w:val="21"/>
        </w:rPr>
        <w:tab/>
        <w:t>Rulli Aji Gunawan</w:t>
      </w:r>
      <w:r w:rsidR="00A27697">
        <w:rPr>
          <w:szCs w:val="21"/>
        </w:rPr>
        <w:br w:type="page"/>
      </w:r>
    </w:p>
    <w:p w14:paraId="0B9B01DB" w14:textId="18DBAF0F" w:rsidR="000B4F4C" w:rsidRPr="00416ADE" w:rsidRDefault="00A35747" w:rsidP="007706FF">
      <w:pPr>
        <w:pStyle w:val="Halaman"/>
        <w:rPr>
          <w:rFonts w:cs="Times New Roman"/>
        </w:rPr>
      </w:pPr>
      <w:bookmarkStart w:id="11" w:name="_Toc144288897"/>
      <w:r>
        <w:rPr>
          <w:rFonts w:cs="Times New Roman"/>
        </w:rPr>
        <w:lastRenderedPageBreak/>
        <w:t>UCAPAN TERIMA KASIH</w:t>
      </w:r>
      <w:bookmarkEnd w:id="11"/>
    </w:p>
    <w:p w14:paraId="54A2F2BE" w14:textId="205944CF" w:rsidR="000B4F4C" w:rsidRPr="0056185D" w:rsidRDefault="000B4F4C" w:rsidP="0056185D">
      <w:pPr>
        <w:pStyle w:val="ParagrafNormal"/>
        <w:rPr>
          <w:szCs w:val="24"/>
        </w:rPr>
      </w:pPr>
      <w:r w:rsidRPr="0056185D">
        <w:rPr>
          <w:szCs w:val="24"/>
        </w:rPr>
        <w:t xml:space="preserve">Dengan memanjatkan puji syukur kehadirat </w:t>
      </w:r>
      <w:r w:rsidR="00F5470A" w:rsidRPr="0056185D">
        <w:rPr>
          <w:szCs w:val="24"/>
        </w:rPr>
        <w:t>A</w:t>
      </w:r>
      <w:r w:rsidR="00A90E8B" w:rsidRPr="0056185D">
        <w:rPr>
          <w:szCs w:val="24"/>
        </w:rPr>
        <w:t>llaah</w:t>
      </w:r>
      <w:r w:rsidR="00F5470A" w:rsidRPr="0056185D">
        <w:rPr>
          <w:szCs w:val="24"/>
        </w:rPr>
        <w:t xml:space="preserve"> Subkhanahu Wata’aala</w:t>
      </w:r>
      <w:r w:rsidRPr="0056185D">
        <w:rPr>
          <w:szCs w:val="24"/>
        </w:rPr>
        <w:t xml:space="preserve"> yang telah melimpahkan segala rahmat, hidayat dan kemudahan-Nya </w:t>
      </w:r>
      <w:r w:rsidR="009F6662" w:rsidRPr="0056185D">
        <w:rPr>
          <w:szCs w:val="24"/>
        </w:rPr>
        <w:t xml:space="preserve">kepada penulis </w:t>
      </w:r>
      <w:r w:rsidRPr="0056185D">
        <w:rPr>
          <w:szCs w:val="24"/>
        </w:rPr>
        <w:t xml:space="preserve">sehingga </w:t>
      </w:r>
      <w:r w:rsidR="009F6662" w:rsidRPr="0056185D">
        <w:rPr>
          <w:szCs w:val="24"/>
        </w:rPr>
        <w:t>skripsi</w:t>
      </w:r>
      <w:r w:rsidRPr="0056185D">
        <w:rPr>
          <w:szCs w:val="24"/>
        </w:rPr>
        <w:t xml:space="preserve"> dengan judul</w:t>
      </w:r>
      <w:r w:rsidR="00A90E8B" w:rsidRPr="0056185D">
        <w:rPr>
          <w:szCs w:val="24"/>
        </w:rPr>
        <w:t xml:space="preserve"> </w:t>
      </w:r>
      <w:r w:rsidRPr="0056185D">
        <w:rPr>
          <w:szCs w:val="24"/>
        </w:rPr>
        <w:t>“</w:t>
      </w:r>
      <w:r w:rsidR="00F5470A" w:rsidRPr="0056185D">
        <w:rPr>
          <w:szCs w:val="24"/>
        </w:rPr>
        <w:t>PENERAPAN METODE AGILE DEVELOPMENT DALAM PENGEMBANGAN SISTEM INFORMASI LAPORAN HARIAN PRODUKSI MANUFACTURING STAMPING BERBASIS WEB DI PT. MMKI</w:t>
      </w:r>
      <w:r w:rsidRPr="0056185D">
        <w:rPr>
          <w:szCs w:val="24"/>
        </w:rPr>
        <w:t xml:space="preserve">” dapat </w:t>
      </w:r>
      <w:r w:rsidR="009F6662" w:rsidRPr="0056185D">
        <w:rPr>
          <w:szCs w:val="24"/>
        </w:rPr>
        <w:t xml:space="preserve">penulis </w:t>
      </w:r>
      <w:r w:rsidRPr="0056185D">
        <w:rPr>
          <w:szCs w:val="24"/>
        </w:rPr>
        <w:t xml:space="preserve">selesaikan </w:t>
      </w:r>
      <w:r w:rsidR="00A90E8B" w:rsidRPr="0056185D">
        <w:rPr>
          <w:szCs w:val="24"/>
        </w:rPr>
        <w:t>berkat</w:t>
      </w:r>
      <w:r w:rsidRPr="0056185D">
        <w:rPr>
          <w:szCs w:val="24"/>
        </w:rPr>
        <w:t xml:space="preserve"> dukungan dari </w:t>
      </w:r>
      <w:r w:rsidR="00F5470A" w:rsidRPr="0056185D">
        <w:rPr>
          <w:szCs w:val="24"/>
        </w:rPr>
        <w:t>be</w:t>
      </w:r>
      <w:r w:rsidR="00A90E8B" w:rsidRPr="0056185D">
        <w:rPr>
          <w:szCs w:val="24"/>
        </w:rPr>
        <w:t>r</w:t>
      </w:r>
      <w:r w:rsidR="00F5470A" w:rsidRPr="0056185D">
        <w:rPr>
          <w:szCs w:val="24"/>
        </w:rPr>
        <w:t>bagai</w:t>
      </w:r>
      <w:r w:rsidRPr="0056185D">
        <w:rPr>
          <w:szCs w:val="24"/>
        </w:rPr>
        <w:t xml:space="preserve"> pihak</w:t>
      </w:r>
      <w:r w:rsidR="009F6662" w:rsidRPr="0056185D">
        <w:rPr>
          <w:szCs w:val="24"/>
        </w:rPr>
        <w:t xml:space="preserve"> yang</w:t>
      </w:r>
      <w:r w:rsidR="00F5470A" w:rsidRPr="0056185D">
        <w:rPr>
          <w:szCs w:val="24"/>
        </w:rPr>
        <w:t xml:space="preserve"> </w:t>
      </w:r>
      <w:r w:rsidR="009F6662" w:rsidRPr="0056185D">
        <w:rPr>
          <w:szCs w:val="24"/>
        </w:rPr>
        <w:t>tidak ternilai besarnya</w:t>
      </w:r>
      <w:r w:rsidRPr="0056185D">
        <w:rPr>
          <w:szCs w:val="24"/>
        </w:rPr>
        <w:t xml:space="preserve">. Oleh sebab itu, penulis menyampaikan terima </w:t>
      </w:r>
      <w:r w:rsidR="00A90E8B" w:rsidRPr="0056185D">
        <w:rPr>
          <w:szCs w:val="24"/>
        </w:rPr>
        <w:t xml:space="preserve">kasih </w:t>
      </w:r>
      <w:r w:rsidR="00B636CE" w:rsidRPr="0056185D">
        <w:rPr>
          <w:szCs w:val="24"/>
        </w:rPr>
        <w:t>kepada:</w:t>
      </w:r>
      <w:r w:rsidRPr="0056185D">
        <w:rPr>
          <w:szCs w:val="24"/>
        </w:rPr>
        <w:t xml:space="preserve"> </w:t>
      </w:r>
    </w:p>
    <w:p w14:paraId="6BA5E88E" w14:textId="77777777" w:rsidR="000B4F4C" w:rsidRPr="0056185D" w:rsidRDefault="000B4F4C" w:rsidP="0056185D">
      <w:pPr>
        <w:pStyle w:val="kkpheading-4"/>
        <w:rPr>
          <w:szCs w:val="24"/>
        </w:rPr>
      </w:pPr>
      <w:r w:rsidRPr="0056185D">
        <w:rPr>
          <w:szCs w:val="24"/>
        </w:rPr>
        <w:t xml:space="preserve">Ibu Putri Anggun Sari, S.Pt., M.Si. selaku Dekan Fakultas Teknik Universitas Pelita Bangsa. </w:t>
      </w:r>
    </w:p>
    <w:p w14:paraId="56D78AFE" w14:textId="23584A07" w:rsidR="000B4F4C" w:rsidRPr="0056185D" w:rsidRDefault="000B4F4C" w:rsidP="0056185D">
      <w:pPr>
        <w:pStyle w:val="kkpheading-4"/>
        <w:rPr>
          <w:szCs w:val="24"/>
        </w:rPr>
      </w:pPr>
      <w:r w:rsidRPr="0056185D">
        <w:rPr>
          <w:szCs w:val="24"/>
        </w:rPr>
        <w:t xml:space="preserve">Bapak </w:t>
      </w:r>
      <w:r w:rsidR="00D3533E" w:rsidRPr="0056185D">
        <w:rPr>
          <w:szCs w:val="24"/>
        </w:rPr>
        <w:t>Wahyu Hadikristanto, S.Kom, M.Kom</w:t>
      </w:r>
      <w:r w:rsidR="001F3CC4" w:rsidRPr="0056185D">
        <w:rPr>
          <w:szCs w:val="24"/>
        </w:rPr>
        <w:t xml:space="preserve"> </w:t>
      </w:r>
      <w:r w:rsidRPr="0056185D">
        <w:rPr>
          <w:szCs w:val="24"/>
        </w:rPr>
        <w:t xml:space="preserve"> sebagai Kepala Program Studi Teknik Informatika </w:t>
      </w:r>
    </w:p>
    <w:p w14:paraId="25FC1269" w14:textId="4AAB1589" w:rsidR="000B4F4C" w:rsidRPr="0056185D" w:rsidRDefault="000B4F4C" w:rsidP="0056185D">
      <w:pPr>
        <w:pStyle w:val="kkpheading-4"/>
        <w:rPr>
          <w:szCs w:val="24"/>
        </w:rPr>
      </w:pPr>
      <w:r w:rsidRPr="0056185D">
        <w:rPr>
          <w:szCs w:val="24"/>
        </w:rPr>
        <w:t xml:space="preserve">Bapak </w:t>
      </w:r>
      <w:r w:rsidR="009B6BAB" w:rsidRPr="0056185D">
        <w:rPr>
          <w:szCs w:val="24"/>
        </w:rPr>
        <w:t xml:space="preserve">Andri Firmansyah, S.Kom., M.Kom. </w:t>
      </w:r>
      <w:r w:rsidR="00A90E8B" w:rsidRPr="0056185D">
        <w:rPr>
          <w:szCs w:val="24"/>
        </w:rPr>
        <w:t>selaku</w:t>
      </w:r>
      <w:r w:rsidR="009B6BAB" w:rsidRPr="0056185D">
        <w:rPr>
          <w:szCs w:val="24"/>
        </w:rPr>
        <w:t xml:space="preserve"> Dosen Pembimbing I dan Bapak </w:t>
      </w:r>
      <w:r w:rsidR="00B636CE" w:rsidRPr="0056185D">
        <w:rPr>
          <w:szCs w:val="24"/>
        </w:rPr>
        <w:t>Drs. Muhtajuddin Danny, S.Kom, M.Kom.</w:t>
      </w:r>
      <w:r w:rsidRPr="0056185D">
        <w:rPr>
          <w:szCs w:val="24"/>
        </w:rPr>
        <w:t xml:space="preserve"> </w:t>
      </w:r>
      <w:r w:rsidR="00A90E8B" w:rsidRPr="0056185D">
        <w:rPr>
          <w:szCs w:val="24"/>
        </w:rPr>
        <w:t>selaku</w:t>
      </w:r>
      <w:r w:rsidRPr="0056185D">
        <w:rPr>
          <w:szCs w:val="24"/>
        </w:rPr>
        <w:t xml:space="preserve"> Dosen Pembimbing </w:t>
      </w:r>
      <w:r w:rsidR="009B6BAB" w:rsidRPr="0056185D">
        <w:rPr>
          <w:szCs w:val="24"/>
        </w:rPr>
        <w:t xml:space="preserve">II yang memberikan arahan ide penelitian, informasi referensi yang dibutuhkan, serta bimbingan </w:t>
      </w:r>
      <w:r w:rsidR="00A90E8B" w:rsidRPr="0056185D">
        <w:rPr>
          <w:szCs w:val="24"/>
        </w:rPr>
        <w:t xml:space="preserve">yang sangat </w:t>
      </w:r>
      <w:r w:rsidR="00746B77" w:rsidRPr="0056185D">
        <w:rPr>
          <w:szCs w:val="24"/>
        </w:rPr>
        <w:t>bermanfaat.</w:t>
      </w:r>
    </w:p>
    <w:p w14:paraId="525AFB58" w14:textId="39721BED" w:rsidR="000B4F4C" w:rsidRPr="0056185D" w:rsidRDefault="009B6BAB" w:rsidP="0056185D">
      <w:pPr>
        <w:pStyle w:val="kkpheading-4"/>
        <w:rPr>
          <w:szCs w:val="24"/>
        </w:rPr>
      </w:pPr>
      <w:r w:rsidRPr="0056185D">
        <w:rPr>
          <w:szCs w:val="24"/>
        </w:rPr>
        <w:t>Management beserta jajaran staff PT MMKI yang telah memberikan data-data yang yang berkaitan dengan keperluan penelitian ini.</w:t>
      </w:r>
    </w:p>
    <w:p w14:paraId="07693776" w14:textId="20A69ADA" w:rsidR="000B4F4C" w:rsidRPr="0056185D" w:rsidRDefault="00314773" w:rsidP="0056185D">
      <w:pPr>
        <w:pStyle w:val="kkpheading-4"/>
        <w:rPr>
          <w:szCs w:val="24"/>
        </w:rPr>
      </w:pPr>
      <w:r w:rsidRPr="0056185D">
        <w:rPr>
          <w:szCs w:val="24"/>
        </w:rPr>
        <w:t>Keluarga</w:t>
      </w:r>
      <w:r w:rsidR="000B4F4C" w:rsidRPr="0056185D">
        <w:rPr>
          <w:szCs w:val="24"/>
        </w:rPr>
        <w:t xml:space="preserve"> yang senantiasa memberikan dukungan</w:t>
      </w:r>
      <w:r w:rsidR="009B6BAB" w:rsidRPr="0056185D">
        <w:rPr>
          <w:szCs w:val="24"/>
        </w:rPr>
        <w:t>, semangat,</w:t>
      </w:r>
      <w:r w:rsidR="000B4F4C" w:rsidRPr="0056185D">
        <w:rPr>
          <w:szCs w:val="24"/>
        </w:rPr>
        <w:t xml:space="preserve"> dan doa</w:t>
      </w:r>
      <w:r w:rsidR="009B6BAB" w:rsidRPr="0056185D">
        <w:rPr>
          <w:szCs w:val="24"/>
        </w:rPr>
        <w:t xml:space="preserve"> yang memberikan kekuatan untuk menyelesaikan penelitian ini.</w:t>
      </w:r>
    </w:p>
    <w:p w14:paraId="02E08860" w14:textId="77777777" w:rsidR="000B4F4C" w:rsidRPr="0056185D" w:rsidRDefault="000B4F4C" w:rsidP="0056185D">
      <w:pPr>
        <w:pStyle w:val="kkpheading-4"/>
        <w:rPr>
          <w:szCs w:val="24"/>
        </w:rPr>
      </w:pPr>
      <w:r w:rsidRPr="0056185D">
        <w:rPr>
          <w:szCs w:val="24"/>
        </w:rPr>
        <w:t>Semua pihak yang tidak dapat disebutkan satu persatu yang selalu memberikan doa, dukungan, dan semangat.</w:t>
      </w:r>
    </w:p>
    <w:p w14:paraId="7527D40D" w14:textId="338E0992" w:rsidR="000B4F4C" w:rsidRPr="00416ADE" w:rsidRDefault="00323DAE" w:rsidP="0056185D">
      <w:pPr>
        <w:pStyle w:val="ParagrafNormal"/>
      </w:pPr>
      <w:r w:rsidRPr="00323DAE">
        <w:t xml:space="preserve">Semoga Tuhan Yang Maha Esa memberikan balasan yang lebih besar kepada </w:t>
      </w:r>
      <w:r>
        <w:t xml:space="preserve"> b</w:t>
      </w:r>
      <w:r w:rsidRPr="00323DAE">
        <w:t>eliau-beliau</w:t>
      </w:r>
      <w:r>
        <w:t xml:space="preserve"> </w:t>
      </w:r>
      <w:r w:rsidRPr="00323DAE">
        <w:t>dan pada akhirnya penulis berharap bahwa penulisan skripsi ini dapat bermanfaat dan</w:t>
      </w:r>
      <w:r>
        <w:t xml:space="preserve"> </w:t>
      </w:r>
      <w:r w:rsidRPr="00323DAE">
        <w:t xml:space="preserve">berguna </w:t>
      </w:r>
      <w:r w:rsidRPr="00314773">
        <w:t>sebagaimana</w:t>
      </w:r>
      <w:r w:rsidRPr="00323DAE">
        <w:t xml:space="preserve"> mestinya.</w:t>
      </w:r>
    </w:p>
    <w:p w14:paraId="73F36B12" w14:textId="5A27C18F" w:rsidR="000B4F4C" w:rsidRDefault="000B4F4C" w:rsidP="0056185D">
      <w:pPr>
        <w:pStyle w:val="ParagrafNormal"/>
        <w:ind w:left="5580"/>
      </w:pPr>
      <w:r w:rsidRPr="00416ADE">
        <w:t>Bekasi,</w:t>
      </w:r>
      <w:r w:rsidR="00911F16" w:rsidRPr="00416ADE">
        <w:t xml:space="preserve"> </w:t>
      </w:r>
      <w:r w:rsidR="0042095B">
        <w:t>1</w:t>
      </w:r>
      <w:r w:rsidR="0050392D">
        <w:t>7</w:t>
      </w:r>
      <w:r w:rsidR="0042095B">
        <w:t xml:space="preserve"> Agustus</w:t>
      </w:r>
      <w:r w:rsidRPr="00416ADE">
        <w:t xml:space="preserve"> 202</w:t>
      </w:r>
      <w:r w:rsidR="0023570C">
        <w:t>3</w:t>
      </w:r>
      <w:r w:rsidR="0042095B">
        <w:t xml:space="preserve">   </w:t>
      </w:r>
      <w:r w:rsidR="0023570C">
        <w:t>P</w:t>
      </w:r>
      <w:r w:rsidR="00323DAE">
        <w:t>enulis</w:t>
      </w:r>
    </w:p>
    <w:p w14:paraId="359A06A6" w14:textId="7A34DE94" w:rsidR="00A4726F" w:rsidRDefault="00323DAE" w:rsidP="00A4726F">
      <w:pPr>
        <w:pStyle w:val="Halaman"/>
      </w:pPr>
      <w:r>
        <w:br w:type="page"/>
      </w:r>
      <w:bookmarkStart w:id="12" w:name="_Toc144288898"/>
      <w:r w:rsidR="00302AF0">
        <w:rPr>
          <w:rFonts w:cs="Times New Roman"/>
          <w:noProof/>
        </w:rPr>
        <w:lastRenderedPageBreak/>
        <mc:AlternateContent>
          <mc:Choice Requires="wps">
            <w:drawing>
              <wp:anchor distT="0" distB="0" distL="114300" distR="114300" simplePos="0" relativeHeight="251665408" behindDoc="0" locked="0" layoutInCell="1" allowOverlap="1" wp14:anchorId="50F4D9A6" wp14:editId="5768E2E0">
                <wp:simplePos x="0" y="0"/>
                <wp:positionH relativeFrom="column">
                  <wp:posOffset>-91440</wp:posOffset>
                </wp:positionH>
                <wp:positionV relativeFrom="paragraph">
                  <wp:posOffset>-45720</wp:posOffset>
                </wp:positionV>
                <wp:extent cx="5190067" cy="8214360"/>
                <wp:effectExtent l="0" t="0" r="10795" b="15240"/>
                <wp:wrapNone/>
                <wp:docPr id="1506813353" name="Rectangle 1"/>
                <wp:cNvGraphicFramePr/>
                <a:graphic xmlns:a="http://schemas.openxmlformats.org/drawingml/2006/main">
                  <a:graphicData uri="http://schemas.microsoft.com/office/word/2010/wordprocessingShape">
                    <wps:wsp>
                      <wps:cNvSpPr/>
                      <wps:spPr>
                        <a:xfrm>
                          <a:off x="0" y="0"/>
                          <a:ext cx="5190067" cy="821436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223560" id="Rectangle 1" o:spid="_x0000_s1026" style="position:absolute;margin-left:-7.2pt;margin-top:-3.6pt;width:408.65pt;height:646.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" filled="f" strokecolor="white [3212]" strokeweight="1pt"/>
            </w:pict>
          </mc:Fallback>
        </mc:AlternateContent>
      </w:r>
      <w:r w:rsidR="00A4726F">
        <w:t>ABSTRAK</w:t>
      </w:r>
      <w:bookmarkEnd w:id="12"/>
    </w:p>
    <w:p w14:paraId="5AF23B8D" w14:textId="0B2573CC" w:rsidR="00E25DB9" w:rsidRDefault="00F62704" w:rsidP="0056185D">
      <w:pPr>
        <w:pStyle w:val="ParagrafNormal"/>
        <w:spacing w:after="0" w:line="240" w:lineRule="auto"/>
        <w:ind w:firstLine="720"/>
      </w:pPr>
      <w:r>
        <w:t xml:space="preserve">Sistem informasi </w:t>
      </w:r>
      <w:r w:rsidR="0097423F">
        <w:t xml:space="preserve">berbasis web </w:t>
      </w:r>
      <w:r>
        <w:t>merupakan salah satu teknologi yang paling dimanfaatkan saat ini dalam berbagai bidang</w:t>
      </w:r>
      <w:r w:rsidR="00C623BE">
        <w:t xml:space="preserve"> oleh berbagai organisasi</w:t>
      </w:r>
      <w:r w:rsidR="0087276E">
        <w:t xml:space="preserve"> dengan tujuan</w:t>
      </w:r>
      <w:r>
        <w:t xml:space="preserve"> untuk dapat memudahkan, mempercepat, meningkatkan akurasi</w:t>
      </w:r>
      <w:r w:rsidR="00FE474F">
        <w:t xml:space="preserve"> serta keamanan</w:t>
      </w:r>
      <w:r>
        <w:t xml:space="preserve"> dalam pengelolaan informasi </w:t>
      </w:r>
      <w:r w:rsidR="0087276E">
        <w:t xml:space="preserve">dan </w:t>
      </w:r>
      <w:r>
        <w:t xml:space="preserve">data yang </w:t>
      </w:r>
      <w:r w:rsidR="00C623BE">
        <w:t xml:space="preserve">pada akhirnya adalah untuk membantu </w:t>
      </w:r>
      <w:r w:rsidR="00FE474F">
        <w:t xml:space="preserve">dalam pengambilan keputusan </w:t>
      </w:r>
      <w:r w:rsidR="00C623BE">
        <w:t xml:space="preserve">untuk mencapai tujuannya. PT. MMKI (Mitsubishi Motors Krama Yudha Indonesia) adalah perusahaan produsen otomotif yang di dalamnya terdapat proses </w:t>
      </w:r>
      <w:r w:rsidR="00C54E98">
        <w:t xml:space="preserve">Stamping Press </w:t>
      </w:r>
      <w:r w:rsidR="00674424">
        <w:t>dalam</w:t>
      </w:r>
      <w:r w:rsidR="00C54E98">
        <w:t xml:space="preserve"> lini produksinya. Pengolahan data produksi </w:t>
      </w:r>
      <w:r w:rsidR="0097423F">
        <w:t xml:space="preserve">yang sangat penting </w:t>
      </w:r>
      <w:r w:rsidR="00C54E98">
        <w:t>pada lini produksi Stamping Press masih menggunakan aplikasi Microsoft Excel</w:t>
      </w:r>
      <w:r w:rsidR="00674424">
        <w:t xml:space="preserve"> yang</w:t>
      </w:r>
      <w:r w:rsidR="00C54E98">
        <w:t xml:space="preserve"> terdapat beberapa </w:t>
      </w:r>
      <w:r w:rsidR="00674424">
        <w:t>kekurangan</w:t>
      </w:r>
      <w:r w:rsidR="00C54E98">
        <w:t xml:space="preserve"> dan kelemahan didalamnya diantaranya adalah keterbatasan dalam pengolahan data yang besar, proses komputasi yang semakin berat untuk mengolah data yang semakin besar dan kompleks sehingga rawan </w:t>
      </w:r>
      <w:r w:rsidR="00C54E98" w:rsidRPr="00D164BD">
        <w:rPr>
          <w:i/>
          <w:iCs/>
        </w:rPr>
        <w:t>error</w:t>
      </w:r>
      <w:r w:rsidR="00C54E98">
        <w:t xml:space="preserve"> </w:t>
      </w:r>
      <w:r w:rsidR="00674424">
        <w:t>atau</w:t>
      </w:r>
      <w:r w:rsidR="00C54E98">
        <w:t xml:space="preserve"> waktu yang </w:t>
      </w:r>
      <w:r w:rsidR="00674424">
        <w:t>tidak efisien</w:t>
      </w:r>
      <w:r w:rsidR="00C54E98">
        <w:t xml:space="preserve"> dalam prosesnya, serta potensi hilangnya data</w:t>
      </w:r>
      <w:r w:rsidR="0097423F">
        <w:t xml:space="preserve">-data penting </w:t>
      </w:r>
      <w:r w:rsidR="00C54E98">
        <w:t xml:space="preserve">dikarenakan kesalahan baik dari sistem maupun human </w:t>
      </w:r>
      <w:r w:rsidR="00C54E98" w:rsidRPr="00D164BD">
        <w:rPr>
          <w:i/>
          <w:iCs/>
        </w:rPr>
        <w:t>error</w:t>
      </w:r>
      <w:r w:rsidR="00C54E98">
        <w:t xml:space="preserve"> yang belum bisa dicegah oleh aplikasi tersebut dikarenakan file harus diakses secara langsung saat hendak digunakan.</w:t>
      </w:r>
      <w:r w:rsidR="0087276E">
        <w:t xml:space="preserve"> Tujuan dari penelitian ini adalah untuk mengembangkan rancangan Sistem Informasi Berbasis Web untuk sistem Laporan Harian Produksi Manufacturing Stamping Press </w:t>
      </w:r>
      <w:r w:rsidR="0097423F">
        <w:t>dengan tujuan dapat meningkatkan atau</w:t>
      </w:r>
      <w:r w:rsidR="0087276E">
        <w:t xml:space="preserve"> menghilangkan batas ukuran data yang dapat diolah, mengurangi </w:t>
      </w:r>
      <w:r w:rsidR="0087276E" w:rsidRPr="00D164BD">
        <w:rPr>
          <w:i/>
          <w:iCs/>
        </w:rPr>
        <w:t>error</w:t>
      </w:r>
      <w:r w:rsidR="0087276E">
        <w:t xml:space="preserve"> dan mempercepat waktu </w:t>
      </w:r>
      <w:r w:rsidR="0097423F">
        <w:t xml:space="preserve">dalam </w:t>
      </w:r>
      <w:r w:rsidR="0087276E">
        <w:t>pemrosesan data, serta mengamankan data-data penting yang tidak boleh hilang</w:t>
      </w:r>
      <w:r w:rsidR="00674424">
        <w:t xml:space="preserve">. Adapun metode yang akan digunakan dalam pengembangan Sistem Informasi </w:t>
      </w:r>
      <w:r w:rsidR="0097423F">
        <w:t>B</w:t>
      </w:r>
      <w:r w:rsidR="00674424">
        <w:t xml:space="preserve">erbasis Web </w:t>
      </w:r>
      <w:r w:rsidR="0097423F">
        <w:t>ini</w:t>
      </w:r>
      <w:r w:rsidR="00674424">
        <w:t xml:space="preserve"> adalah </w:t>
      </w:r>
      <w:r w:rsidR="00674424" w:rsidRPr="00D164BD">
        <w:rPr>
          <w:i/>
          <w:iCs/>
        </w:rPr>
        <w:t>Agile Development</w:t>
      </w:r>
      <w:r w:rsidR="00674424">
        <w:t xml:space="preserve"> dengan berbagai tahapan didalamnya mulai dari analisis sistem, perancangan, pengembangan aplikasi, </w:t>
      </w:r>
      <w:r w:rsidR="00674424" w:rsidRPr="00D164BD">
        <w:rPr>
          <w:i/>
          <w:iCs/>
        </w:rPr>
        <w:t>testing</w:t>
      </w:r>
      <w:r w:rsidR="00674424">
        <w:t xml:space="preserve">, </w:t>
      </w:r>
      <w:r w:rsidR="00674424" w:rsidRPr="00D164BD">
        <w:rPr>
          <w:i/>
          <w:iCs/>
        </w:rPr>
        <w:t>deploy</w:t>
      </w:r>
      <w:r w:rsidR="00674424">
        <w:t xml:space="preserve"> aplikasi, evaluasi, revisi, serta </w:t>
      </w:r>
      <w:r w:rsidR="00674424" w:rsidRPr="00D164BD">
        <w:rPr>
          <w:i/>
          <w:iCs/>
        </w:rPr>
        <w:t>maintenance</w:t>
      </w:r>
      <w:r w:rsidR="00674424">
        <w:t xml:space="preserve"> sistem sehingga sistem ini dapat terus dikembangkan dan disempurnakan lagi untuk kedepannya sesuai dengan kebutuhan.</w:t>
      </w:r>
    </w:p>
    <w:p w14:paraId="44583BD1" w14:textId="77777777" w:rsidR="00B767B9" w:rsidRDefault="00B767B9" w:rsidP="0056185D">
      <w:pPr>
        <w:pStyle w:val="ParagrafNormal"/>
        <w:spacing w:after="0" w:line="240" w:lineRule="auto"/>
      </w:pPr>
    </w:p>
    <w:p w14:paraId="75909EA0" w14:textId="52B9FE29" w:rsidR="00A25AD5" w:rsidRDefault="00A4726F" w:rsidP="0056185D">
      <w:pPr>
        <w:pStyle w:val="ParagrafNormal"/>
        <w:spacing w:after="0" w:line="240" w:lineRule="auto"/>
      </w:pPr>
      <w:r>
        <w:t xml:space="preserve">Kata kunci </w:t>
      </w:r>
      <w:r w:rsidR="00E25DB9">
        <w:t xml:space="preserve">: Sistem Informasi, </w:t>
      </w:r>
      <w:r w:rsidR="0097423F" w:rsidRPr="00D164BD">
        <w:rPr>
          <w:i/>
          <w:iCs/>
        </w:rPr>
        <w:t>Web</w:t>
      </w:r>
      <w:r w:rsidR="00E25DB9">
        <w:t xml:space="preserve">, </w:t>
      </w:r>
      <w:r w:rsidR="00E25DB9" w:rsidRPr="00D164BD">
        <w:rPr>
          <w:i/>
          <w:iCs/>
        </w:rPr>
        <w:t>Agile</w:t>
      </w:r>
      <w:r w:rsidR="0097423F" w:rsidRPr="00D164BD">
        <w:rPr>
          <w:i/>
          <w:iCs/>
        </w:rPr>
        <w:t xml:space="preserve"> Development</w:t>
      </w:r>
      <w:r w:rsidR="00E25DB9">
        <w:t>, Stamping</w:t>
      </w:r>
      <w:r w:rsidR="0097423F">
        <w:t xml:space="preserve"> Press</w:t>
      </w:r>
    </w:p>
    <w:p w14:paraId="66836E8A" w14:textId="77777777" w:rsidR="00A25AD5" w:rsidRDefault="00A25AD5">
      <w:pPr>
        <w:rPr>
          <w:rFonts w:cs="Times New Roman"/>
          <w:sz w:val="24"/>
        </w:rPr>
      </w:pPr>
      <w:r>
        <w:br w:type="page"/>
      </w:r>
    </w:p>
    <w:bookmarkStart w:id="13" w:name="_Toc144288899"/>
    <w:p w14:paraId="5B34A30F" w14:textId="5F99374F" w:rsidR="00A25AD5" w:rsidRDefault="00A25AD5" w:rsidP="00A25AD5">
      <w:pPr>
        <w:pStyle w:val="Halaman"/>
      </w:pPr>
      <w:r>
        <w:rPr>
          <w:rFonts w:cs="Times New Roman"/>
          <w:noProof/>
        </w:rPr>
        <w:lastRenderedPageBreak/>
        <mc:AlternateContent>
          <mc:Choice Requires="wps">
            <w:drawing>
              <wp:anchor distT="0" distB="0" distL="114300" distR="114300" simplePos="0" relativeHeight="251667456" behindDoc="0" locked="0" layoutInCell="1" allowOverlap="1" wp14:anchorId="27EA902B" wp14:editId="0C638807">
                <wp:simplePos x="0" y="0"/>
                <wp:positionH relativeFrom="column">
                  <wp:posOffset>-106680</wp:posOffset>
                </wp:positionH>
                <wp:positionV relativeFrom="paragraph">
                  <wp:posOffset>-45720</wp:posOffset>
                </wp:positionV>
                <wp:extent cx="5190067" cy="8183880"/>
                <wp:effectExtent l="0" t="0" r="10795" b="26670"/>
                <wp:wrapNone/>
                <wp:docPr id="313202219" name="Rectangle 1"/>
                <wp:cNvGraphicFramePr/>
                <a:graphic xmlns:a="http://schemas.openxmlformats.org/drawingml/2006/main">
                  <a:graphicData uri="http://schemas.microsoft.com/office/word/2010/wordprocessingShape">
                    <wps:wsp>
                      <wps:cNvSpPr/>
                      <wps:spPr>
                        <a:xfrm>
                          <a:off x="0" y="0"/>
                          <a:ext cx="5190067" cy="818388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6133535" id="Rectangle 1" o:spid="_x0000_s1026" style="position:absolute;margin-left:-8.4pt;margin-top:-3.6pt;width:408.65pt;height:644.4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" filled="f" strokecolor="white [3212]" strokeweight="1pt"/>
            </w:pict>
          </mc:Fallback>
        </mc:AlternateContent>
      </w:r>
      <w:r>
        <w:t>ABSTRACT</w:t>
      </w:r>
      <w:bookmarkEnd w:id="13"/>
    </w:p>
    <w:p w14:paraId="7C46103D" w14:textId="2800369C" w:rsidR="00B767B9" w:rsidRDefault="00B767B9" w:rsidP="0056185D">
      <w:pPr>
        <w:pStyle w:val="ParagrafNormal"/>
        <w:spacing w:after="0" w:line="240" w:lineRule="auto"/>
        <w:rPr>
          <w:i/>
          <w:iCs/>
        </w:rPr>
      </w:pPr>
      <w:r w:rsidRPr="00B767B9">
        <w:rPr>
          <w:i/>
          <w:iCs/>
        </w:rPr>
        <w:t xml:space="preserve">Web-based information systems are one of the most utilized technologies nowadays in various fields by various organizations with the aim of facilitating, accelerating, increasing accuracy and security in information and data management which ultimately is to assist in decision making to achieve their goals. PT. MMKI (Mitsubishi Motors Krama Yudha Indonesia) is an automotive manufacturer company that has a Stamping Press process in its production line. The processing of very important production data on the Stamping Press production line still uses Microsoft Excel application which has some drawbacks and weaknesses in it such as limitations in processing large data, computational processes that are increasingly heavy to process data that is increasingly large and complex so that it is prone to errors or inefficient time in the process, as well as the potential loss of important data due to errors either from the system or human error that cannot be prevented by the application because the file must be accessed directly when it is used. The purpose of this study is to develop a Web-Based Information System design for the Manufacturing Stamping Press Daily Production Report </w:t>
      </w:r>
      <w:r w:rsidR="00CC5F50">
        <w:rPr>
          <w:i/>
          <w:iCs/>
        </w:rPr>
        <w:t>S</w:t>
      </w:r>
      <w:r w:rsidRPr="00B767B9">
        <w:rPr>
          <w:i/>
          <w:iCs/>
        </w:rPr>
        <w:t xml:space="preserve">ystem with the aim of increasing or eliminating the size limit of data that can be processed, reducing </w:t>
      </w:r>
      <w:proofErr w:type="gramStart"/>
      <w:r w:rsidRPr="00B767B9">
        <w:rPr>
          <w:i/>
          <w:iCs/>
        </w:rPr>
        <w:t>errors</w:t>
      </w:r>
      <w:proofErr w:type="gramEnd"/>
      <w:r w:rsidRPr="00B767B9">
        <w:rPr>
          <w:i/>
          <w:iCs/>
        </w:rPr>
        <w:t xml:space="preserve"> and speeding up time in data processing, and securing important data that should not be lost. The method that will be used in developing this Web-Based Information System is Agile Development with various stages in it starting from system analysis, design, application development, testing, application deployment, evaluation, revision, and system maintenance so that this system can continue to be developed and improved for the future according to needs.</w:t>
      </w:r>
    </w:p>
    <w:p w14:paraId="637D2324" w14:textId="77777777" w:rsidR="00B767B9" w:rsidRDefault="00B767B9" w:rsidP="0056185D">
      <w:pPr>
        <w:pStyle w:val="ParagrafNormal"/>
        <w:spacing w:after="0" w:line="240" w:lineRule="auto"/>
        <w:rPr>
          <w:i/>
          <w:iCs/>
        </w:rPr>
      </w:pPr>
    </w:p>
    <w:p w14:paraId="60FA853C" w14:textId="4F7E590D" w:rsidR="00A4726F" w:rsidRPr="00A25AD5" w:rsidRDefault="00A25AD5" w:rsidP="0056185D">
      <w:pPr>
        <w:pStyle w:val="ParagrafNormal"/>
        <w:spacing w:after="0" w:line="240" w:lineRule="auto"/>
        <w:rPr>
          <w:i/>
          <w:iCs/>
        </w:rPr>
      </w:pPr>
      <w:r>
        <w:rPr>
          <w:i/>
          <w:iCs/>
        </w:rPr>
        <w:t>Keywords</w:t>
      </w:r>
      <w:r w:rsidRPr="00A25AD5">
        <w:rPr>
          <w:i/>
          <w:iCs/>
        </w:rPr>
        <w:t xml:space="preserve"> : Sistem Informasi, </w:t>
      </w:r>
      <w:r w:rsidR="00B767B9">
        <w:rPr>
          <w:i/>
          <w:iCs/>
        </w:rPr>
        <w:t>Website</w:t>
      </w:r>
      <w:r w:rsidRPr="00A25AD5">
        <w:rPr>
          <w:i/>
          <w:iCs/>
        </w:rPr>
        <w:t>, Agile</w:t>
      </w:r>
      <w:r w:rsidR="00B767B9">
        <w:rPr>
          <w:i/>
          <w:iCs/>
        </w:rPr>
        <w:t xml:space="preserve"> Development</w:t>
      </w:r>
      <w:r w:rsidRPr="00A25AD5">
        <w:rPr>
          <w:i/>
          <w:iCs/>
        </w:rPr>
        <w:t>, Stamping</w:t>
      </w:r>
      <w:r w:rsidRPr="00A25AD5">
        <w:rPr>
          <w:i/>
          <w:iCs/>
        </w:rPr>
        <w:tab/>
      </w:r>
      <w:r w:rsidR="00A4726F" w:rsidRPr="00A25AD5">
        <w:rPr>
          <w:i/>
          <w:iCs/>
        </w:rPr>
        <w:br w:type="page"/>
      </w:r>
    </w:p>
    <w:bookmarkStart w:id="14" w:name="_Toc144288900" w:displacedByCustomXml="next"/>
    <w:sdt>
      <w:sdtPr>
        <w:rPr>
          <w:rFonts w:eastAsiaTheme="minorEastAsia" w:cs="Times New Roman"/>
          <w:b w:val="0"/>
          <w:bCs w:val="0"/>
          <w:szCs w:val="22"/>
        </w:rPr>
        <w:id w:val="-1396048228"/>
        <w:docPartObj>
          <w:docPartGallery w:val="Table of Contents"/>
          <w:docPartUnique/>
        </w:docPartObj>
      </w:sdtPr>
      <w:sdtEndPr>
        <w:rPr>
          <w:noProof/>
        </w:rPr>
      </w:sdtEndPr>
      <w:sdtContent>
        <w:p w14:paraId="43827C62" w14:textId="64ABB6BC" w:rsidR="00F92682" w:rsidRPr="00317E14" w:rsidRDefault="00F92682" w:rsidP="00606225">
          <w:pPr>
            <w:pStyle w:val="Halaman"/>
            <w:spacing w:line="480" w:lineRule="auto"/>
            <w:rPr>
              <w:rFonts w:cs="Times New Roman"/>
            </w:rPr>
          </w:pPr>
          <w:r w:rsidRPr="00317E14">
            <w:rPr>
              <w:rFonts w:cs="Times New Roman"/>
            </w:rPr>
            <w:t>DAFTAR ISI</w:t>
          </w:r>
          <w:bookmarkEnd w:id="14"/>
        </w:p>
        <w:p w14:paraId="2CDED4DC" w14:textId="1B203245" w:rsidR="00EF653F" w:rsidRDefault="007706FF">
          <w:pPr>
            <w:pStyle w:val="TOC1"/>
            <w:rPr>
              <w:rFonts w:asciiTheme="minorHAnsi" w:hAnsiTheme="minorHAnsi"/>
              <w:noProof/>
              <w:kern w:val="2"/>
              <w:sz w:val="22"/>
              <w14:ligatures w14:val="standardContextual"/>
            </w:rPr>
          </w:pPr>
          <w:r w:rsidRPr="00317E14">
            <w:rPr>
              <w:rFonts w:cs="Times New Roman"/>
            </w:rPr>
            <w:fldChar w:fldCharType="begin"/>
          </w:r>
          <w:r w:rsidRPr="00317E14">
            <w:rPr>
              <w:rFonts w:cs="Times New Roman"/>
            </w:rPr>
            <w:instrText xml:space="preserve"> TOC \o "1-2" \h \z </w:instrText>
          </w:r>
          <w:r w:rsidRPr="00317E14">
            <w:rPr>
              <w:rFonts w:cs="Times New Roman"/>
            </w:rPr>
            <w:fldChar w:fldCharType="separate"/>
          </w:r>
          <w:hyperlink w:anchor="_Toc144288893" w:history="1">
            <w:r w:rsidR="00EF653F" w:rsidRPr="002F566C">
              <w:rPr>
                <w:rStyle w:val="Hyperlink"/>
                <w:rFonts w:cs="Times New Roman"/>
                <w:noProof/>
              </w:rPr>
              <w:t>LEMBAR PERSETUJUAN SKRIPSI</w:t>
            </w:r>
            <w:r w:rsidR="00EF653F">
              <w:rPr>
                <w:noProof/>
                <w:webHidden/>
              </w:rPr>
              <w:tab/>
            </w:r>
            <w:r w:rsidR="00EF653F">
              <w:rPr>
                <w:noProof/>
                <w:webHidden/>
              </w:rPr>
              <w:fldChar w:fldCharType="begin"/>
            </w:r>
            <w:r w:rsidR="00EF653F">
              <w:rPr>
                <w:noProof/>
                <w:webHidden/>
              </w:rPr>
              <w:instrText xml:space="preserve"> PAGEREF _Toc144288893 \h </w:instrText>
            </w:r>
            <w:r w:rsidR="00EF653F">
              <w:rPr>
                <w:noProof/>
                <w:webHidden/>
              </w:rPr>
            </w:r>
            <w:r w:rsidR="00EF653F">
              <w:rPr>
                <w:noProof/>
                <w:webHidden/>
              </w:rPr>
              <w:fldChar w:fldCharType="separate"/>
            </w:r>
            <w:r w:rsidR="002F1DFB">
              <w:rPr>
                <w:noProof/>
                <w:webHidden/>
              </w:rPr>
              <w:t>i</w:t>
            </w:r>
            <w:r w:rsidR="00EF653F">
              <w:rPr>
                <w:noProof/>
                <w:webHidden/>
              </w:rPr>
              <w:fldChar w:fldCharType="end"/>
            </w:r>
          </w:hyperlink>
        </w:p>
        <w:p w14:paraId="7B98CAE5" w14:textId="6B0969BE" w:rsidR="00EF653F" w:rsidRDefault="00EF653F">
          <w:pPr>
            <w:pStyle w:val="TOC1"/>
            <w:rPr>
              <w:rFonts w:asciiTheme="minorHAnsi" w:hAnsiTheme="minorHAnsi"/>
              <w:noProof/>
              <w:kern w:val="2"/>
              <w:sz w:val="22"/>
              <w14:ligatures w14:val="standardContextual"/>
            </w:rPr>
          </w:pPr>
          <w:hyperlink w:anchor="_Toc144288894" w:history="1">
            <w:r w:rsidRPr="002F566C">
              <w:rPr>
                <w:rStyle w:val="Hyperlink"/>
                <w:rFonts w:cs="Times New Roman"/>
                <w:noProof/>
              </w:rPr>
              <w:t>LEMBAR PENGESAHAN</w:t>
            </w:r>
            <w:r>
              <w:rPr>
                <w:noProof/>
                <w:webHidden/>
              </w:rPr>
              <w:tab/>
            </w:r>
            <w:r>
              <w:rPr>
                <w:noProof/>
                <w:webHidden/>
              </w:rPr>
              <w:fldChar w:fldCharType="begin"/>
            </w:r>
            <w:r>
              <w:rPr>
                <w:noProof/>
                <w:webHidden/>
              </w:rPr>
              <w:instrText xml:space="preserve"> PAGEREF _Toc144288894 \h </w:instrText>
            </w:r>
            <w:r>
              <w:rPr>
                <w:noProof/>
                <w:webHidden/>
              </w:rPr>
            </w:r>
            <w:r>
              <w:rPr>
                <w:noProof/>
                <w:webHidden/>
              </w:rPr>
              <w:fldChar w:fldCharType="separate"/>
            </w:r>
            <w:r w:rsidR="002F1DFB">
              <w:rPr>
                <w:noProof/>
                <w:webHidden/>
              </w:rPr>
              <w:t>ii</w:t>
            </w:r>
            <w:r>
              <w:rPr>
                <w:noProof/>
                <w:webHidden/>
              </w:rPr>
              <w:fldChar w:fldCharType="end"/>
            </w:r>
          </w:hyperlink>
        </w:p>
        <w:p w14:paraId="2FAC9E44" w14:textId="71983055" w:rsidR="00EF653F" w:rsidRDefault="00EF653F">
          <w:pPr>
            <w:pStyle w:val="TOC1"/>
            <w:rPr>
              <w:rFonts w:asciiTheme="minorHAnsi" w:hAnsiTheme="minorHAnsi"/>
              <w:noProof/>
              <w:kern w:val="2"/>
              <w:sz w:val="22"/>
              <w14:ligatures w14:val="standardContextual"/>
            </w:rPr>
          </w:pPr>
          <w:hyperlink w:anchor="_Toc144288895" w:history="1">
            <w:r w:rsidRPr="002F566C">
              <w:rPr>
                <w:rStyle w:val="Hyperlink"/>
                <w:rFonts w:cs="Times New Roman"/>
                <w:noProof/>
              </w:rPr>
              <w:t>PERNYATAAN KEASLIAN SKRIPSI</w:t>
            </w:r>
            <w:r>
              <w:rPr>
                <w:noProof/>
                <w:webHidden/>
              </w:rPr>
              <w:tab/>
            </w:r>
            <w:r>
              <w:rPr>
                <w:noProof/>
                <w:webHidden/>
              </w:rPr>
              <w:fldChar w:fldCharType="begin"/>
            </w:r>
            <w:r>
              <w:rPr>
                <w:noProof/>
                <w:webHidden/>
              </w:rPr>
              <w:instrText xml:space="preserve"> PAGEREF _Toc144288895 \h </w:instrText>
            </w:r>
            <w:r>
              <w:rPr>
                <w:noProof/>
                <w:webHidden/>
              </w:rPr>
            </w:r>
            <w:r>
              <w:rPr>
                <w:noProof/>
                <w:webHidden/>
              </w:rPr>
              <w:fldChar w:fldCharType="separate"/>
            </w:r>
            <w:r w:rsidR="002F1DFB">
              <w:rPr>
                <w:noProof/>
                <w:webHidden/>
              </w:rPr>
              <w:t>iii</w:t>
            </w:r>
            <w:r>
              <w:rPr>
                <w:noProof/>
                <w:webHidden/>
              </w:rPr>
              <w:fldChar w:fldCharType="end"/>
            </w:r>
          </w:hyperlink>
        </w:p>
        <w:p w14:paraId="0C405FE9" w14:textId="220EE8D3" w:rsidR="00EF653F" w:rsidRDefault="00EF653F">
          <w:pPr>
            <w:pStyle w:val="TOC1"/>
            <w:rPr>
              <w:rFonts w:asciiTheme="minorHAnsi" w:hAnsiTheme="minorHAnsi"/>
              <w:noProof/>
              <w:kern w:val="2"/>
              <w:sz w:val="22"/>
              <w14:ligatures w14:val="standardContextual"/>
            </w:rPr>
          </w:pPr>
          <w:hyperlink w:anchor="_Toc144288896" w:history="1">
            <w:r w:rsidRPr="002F566C">
              <w:rPr>
                <w:rStyle w:val="Hyperlink"/>
                <w:rFonts w:cs="Times New Roman"/>
                <w:noProof/>
              </w:rPr>
              <w:t>PEPERNYATAAN PERSETUJUAN PUBLIKASI KARYA ILMIAH UNTUK KEPENTINGAN AKADEMIS</w:t>
            </w:r>
            <w:r>
              <w:rPr>
                <w:noProof/>
                <w:webHidden/>
              </w:rPr>
              <w:tab/>
            </w:r>
            <w:r>
              <w:rPr>
                <w:noProof/>
                <w:webHidden/>
              </w:rPr>
              <w:fldChar w:fldCharType="begin"/>
            </w:r>
            <w:r>
              <w:rPr>
                <w:noProof/>
                <w:webHidden/>
              </w:rPr>
              <w:instrText xml:space="preserve"> PAGEREF _Toc144288896 \h </w:instrText>
            </w:r>
            <w:r>
              <w:rPr>
                <w:noProof/>
                <w:webHidden/>
              </w:rPr>
            </w:r>
            <w:r>
              <w:rPr>
                <w:noProof/>
                <w:webHidden/>
              </w:rPr>
              <w:fldChar w:fldCharType="separate"/>
            </w:r>
            <w:r w:rsidR="002F1DFB">
              <w:rPr>
                <w:noProof/>
                <w:webHidden/>
              </w:rPr>
              <w:t>iv</w:t>
            </w:r>
            <w:r>
              <w:rPr>
                <w:noProof/>
                <w:webHidden/>
              </w:rPr>
              <w:fldChar w:fldCharType="end"/>
            </w:r>
          </w:hyperlink>
        </w:p>
        <w:p w14:paraId="1CAC32E1" w14:textId="656AB4A0" w:rsidR="00EF653F" w:rsidRDefault="00EF653F">
          <w:pPr>
            <w:pStyle w:val="TOC1"/>
            <w:rPr>
              <w:rFonts w:asciiTheme="minorHAnsi" w:hAnsiTheme="minorHAnsi"/>
              <w:noProof/>
              <w:kern w:val="2"/>
              <w:sz w:val="22"/>
              <w14:ligatures w14:val="standardContextual"/>
            </w:rPr>
          </w:pPr>
          <w:hyperlink w:anchor="_Toc144288897" w:history="1">
            <w:r w:rsidRPr="002F566C">
              <w:rPr>
                <w:rStyle w:val="Hyperlink"/>
                <w:rFonts w:cs="Times New Roman"/>
                <w:noProof/>
              </w:rPr>
              <w:t>UCAPAN TERIMA KASIH</w:t>
            </w:r>
            <w:r>
              <w:rPr>
                <w:noProof/>
                <w:webHidden/>
              </w:rPr>
              <w:tab/>
            </w:r>
            <w:r>
              <w:rPr>
                <w:noProof/>
                <w:webHidden/>
              </w:rPr>
              <w:fldChar w:fldCharType="begin"/>
            </w:r>
            <w:r>
              <w:rPr>
                <w:noProof/>
                <w:webHidden/>
              </w:rPr>
              <w:instrText xml:space="preserve"> PAGEREF _Toc144288897 \h </w:instrText>
            </w:r>
            <w:r>
              <w:rPr>
                <w:noProof/>
                <w:webHidden/>
              </w:rPr>
            </w:r>
            <w:r>
              <w:rPr>
                <w:noProof/>
                <w:webHidden/>
              </w:rPr>
              <w:fldChar w:fldCharType="separate"/>
            </w:r>
            <w:r w:rsidR="002F1DFB">
              <w:rPr>
                <w:noProof/>
                <w:webHidden/>
              </w:rPr>
              <w:t>v</w:t>
            </w:r>
            <w:r>
              <w:rPr>
                <w:noProof/>
                <w:webHidden/>
              </w:rPr>
              <w:fldChar w:fldCharType="end"/>
            </w:r>
          </w:hyperlink>
        </w:p>
        <w:p w14:paraId="1528B549" w14:textId="234D87DE" w:rsidR="00EF653F" w:rsidRDefault="00EF653F">
          <w:pPr>
            <w:pStyle w:val="TOC1"/>
            <w:rPr>
              <w:rFonts w:asciiTheme="minorHAnsi" w:hAnsiTheme="minorHAnsi"/>
              <w:noProof/>
              <w:kern w:val="2"/>
              <w:sz w:val="22"/>
              <w14:ligatures w14:val="standardContextual"/>
            </w:rPr>
          </w:pPr>
          <w:hyperlink w:anchor="_Toc144288898" w:history="1">
            <w:r w:rsidRPr="002F566C">
              <w:rPr>
                <w:rStyle w:val="Hyperlink"/>
                <w:noProof/>
              </w:rPr>
              <w:t>ABSTRAK</w:t>
            </w:r>
            <w:r>
              <w:rPr>
                <w:noProof/>
                <w:webHidden/>
              </w:rPr>
              <w:tab/>
            </w:r>
            <w:r>
              <w:rPr>
                <w:noProof/>
                <w:webHidden/>
              </w:rPr>
              <w:fldChar w:fldCharType="begin"/>
            </w:r>
            <w:r>
              <w:rPr>
                <w:noProof/>
                <w:webHidden/>
              </w:rPr>
              <w:instrText xml:space="preserve"> PAGEREF _Toc144288898 \h </w:instrText>
            </w:r>
            <w:r>
              <w:rPr>
                <w:noProof/>
                <w:webHidden/>
              </w:rPr>
            </w:r>
            <w:r>
              <w:rPr>
                <w:noProof/>
                <w:webHidden/>
              </w:rPr>
              <w:fldChar w:fldCharType="separate"/>
            </w:r>
            <w:r w:rsidR="002F1DFB">
              <w:rPr>
                <w:noProof/>
                <w:webHidden/>
              </w:rPr>
              <w:t>vi</w:t>
            </w:r>
            <w:r>
              <w:rPr>
                <w:noProof/>
                <w:webHidden/>
              </w:rPr>
              <w:fldChar w:fldCharType="end"/>
            </w:r>
          </w:hyperlink>
        </w:p>
        <w:p w14:paraId="55BF794D" w14:textId="0048F8D0" w:rsidR="00EF653F" w:rsidRDefault="00EF653F">
          <w:pPr>
            <w:pStyle w:val="TOC1"/>
            <w:rPr>
              <w:rFonts w:asciiTheme="minorHAnsi" w:hAnsiTheme="minorHAnsi"/>
              <w:noProof/>
              <w:kern w:val="2"/>
              <w:sz w:val="22"/>
              <w14:ligatures w14:val="standardContextual"/>
            </w:rPr>
          </w:pPr>
          <w:hyperlink w:anchor="_Toc144288899" w:history="1">
            <w:r w:rsidRPr="002F566C">
              <w:rPr>
                <w:rStyle w:val="Hyperlink"/>
                <w:noProof/>
              </w:rPr>
              <w:t>ABSTRACT</w:t>
            </w:r>
            <w:r>
              <w:rPr>
                <w:noProof/>
                <w:webHidden/>
              </w:rPr>
              <w:tab/>
            </w:r>
            <w:r>
              <w:rPr>
                <w:noProof/>
                <w:webHidden/>
              </w:rPr>
              <w:fldChar w:fldCharType="begin"/>
            </w:r>
            <w:r>
              <w:rPr>
                <w:noProof/>
                <w:webHidden/>
              </w:rPr>
              <w:instrText xml:space="preserve"> PAGEREF _Toc144288899 \h </w:instrText>
            </w:r>
            <w:r>
              <w:rPr>
                <w:noProof/>
                <w:webHidden/>
              </w:rPr>
            </w:r>
            <w:r>
              <w:rPr>
                <w:noProof/>
                <w:webHidden/>
              </w:rPr>
              <w:fldChar w:fldCharType="separate"/>
            </w:r>
            <w:r w:rsidR="002F1DFB">
              <w:rPr>
                <w:noProof/>
                <w:webHidden/>
              </w:rPr>
              <w:t>vii</w:t>
            </w:r>
            <w:r>
              <w:rPr>
                <w:noProof/>
                <w:webHidden/>
              </w:rPr>
              <w:fldChar w:fldCharType="end"/>
            </w:r>
          </w:hyperlink>
        </w:p>
        <w:p w14:paraId="2D9D5943" w14:textId="1B0E283E" w:rsidR="00EF653F" w:rsidRDefault="00EF653F">
          <w:pPr>
            <w:pStyle w:val="TOC1"/>
            <w:rPr>
              <w:rFonts w:asciiTheme="minorHAnsi" w:hAnsiTheme="minorHAnsi"/>
              <w:noProof/>
              <w:kern w:val="2"/>
              <w:sz w:val="22"/>
              <w14:ligatures w14:val="standardContextual"/>
            </w:rPr>
          </w:pPr>
          <w:hyperlink w:anchor="_Toc144288900" w:history="1">
            <w:r w:rsidRPr="002F566C">
              <w:rPr>
                <w:rStyle w:val="Hyperlink"/>
                <w:rFonts w:cs="Times New Roman"/>
                <w:noProof/>
              </w:rPr>
              <w:t>DAFTAR ISI</w:t>
            </w:r>
            <w:r>
              <w:rPr>
                <w:noProof/>
                <w:webHidden/>
              </w:rPr>
              <w:tab/>
            </w:r>
            <w:r>
              <w:rPr>
                <w:noProof/>
                <w:webHidden/>
              </w:rPr>
              <w:fldChar w:fldCharType="begin"/>
            </w:r>
            <w:r>
              <w:rPr>
                <w:noProof/>
                <w:webHidden/>
              </w:rPr>
              <w:instrText xml:space="preserve"> PAGEREF _Toc144288900 \h </w:instrText>
            </w:r>
            <w:r>
              <w:rPr>
                <w:noProof/>
                <w:webHidden/>
              </w:rPr>
            </w:r>
            <w:r>
              <w:rPr>
                <w:noProof/>
                <w:webHidden/>
              </w:rPr>
              <w:fldChar w:fldCharType="separate"/>
            </w:r>
            <w:r w:rsidR="002F1DFB">
              <w:rPr>
                <w:noProof/>
                <w:webHidden/>
              </w:rPr>
              <w:t>viii</w:t>
            </w:r>
            <w:r>
              <w:rPr>
                <w:noProof/>
                <w:webHidden/>
              </w:rPr>
              <w:fldChar w:fldCharType="end"/>
            </w:r>
          </w:hyperlink>
        </w:p>
        <w:p w14:paraId="08763476" w14:textId="42A4BE31" w:rsidR="00EF653F" w:rsidRDefault="00EF653F">
          <w:pPr>
            <w:pStyle w:val="TOC1"/>
            <w:rPr>
              <w:rFonts w:asciiTheme="minorHAnsi" w:hAnsiTheme="minorHAnsi"/>
              <w:noProof/>
              <w:kern w:val="2"/>
              <w:sz w:val="22"/>
              <w14:ligatures w14:val="standardContextual"/>
            </w:rPr>
          </w:pPr>
          <w:hyperlink w:anchor="_Toc144288901" w:history="1">
            <w:r w:rsidRPr="002F566C">
              <w:rPr>
                <w:rStyle w:val="Hyperlink"/>
                <w:rFonts w:cs="Times New Roman"/>
                <w:noProof/>
              </w:rPr>
              <w:t>DAFTAR TABEL</w:t>
            </w:r>
            <w:r>
              <w:rPr>
                <w:noProof/>
                <w:webHidden/>
              </w:rPr>
              <w:tab/>
            </w:r>
            <w:r>
              <w:rPr>
                <w:noProof/>
                <w:webHidden/>
              </w:rPr>
              <w:fldChar w:fldCharType="begin"/>
            </w:r>
            <w:r>
              <w:rPr>
                <w:noProof/>
                <w:webHidden/>
              </w:rPr>
              <w:instrText xml:space="preserve"> PAGEREF _Toc144288901 \h </w:instrText>
            </w:r>
            <w:r>
              <w:rPr>
                <w:noProof/>
                <w:webHidden/>
              </w:rPr>
            </w:r>
            <w:r>
              <w:rPr>
                <w:noProof/>
                <w:webHidden/>
              </w:rPr>
              <w:fldChar w:fldCharType="separate"/>
            </w:r>
            <w:r w:rsidR="002F1DFB">
              <w:rPr>
                <w:noProof/>
                <w:webHidden/>
              </w:rPr>
              <w:t>x</w:t>
            </w:r>
            <w:r>
              <w:rPr>
                <w:noProof/>
                <w:webHidden/>
              </w:rPr>
              <w:fldChar w:fldCharType="end"/>
            </w:r>
          </w:hyperlink>
        </w:p>
        <w:p w14:paraId="39C75388" w14:textId="2883F794" w:rsidR="00EF653F" w:rsidRDefault="00EF653F">
          <w:pPr>
            <w:pStyle w:val="TOC1"/>
            <w:rPr>
              <w:rFonts w:asciiTheme="minorHAnsi" w:hAnsiTheme="minorHAnsi"/>
              <w:noProof/>
              <w:kern w:val="2"/>
              <w:sz w:val="22"/>
              <w14:ligatures w14:val="standardContextual"/>
            </w:rPr>
          </w:pPr>
          <w:hyperlink w:anchor="_Toc144288902" w:history="1">
            <w:r w:rsidRPr="002F566C">
              <w:rPr>
                <w:rStyle w:val="Hyperlink"/>
                <w:rFonts w:cs="Times New Roman"/>
                <w:noProof/>
              </w:rPr>
              <w:t>DAFTAR GAMBAR</w:t>
            </w:r>
            <w:r>
              <w:rPr>
                <w:noProof/>
                <w:webHidden/>
              </w:rPr>
              <w:tab/>
            </w:r>
            <w:r>
              <w:rPr>
                <w:noProof/>
                <w:webHidden/>
              </w:rPr>
              <w:fldChar w:fldCharType="begin"/>
            </w:r>
            <w:r>
              <w:rPr>
                <w:noProof/>
                <w:webHidden/>
              </w:rPr>
              <w:instrText xml:space="preserve"> PAGEREF _Toc144288902 \h </w:instrText>
            </w:r>
            <w:r>
              <w:rPr>
                <w:noProof/>
                <w:webHidden/>
              </w:rPr>
            </w:r>
            <w:r>
              <w:rPr>
                <w:noProof/>
                <w:webHidden/>
              </w:rPr>
              <w:fldChar w:fldCharType="separate"/>
            </w:r>
            <w:r w:rsidR="002F1DFB">
              <w:rPr>
                <w:noProof/>
                <w:webHidden/>
              </w:rPr>
              <w:t>xi</w:t>
            </w:r>
            <w:r>
              <w:rPr>
                <w:noProof/>
                <w:webHidden/>
              </w:rPr>
              <w:fldChar w:fldCharType="end"/>
            </w:r>
          </w:hyperlink>
        </w:p>
        <w:p w14:paraId="2EDC58E1" w14:textId="2C9DEB7D" w:rsidR="00EF653F" w:rsidRDefault="00EF653F">
          <w:pPr>
            <w:pStyle w:val="TOC1"/>
            <w:rPr>
              <w:rFonts w:asciiTheme="minorHAnsi" w:hAnsiTheme="minorHAnsi"/>
              <w:noProof/>
              <w:kern w:val="2"/>
              <w:sz w:val="22"/>
              <w14:ligatures w14:val="standardContextual"/>
            </w:rPr>
          </w:pPr>
          <w:hyperlink w:anchor="_Toc144288903" w:history="1">
            <w:r w:rsidRPr="002F566C">
              <w:rPr>
                <w:rStyle w:val="Hyperlink"/>
                <w:noProof/>
              </w:rPr>
              <w:t>DAFTAR LAMPIRAN</w:t>
            </w:r>
            <w:r>
              <w:rPr>
                <w:noProof/>
                <w:webHidden/>
              </w:rPr>
              <w:tab/>
            </w:r>
            <w:r>
              <w:rPr>
                <w:noProof/>
                <w:webHidden/>
              </w:rPr>
              <w:fldChar w:fldCharType="begin"/>
            </w:r>
            <w:r>
              <w:rPr>
                <w:noProof/>
                <w:webHidden/>
              </w:rPr>
              <w:instrText xml:space="preserve"> PAGEREF _Toc144288903 \h </w:instrText>
            </w:r>
            <w:r>
              <w:rPr>
                <w:noProof/>
                <w:webHidden/>
              </w:rPr>
            </w:r>
            <w:r>
              <w:rPr>
                <w:noProof/>
                <w:webHidden/>
              </w:rPr>
              <w:fldChar w:fldCharType="separate"/>
            </w:r>
            <w:r w:rsidR="002F1DFB">
              <w:rPr>
                <w:noProof/>
                <w:webHidden/>
              </w:rPr>
              <w:t>xiii</w:t>
            </w:r>
            <w:r>
              <w:rPr>
                <w:noProof/>
                <w:webHidden/>
              </w:rPr>
              <w:fldChar w:fldCharType="end"/>
            </w:r>
          </w:hyperlink>
        </w:p>
        <w:p w14:paraId="564A8CB9" w14:textId="143945D4" w:rsidR="00EF653F" w:rsidRDefault="00EF653F">
          <w:pPr>
            <w:pStyle w:val="TOC1"/>
            <w:rPr>
              <w:rFonts w:asciiTheme="minorHAnsi" w:hAnsiTheme="minorHAnsi"/>
              <w:noProof/>
              <w:kern w:val="2"/>
              <w:sz w:val="22"/>
              <w14:ligatures w14:val="standardContextual"/>
            </w:rPr>
          </w:pPr>
          <w:hyperlink w:anchor="_Toc144288904" w:history="1">
            <w:r w:rsidRPr="002F566C">
              <w:rPr>
                <w:rStyle w:val="Hyperlink"/>
                <w:noProof/>
              </w:rPr>
              <w:t>BAB I PENDAHULUAN</w:t>
            </w:r>
            <w:r>
              <w:rPr>
                <w:noProof/>
                <w:webHidden/>
              </w:rPr>
              <w:tab/>
            </w:r>
            <w:r>
              <w:rPr>
                <w:noProof/>
                <w:webHidden/>
              </w:rPr>
              <w:fldChar w:fldCharType="begin"/>
            </w:r>
            <w:r>
              <w:rPr>
                <w:noProof/>
                <w:webHidden/>
              </w:rPr>
              <w:instrText xml:space="preserve"> PAGEREF _Toc144288904 \h </w:instrText>
            </w:r>
            <w:r>
              <w:rPr>
                <w:noProof/>
                <w:webHidden/>
              </w:rPr>
            </w:r>
            <w:r>
              <w:rPr>
                <w:noProof/>
                <w:webHidden/>
              </w:rPr>
              <w:fldChar w:fldCharType="separate"/>
            </w:r>
            <w:r w:rsidR="002F1DFB">
              <w:rPr>
                <w:noProof/>
                <w:webHidden/>
              </w:rPr>
              <w:t>1</w:t>
            </w:r>
            <w:r>
              <w:rPr>
                <w:noProof/>
                <w:webHidden/>
              </w:rPr>
              <w:fldChar w:fldCharType="end"/>
            </w:r>
          </w:hyperlink>
        </w:p>
        <w:p w14:paraId="05057F02" w14:textId="397527A2"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05" w:history="1">
            <w:r w:rsidRPr="002F566C">
              <w:rPr>
                <w:rStyle w:val="Hyperlink"/>
                <w:rFonts w:ascii="Arial" w:hAnsi="Arial"/>
                <w:noProof/>
              </w:rPr>
              <w:t>1.1.</w:t>
            </w:r>
            <w:r>
              <w:rPr>
                <w:rFonts w:asciiTheme="minorHAnsi" w:hAnsiTheme="minorHAnsi" w:cstheme="minorBidi"/>
                <w:noProof/>
                <w:kern w:val="2"/>
                <w:sz w:val="22"/>
                <w:lang w:val="en-ID" w:eastAsia="ja-JP"/>
                <w14:ligatures w14:val="standardContextual"/>
              </w:rPr>
              <w:tab/>
            </w:r>
            <w:r w:rsidRPr="002F566C">
              <w:rPr>
                <w:rStyle w:val="Hyperlink"/>
                <w:noProof/>
              </w:rPr>
              <w:t>Latar Belakang Masalah</w:t>
            </w:r>
            <w:r>
              <w:rPr>
                <w:noProof/>
                <w:webHidden/>
              </w:rPr>
              <w:tab/>
            </w:r>
            <w:r>
              <w:rPr>
                <w:noProof/>
                <w:webHidden/>
              </w:rPr>
              <w:fldChar w:fldCharType="begin"/>
            </w:r>
            <w:r>
              <w:rPr>
                <w:noProof/>
                <w:webHidden/>
              </w:rPr>
              <w:instrText xml:space="preserve"> PAGEREF _Toc144288905 \h </w:instrText>
            </w:r>
            <w:r>
              <w:rPr>
                <w:noProof/>
                <w:webHidden/>
              </w:rPr>
            </w:r>
            <w:r>
              <w:rPr>
                <w:noProof/>
                <w:webHidden/>
              </w:rPr>
              <w:fldChar w:fldCharType="separate"/>
            </w:r>
            <w:r w:rsidR="002F1DFB">
              <w:rPr>
                <w:noProof/>
                <w:webHidden/>
              </w:rPr>
              <w:t>1</w:t>
            </w:r>
            <w:r>
              <w:rPr>
                <w:noProof/>
                <w:webHidden/>
              </w:rPr>
              <w:fldChar w:fldCharType="end"/>
            </w:r>
          </w:hyperlink>
        </w:p>
        <w:p w14:paraId="3EE6357C" w14:textId="2E4D156C"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06" w:history="1">
            <w:r w:rsidRPr="002F566C">
              <w:rPr>
                <w:rStyle w:val="Hyperlink"/>
                <w:rFonts w:ascii="Arial" w:hAnsi="Arial"/>
                <w:noProof/>
              </w:rPr>
              <w:t>1.2.</w:t>
            </w:r>
            <w:r>
              <w:rPr>
                <w:rFonts w:asciiTheme="minorHAnsi" w:hAnsiTheme="minorHAnsi" w:cstheme="minorBidi"/>
                <w:noProof/>
                <w:kern w:val="2"/>
                <w:sz w:val="22"/>
                <w:lang w:val="en-ID" w:eastAsia="ja-JP"/>
                <w14:ligatures w14:val="standardContextual"/>
              </w:rPr>
              <w:tab/>
            </w:r>
            <w:r w:rsidRPr="002F566C">
              <w:rPr>
                <w:rStyle w:val="Hyperlink"/>
                <w:noProof/>
              </w:rPr>
              <w:t>Identifikasi Masalah</w:t>
            </w:r>
            <w:r>
              <w:rPr>
                <w:noProof/>
                <w:webHidden/>
              </w:rPr>
              <w:tab/>
            </w:r>
            <w:r>
              <w:rPr>
                <w:noProof/>
                <w:webHidden/>
              </w:rPr>
              <w:fldChar w:fldCharType="begin"/>
            </w:r>
            <w:r>
              <w:rPr>
                <w:noProof/>
                <w:webHidden/>
              </w:rPr>
              <w:instrText xml:space="preserve"> PAGEREF _Toc144288906 \h </w:instrText>
            </w:r>
            <w:r>
              <w:rPr>
                <w:noProof/>
                <w:webHidden/>
              </w:rPr>
            </w:r>
            <w:r>
              <w:rPr>
                <w:noProof/>
                <w:webHidden/>
              </w:rPr>
              <w:fldChar w:fldCharType="separate"/>
            </w:r>
            <w:r w:rsidR="002F1DFB">
              <w:rPr>
                <w:noProof/>
                <w:webHidden/>
              </w:rPr>
              <w:t>4</w:t>
            </w:r>
            <w:r>
              <w:rPr>
                <w:noProof/>
                <w:webHidden/>
              </w:rPr>
              <w:fldChar w:fldCharType="end"/>
            </w:r>
          </w:hyperlink>
        </w:p>
        <w:p w14:paraId="209EB402" w14:textId="303DC07E"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07" w:history="1">
            <w:r w:rsidRPr="002F566C">
              <w:rPr>
                <w:rStyle w:val="Hyperlink"/>
                <w:rFonts w:ascii="Arial" w:hAnsi="Arial"/>
                <w:noProof/>
              </w:rPr>
              <w:t>1.3.</w:t>
            </w:r>
            <w:r>
              <w:rPr>
                <w:rFonts w:asciiTheme="minorHAnsi" w:hAnsiTheme="minorHAnsi" w:cstheme="minorBidi"/>
                <w:noProof/>
                <w:kern w:val="2"/>
                <w:sz w:val="22"/>
                <w:lang w:val="en-ID" w:eastAsia="ja-JP"/>
                <w14:ligatures w14:val="standardContextual"/>
              </w:rPr>
              <w:tab/>
            </w:r>
            <w:r w:rsidRPr="002F566C">
              <w:rPr>
                <w:rStyle w:val="Hyperlink"/>
                <w:noProof/>
              </w:rPr>
              <w:t>Batasan Masalah</w:t>
            </w:r>
            <w:r>
              <w:rPr>
                <w:noProof/>
                <w:webHidden/>
              </w:rPr>
              <w:tab/>
            </w:r>
            <w:r>
              <w:rPr>
                <w:noProof/>
                <w:webHidden/>
              </w:rPr>
              <w:fldChar w:fldCharType="begin"/>
            </w:r>
            <w:r>
              <w:rPr>
                <w:noProof/>
                <w:webHidden/>
              </w:rPr>
              <w:instrText xml:space="preserve"> PAGEREF _Toc144288907 \h </w:instrText>
            </w:r>
            <w:r>
              <w:rPr>
                <w:noProof/>
                <w:webHidden/>
              </w:rPr>
            </w:r>
            <w:r>
              <w:rPr>
                <w:noProof/>
                <w:webHidden/>
              </w:rPr>
              <w:fldChar w:fldCharType="separate"/>
            </w:r>
            <w:r w:rsidR="002F1DFB">
              <w:rPr>
                <w:noProof/>
                <w:webHidden/>
              </w:rPr>
              <w:t>5</w:t>
            </w:r>
            <w:r>
              <w:rPr>
                <w:noProof/>
                <w:webHidden/>
              </w:rPr>
              <w:fldChar w:fldCharType="end"/>
            </w:r>
          </w:hyperlink>
        </w:p>
        <w:p w14:paraId="036C8207" w14:textId="5FF726BE"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08" w:history="1">
            <w:r w:rsidRPr="002F566C">
              <w:rPr>
                <w:rStyle w:val="Hyperlink"/>
                <w:rFonts w:ascii="Arial" w:hAnsi="Arial"/>
                <w:noProof/>
              </w:rPr>
              <w:t>1.4.</w:t>
            </w:r>
            <w:r>
              <w:rPr>
                <w:rFonts w:asciiTheme="minorHAnsi" w:hAnsiTheme="minorHAnsi" w:cstheme="minorBidi"/>
                <w:noProof/>
                <w:kern w:val="2"/>
                <w:sz w:val="22"/>
                <w:lang w:val="en-ID" w:eastAsia="ja-JP"/>
                <w14:ligatures w14:val="standardContextual"/>
              </w:rPr>
              <w:tab/>
            </w:r>
            <w:r w:rsidRPr="002F566C">
              <w:rPr>
                <w:rStyle w:val="Hyperlink"/>
                <w:noProof/>
              </w:rPr>
              <w:t>Rumusan Masalah</w:t>
            </w:r>
            <w:r>
              <w:rPr>
                <w:noProof/>
                <w:webHidden/>
              </w:rPr>
              <w:tab/>
            </w:r>
            <w:r>
              <w:rPr>
                <w:noProof/>
                <w:webHidden/>
              </w:rPr>
              <w:fldChar w:fldCharType="begin"/>
            </w:r>
            <w:r>
              <w:rPr>
                <w:noProof/>
                <w:webHidden/>
              </w:rPr>
              <w:instrText xml:space="preserve"> PAGEREF _Toc144288908 \h </w:instrText>
            </w:r>
            <w:r>
              <w:rPr>
                <w:noProof/>
                <w:webHidden/>
              </w:rPr>
            </w:r>
            <w:r>
              <w:rPr>
                <w:noProof/>
                <w:webHidden/>
              </w:rPr>
              <w:fldChar w:fldCharType="separate"/>
            </w:r>
            <w:r w:rsidR="002F1DFB">
              <w:rPr>
                <w:noProof/>
                <w:webHidden/>
              </w:rPr>
              <w:t>6</w:t>
            </w:r>
            <w:r>
              <w:rPr>
                <w:noProof/>
                <w:webHidden/>
              </w:rPr>
              <w:fldChar w:fldCharType="end"/>
            </w:r>
          </w:hyperlink>
        </w:p>
        <w:p w14:paraId="74C4FD16" w14:textId="49E41D01"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09" w:history="1">
            <w:r w:rsidRPr="002F566C">
              <w:rPr>
                <w:rStyle w:val="Hyperlink"/>
                <w:rFonts w:ascii="Arial" w:hAnsi="Arial"/>
                <w:noProof/>
              </w:rPr>
              <w:t>1.5.</w:t>
            </w:r>
            <w:r>
              <w:rPr>
                <w:rFonts w:asciiTheme="minorHAnsi" w:hAnsiTheme="minorHAnsi" w:cstheme="minorBidi"/>
                <w:noProof/>
                <w:kern w:val="2"/>
                <w:sz w:val="22"/>
                <w:lang w:val="en-ID" w:eastAsia="ja-JP"/>
                <w14:ligatures w14:val="standardContextual"/>
              </w:rPr>
              <w:tab/>
            </w:r>
            <w:r w:rsidRPr="002F566C">
              <w:rPr>
                <w:rStyle w:val="Hyperlink"/>
                <w:noProof/>
              </w:rPr>
              <w:t>Tujuan Penelitian</w:t>
            </w:r>
            <w:r>
              <w:rPr>
                <w:noProof/>
                <w:webHidden/>
              </w:rPr>
              <w:tab/>
            </w:r>
            <w:r>
              <w:rPr>
                <w:noProof/>
                <w:webHidden/>
              </w:rPr>
              <w:fldChar w:fldCharType="begin"/>
            </w:r>
            <w:r>
              <w:rPr>
                <w:noProof/>
                <w:webHidden/>
              </w:rPr>
              <w:instrText xml:space="preserve"> PAGEREF _Toc144288909 \h </w:instrText>
            </w:r>
            <w:r>
              <w:rPr>
                <w:noProof/>
                <w:webHidden/>
              </w:rPr>
            </w:r>
            <w:r>
              <w:rPr>
                <w:noProof/>
                <w:webHidden/>
              </w:rPr>
              <w:fldChar w:fldCharType="separate"/>
            </w:r>
            <w:r w:rsidR="002F1DFB">
              <w:rPr>
                <w:noProof/>
                <w:webHidden/>
              </w:rPr>
              <w:t>6</w:t>
            </w:r>
            <w:r>
              <w:rPr>
                <w:noProof/>
                <w:webHidden/>
              </w:rPr>
              <w:fldChar w:fldCharType="end"/>
            </w:r>
          </w:hyperlink>
        </w:p>
        <w:p w14:paraId="442E3E30" w14:textId="6B62F7CE"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10" w:history="1">
            <w:r w:rsidRPr="002F566C">
              <w:rPr>
                <w:rStyle w:val="Hyperlink"/>
                <w:rFonts w:ascii="Arial" w:hAnsi="Arial"/>
                <w:noProof/>
              </w:rPr>
              <w:t>1.6.</w:t>
            </w:r>
            <w:r>
              <w:rPr>
                <w:rFonts w:asciiTheme="minorHAnsi" w:hAnsiTheme="minorHAnsi" w:cstheme="minorBidi"/>
                <w:noProof/>
                <w:kern w:val="2"/>
                <w:sz w:val="22"/>
                <w:lang w:val="en-ID" w:eastAsia="ja-JP"/>
                <w14:ligatures w14:val="standardContextual"/>
              </w:rPr>
              <w:tab/>
            </w:r>
            <w:r w:rsidRPr="002F566C">
              <w:rPr>
                <w:rStyle w:val="Hyperlink"/>
                <w:noProof/>
              </w:rPr>
              <w:t>Manfaat Penelitian</w:t>
            </w:r>
            <w:r>
              <w:rPr>
                <w:noProof/>
                <w:webHidden/>
              </w:rPr>
              <w:tab/>
            </w:r>
            <w:r>
              <w:rPr>
                <w:noProof/>
                <w:webHidden/>
              </w:rPr>
              <w:fldChar w:fldCharType="begin"/>
            </w:r>
            <w:r>
              <w:rPr>
                <w:noProof/>
                <w:webHidden/>
              </w:rPr>
              <w:instrText xml:space="preserve"> PAGEREF _Toc144288910 \h </w:instrText>
            </w:r>
            <w:r>
              <w:rPr>
                <w:noProof/>
                <w:webHidden/>
              </w:rPr>
            </w:r>
            <w:r>
              <w:rPr>
                <w:noProof/>
                <w:webHidden/>
              </w:rPr>
              <w:fldChar w:fldCharType="separate"/>
            </w:r>
            <w:r w:rsidR="002F1DFB">
              <w:rPr>
                <w:noProof/>
                <w:webHidden/>
              </w:rPr>
              <w:t>7</w:t>
            </w:r>
            <w:r>
              <w:rPr>
                <w:noProof/>
                <w:webHidden/>
              </w:rPr>
              <w:fldChar w:fldCharType="end"/>
            </w:r>
          </w:hyperlink>
        </w:p>
        <w:p w14:paraId="3D148164" w14:textId="2413A6D1" w:rsidR="00EF653F" w:rsidRDefault="00EF653F">
          <w:pPr>
            <w:pStyle w:val="TOC1"/>
            <w:rPr>
              <w:rFonts w:asciiTheme="minorHAnsi" w:hAnsiTheme="minorHAnsi"/>
              <w:noProof/>
              <w:kern w:val="2"/>
              <w:sz w:val="22"/>
              <w14:ligatures w14:val="standardContextual"/>
            </w:rPr>
          </w:pPr>
          <w:hyperlink w:anchor="_Toc144288911" w:history="1">
            <w:r w:rsidRPr="002F566C">
              <w:rPr>
                <w:rStyle w:val="Hyperlink"/>
                <w:noProof/>
              </w:rPr>
              <w:t>BAB II TINJAUAN PUSTAKA DAN LANDASAN TEORI</w:t>
            </w:r>
            <w:r>
              <w:rPr>
                <w:noProof/>
                <w:webHidden/>
              </w:rPr>
              <w:tab/>
            </w:r>
            <w:r>
              <w:rPr>
                <w:noProof/>
                <w:webHidden/>
              </w:rPr>
              <w:fldChar w:fldCharType="begin"/>
            </w:r>
            <w:r>
              <w:rPr>
                <w:noProof/>
                <w:webHidden/>
              </w:rPr>
              <w:instrText xml:space="preserve"> PAGEREF _Toc144288911 \h </w:instrText>
            </w:r>
            <w:r>
              <w:rPr>
                <w:noProof/>
                <w:webHidden/>
              </w:rPr>
            </w:r>
            <w:r>
              <w:rPr>
                <w:noProof/>
                <w:webHidden/>
              </w:rPr>
              <w:fldChar w:fldCharType="separate"/>
            </w:r>
            <w:r w:rsidR="002F1DFB">
              <w:rPr>
                <w:noProof/>
                <w:webHidden/>
              </w:rPr>
              <w:t>9</w:t>
            </w:r>
            <w:r>
              <w:rPr>
                <w:noProof/>
                <w:webHidden/>
              </w:rPr>
              <w:fldChar w:fldCharType="end"/>
            </w:r>
          </w:hyperlink>
        </w:p>
        <w:p w14:paraId="56B4BDE1" w14:textId="354BA021"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12" w:history="1">
            <w:r w:rsidRPr="002F566C">
              <w:rPr>
                <w:rStyle w:val="Hyperlink"/>
                <w:rFonts w:ascii="Arial" w:hAnsi="Arial"/>
                <w:noProof/>
              </w:rPr>
              <w:t>2.1.</w:t>
            </w:r>
            <w:r>
              <w:rPr>
                <w:rFonts w:asciiTheme="minorHAnsi" w:hAnsiTheme="minorHAnsi" w:cstheme="minorBidi"/>
                <w:noProof/>
                <w:kern w:val="2"/>
                <w:sz w:val="22"/>
                <w:lang w:val="en-ID" w:eastAsia="ja-JP"/>
                <w14:ligatures w14:val="standardContextual"/>
              </w:rPr>
              <w:tab/>
            </w:r>
            <w:r w:rsidRPr="002F566C">
              <w:rPr>
                <w:rStyle w:val="Hyperlink"/>
                <w:noProof/>
              </w:rPr>
              <w:t>Tinjauan Pustaka</w:t>
            </w:r>
            <w:r>
              <w:rPr>
                <w:noProof/>
                <w:webHidden/>
              </w:rPr>
              <w:tab/>
            </w:r>
            <w:r>
              <w:rPr>
                <w:noProof/>
                <w:webHidden/>
              </w:rPr>
              <w:fldChar w:fldCharType="begin"/>
            </w:r>
            <w:r>
              <w:rPr>
                <w:noProof/>
                <w:webHidden/>
              </w:rPr>
              <w:instrText xml:space="preserve"> PAGEREF _Toc144288912 \h </w:instrText>
            </w:r>
            <w:r>
              <w:rPr>
                <w:noProof/>
                <w:webHidden/>
              </w:rPr>
            </w:r>
            <w:r>
              <w:rPr>
                <w:noProof/>
                <w:webHidden/>
              </w:rPr>
              <w:fldChar w:fldCharType="separate"/>
            </w:r>
            <w:r w:rsidR="002F1DFB">
              <w:rPr>
                <w:noProof/>
                <w:webHidden/>
              </w:rPr>
              <w:t>9</w:t>
            </w:r>
            <w:r>
              <w:rPr>
                <w:noProof/>
                <w:webHidden/>
              </w:rPr>
              <w:fldChar w:fldCharType="end"/>
            </w:r>
          </w:hyperlink>
        </w:p>
        <w:p w14:paraId="6EE557CC" w14:textId="21182345"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13" w:history="1">
            <w:r w:rsidRPr="002F566C">
              <w:rPr>
                <w:rStyle w:val="Hyperlink"/>
                <w:rFonts w:ascii="Arial" w:hAnsi="Arial"/>
                <w:noProof/>
              </w:rPr>
              <w:t>2.2.</w:t>
            </w:r>
            <w:r>
              <w:rPr>
                <w:rFonts w:asciiTheme="minorHAnsi" w:hAnsiTheme="minorHAnsi" w:cstheme="minorBidi"/>
                <w:noProof/>
                <w:kern w:val="2"/>
                <w:sz w:val="22"/>
                <w:lang w:val="en-ID" w:eastAsia="ja-JP"/>
                <w14:ligatures w14:val="standardContextual"/>
              </w:rPr>
              <w:tab/>
            </w:r>
            <w:r w:rsidRPr="002F566C">
              <w:rPr>
                <w:rStyle w:val="Hyperlink"/>
                <w:noProof/>
              </w:rPr>
              <w:t>Landasan Teori</w:t>
            </w:r>
            <w:r>
              <w:rPr>
                <w:noProof/>
                <w:webHidden/>
              </w:rPr>
              <w:tab/>
            </w:r>
            <w:r>
              <w:rPr>
                <w:noProof/>
                <w:webHidden/>
              </w:rPr>
              <w:fldChar w:fldCharType="begin"/>
            </w:r>
            <w:r>
              <w:rPr>
                <w:noProof/>
                <w:webHidden/>
              </w:rPr>
              <w:instrText xml:space="preserve"> PAGEREF _Toc144288913 \h </w:instrText>
            </w:r>
            <w:r>
              <w:rPr>
                <w:noProof/>
                <w:webHidden/>
              </w:rPr>
            </w:r>
            <w:r>
              <w:rPr>
                <w:noProof/>
                <w:webHidden/>
              </w:rPr>
              <w:fldChar w:fldCharType="separate"/>
            </w:r>
            <w:r w:rsidR="002F1DFB">
              <w:rPr>
                <w:noProof/>
                <w:webHidden/>
              </w:rPr>
              <w:t>14</w:t>
            </w:r>
            <w:r>
              <w:rPr>
                <w:noProof/>
                <w:webHidden/>
              </w:rPr>
              <w:fldChar w:fldCharType="end"/>
            </w:r>
          </w:hyperlink>
        </w:p>
        <w:p w14:paraId="6F661EFF" w14:textId="4A509173" w:rsidR="00EF653F" w:rsidRDefault="00EF653F">
          <w:pPr>
            <w:pStyle w:val="TOC1"/>
            <w:rPr>
              <w:rFonts w:asciiTheme="minorHAnsi" w:hAnsiTheme="minorHAnsi"/>
              <w:noProof/>
              <w:kern w:val="2"/>
              <w:sz w:val="22"/>
              <w14:ligatures w14:val="standardContextual"/>
            </w:rPr>
          </w:pPr>
          <w:hyperlink w:anchor="_Toc144288914" w:history="1">
            <w:r w:rsidRPr="002F566C">
              <w:rPr>
                <w:rStyle w:val="Hyperlink"/>
                <w:noProof/>
              </w:rPr>
              <w:t>BAB III METODOLOGI PENELITIAN</w:t>
            </w:r>
            <w:r>
              <w:rPr>
                <w:noProof/>
                <w:webHidden/>
              </w:rPr>
              <w:tab/>
            </w:r>
            <w:r>
              <w:rPr>
                <w:noProof/>
                <w:webHidden/>
              </w:rPr>
              <w:fldChar w:fldCharType="begin"/>
            </w:r>
            <w:r>
              <w:rPr>
                <w:noProof/>
                <w:webHidden/>
              </w:rPr>
              <w:instrText xml:space="preserve"> PAGEREF _Toc144288914 \h </w:instrText>
            </w:r>
            <w:r>
              <w:rPr>
                <w:noProof/>
                <w:webHidden/>
              </w:rPr>
            </w:r>
            <w:r>
              <w:rPr>
                <w:noProof/>
                <w:webHidden/>
              </w:rPr>
              <w:fldChar w:fldCharType="separate"/>
            </w:r>
            <w:r w:rsidR="002F1DFB">
              <w:rPr>
                <w:noProof/>
                <w:webHidden/>
              </w:rPr>
              <w:t>20</w:t>
            </w:r>
            <w:r>
              <w:rPr>
                <w:noProof/>
                <w:webHidden/>
              </w:rPr>
              <w:fldChar w:fldCharType="end"/>
            </w:r>
          </w:hyperlink>
        </w:p>
        <w:p w14:paraId="3BC02070" w14:textId="710E8717"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15" w:history="1">
            <w:r w:rsidRPr="002F566C">
              <w:rPr>
                <w:rStyle w:val="Hyperlink"/>
                <w:rFonts w:ascii="Arial" w:hAnsi="Arial"/>
                <w:noProof/>
              </w:rPr>
              <w:t>3.1.</w:t>
            </w:r>
            <w:r>
              <w:rPr>
                <w:rFonts w:asciiTheme="minorHAnsi" w:hAnsiTheme="minorHAnsi" w:cstheme="minorBidi"/>
                <w:noProof/>
                <w:kern w:val="2"/>
                <w:sz w:val="22"/>
                <w:lang w:val="en-ID" w:eastAsia="ja-JP"/>
                <w14:ligatures w14:val="standardContextual"/>
              </w:rPr>
              <w:tab/>
            </w:r>
            <w:r w:rsidRPr="002F566C">
              <w:rPr>
                <w:rStyle w:val="Hyperlink"/>
                <w:noProof/>
              </w:rPr>
              <w:t>Instrumen Penelitian</w:t>
            </w:r>
            <w:r>
              <w:rPr>
                <w:noProof/>
                <w:webHidden/>
              </w:rPr>
              <w:tab/>
            </w:r>
            <w:r>
              <w:rPr>
                <w:noProof/>
                <w:webHidden/>
              </w:rPr>
              <w:fldChar w:fldCharType="begin"/>
            </w:r>
            <w:r>
              <w:rPr>
                <w:noProof/>
                <w:webHidden/>
              </w:rPr>
              <w:instrText xml:space="preserve"> PAGEREF _Toc144288915 \h </w:instrText>
            </w:r>
            <w:r>
              <w:rPr>
                <w:noProof/>
                <w:webHidden/>
              </w:rPr>
            </w:r>
            <w:r>
              <w:rPr>
                <w:noProof/>
                <w:webHidden/>
              </w:rPr>
              <w:fldChar w:fldCharType="separate"/>
            </w:r>
            <w:r w:rsidR="002F1DFB">
              <w:rPr>
                <w:noProof/>
                <w:webHidden/>
              </w:rPr>
              <w:t>20</w:t>
            </w:r>
            <w:r>
              <w:rPr>
                <w:noProof/>
                <w:webHidden/>
              </w:rPr>
              <w:fldChar w:fldCharType="end"/>
            </w:r>
          </w:hyperlink>
        </w:p>
        <w:p w14:paraId="54A92FA5" w14:textId="186E04E0"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16" w:history="1">
            <w:r w:rsidRPr="002F566C">
              <w:rPr>
                <w:rStyle w:val="Hyperlink"/>
                <w:rFonts w:ascii="Arial" w:hAnsi="Arial"/>
                <w:noProof/>
              </w:rPr>
              <w:t>3.2.</w:t>
            </w:r>
            <w:r>
              <w:rPr>
                <w:rFonts w:asciiTheme="minorHAnsi" w:hAnsiTheme="minorHAnsi" w:cstheme="minorBidi"/>
                <w:noProof/>
                <w:kern w:val="2"/>
                <w:sz w:val="22"/>
                <w:lang w:val="en-ID" w:eastAsia="ja-JP"/>
                <w14:ligatures w14:val="standardContextual"/>
              </w:rPr>
              <w:tab/>
            </w:r>
            <w:r w:rsidRPr="002F566C">
              <w:rPr>
                <w:rStyle w:val="Hyperlink"/>
                <w:noProof/>
              </w:rPr>
              <w:t>Profil Perusahaan</w:t>
            </w:r>
            <w:r>
              <w:rPr>
                <w:noProof/>
                <w:webHidden/>
              </w:rPr>
              <w:tab/>
            </w:r>
            <w:r>
              <w:rPr>
                <w:noProof/>
                <w:webHidden/>
              </w:rPr>
              <w:fldChar w:fldCharType="begin"/>
            </w:r>
            <w:r>
              <w:rPr>
                <w:noProof/>
                <w:webHidden/>
              </w:rPr>
              <w:instrText xml:space="preserve"> PAGEREF _Toc144288916 \h </w:instrText>
            </w:r>
            <w:r>
              <w:rPr>
                <w:noProof/>
                <w:webHidden/>
              </w:rPr>
            </w:r>
            <w:r>
              <w:rPr>
                <w:noProof/>
                <w:webHidden/>
              </w:rPr>
              <w:fldChar w:fldCharType="separate"/>
            </w:r>
            <w:r w:rsidR="002F1DFB">
              <w:rPr>
                <w:noProof/>
                <w:webHidden/>
              </w:rPr>
              <w:t>20</w:t>
            </w:r>
            <w:r>
              <w:rPr>
                <w:noProof/>
                <w:webHidden/>
              </w:rPr>
              <w:fldChar w:fldCharType="end"/>
            </w:r>
          </w:hyperlink>
        </w:p>
        <w:p w14:paraId="7995A74D" w14:textId="3BAE7D46"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17" w:history="1">
            <w:r w:rsidRPr="002F566C">
              <w:rPr>
                <w:rStyle w:val="Hyperlink"/>
                <w:rFonts w:ascii="Arial" w:hAnsi="Arial"/>
                <w:noProof/>
              </w:rPr>
              <w:t>3.3.</w:t>
            </w:r>
            <w:r>
              <w:rPr>
                <w:rFonts w:asciiTheme="minorHAnsi" w:hAnsiTheme="minorHAnsi" w:cstheme="minorBidi"/>
                <w:noProof/>
                <w:kern w:val="2"/>
                <w:sz w:val="22"/>
                <w:lang w:val="en-ID" w:eastAsia="ja-JP"/>
                <w14:ligatures w14:val="standardContextual"/>
              </w:rPr>
              <w:tab/>
            </w:r>
            <w:r w:rsidRPr="002F566C">
              <w:rPr>
                <w:rStyle w:val="Hyperlink"/>
                <w:noProof/>
              </w:rPr>
              <w:t>Analisa Permasalahan</w:t>
            </w:r>
            <w:r>
              <w:rPr>
                <w:noProof/>
                <w:webHidden/>
              </w:rPr>
              <w:tab/>
            </w:r>
            <w:r>
              <w:rPr>
                <w:noProof/>
                <w:webHidden/>
              </w:rPr>
              <w:fldChar w:fldCharType="begin"/>
            </w:r>
            <w:r>
              <w:rPr>
                <w:noProof/>
                <w:webHidden/>
              </w:rPr>
              <w:instrText xml:space="preserve"> PAGEREF _Toc144288917 \h </w:instrText>
            </w:r>
            <w:r>
              <w:rPr>
                <w:noProof/>
                <w:webHidden/>
              </w:rPr>
            </w:r>
            <w:r>
              <w:rPr>
                <w:noProof/>
                <w:webHidden/>
              </w:rPr>
              <w:fldChar w:fldCharType="separate"/>
            </w:r>
            <w:r w:rsidR="002F1DFB">
              <w:rPr>
                <w:noProof/>
                <w:webHidden/>
              </w:rPr>
              <w:t>21</w:t>
            </w:r>
            <w:r>
              <w:rPr>
                <w:noProof/>
                <w:webHidden/>
              </w:rPr>
              <w:fldChar w:fldCharType="end"/>
            </w:r>
          </w:hyperlink>
        </w:p>
        <w:p w14:paraId="7D40376B" w14:textId="5A99CAAD"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18" w:history="1">
            <w:r w:rsidRPr="002F566C">
              <w:rPr>
                <w:rStyle w:val="Hyperlink"/>
                <w:rFonts w:ascii="Arial" w:hAnsi="Arial"/>
                <w:noProof/>
              </w:rPr>
              <w:t>3.4.</w:t>
            </w:r>
            <w:r>
              <w:rPr>
                <w:rFonts w:asciiTheme="minorHAnsi" w:hAnsiTheme="minorHAnsi" w:cstheme="minorBidi"/>
                <w:noProof/>
                <w:kern w:val="2"/>
                <w:sz w:val="22"/>
                <w:lang w:val="en-ID" w:eastAsia="ja-JP"/>
                <w14:ligatures w14:val="standardContextual"/>
              </w:rPr>
              <w:tab/>
            </w:r>
            <w:r w:rsidRPr="002F566C">
              <w:rPr>
                <w:rStyle w:val="Hyperlink"/>
                <w:noProof/>
              </w:rPr>
              <w:t>Analisis Sistem Yang Berjalan</w:t>
            </w:r>
            <w:r>
              <w:rPr>
                <w:noProof/>
                <w:webHidden/>
              </w:rPr>
              <w:tab/>
            </w:r>
            <w:r>
              <w:rPr>
                <w:noProof/>
                <w:webHidden/>
              </w:rPr>
              <w:fldChar w:fldCharType="begin"/>
            </w:r>
            <w:r>
              <w:rPr>
                <w:noProof/>
                <w:webHidden/>
              </w:rPr>
              <w:instrText xml:space="preserve"> PAGEREF _Toc144288918 \h </w:instrText>
            </w:r>
            <w:r>
              <w:rPr>
                <w:noProof/>
                <w:webHidden/>
              </w:rPr>
            </w:r>
            <w:r>
              <w:rPr>
                <w:noProof/>
                <w:webHidden/>
              </w:rPr>
              <w:fldChar w:fldCharType="separate"/>
            </w:r>
            <w:r w:rsidR="002F1DFB">
              <w:rPr>
                <w:noProof/>
                <w:webHidden/>
              </w:rPr>
              <w:t>21</w:t>
            </w:r>
            <w:r>
              <w:rPr>
                <w:noProof/>
                <w:webHidden/>
              </w:rPr>
              <w:fldChar w:fldCharType="end"/>
            </w:r>
          </w:hyperlink>
        </w:p>
        <w:p w14:paraId="239B0D37" w14:textId="1FF531E9"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19" w:history="1">
            <w:r w:rsidRPr="002F566C">
              <w:rPr>
                <w:rStyle w:val="Hyperlink"/>
                <w:rFonts w:ascii="Arial" w:hAnsi="Arial"/>
                <w:noProof/>
              </w:rPr>
              <w:t>3.5.</w:t>
            </w:r>
            <w:r>
              <w:rPr>
                <w:rFonts w:asciiTheme="minorHAnsi" w:hAnsiTheme="minorHAnsi" w:cstheme="minorBidi"/>
                <w:noProof/>
                <w:kern w:val="2"/>
                <w:sz w:val="22"/>
                <w:lang w:val="en-ID" w:eastAsia="ja-JP"/>
                <w14:ligatures w14:val="standardContextual"/>
              </w:rPr>
              <w:tab/>
            </w:r>
            <w:r w:rsidRPr="002F566C">
              <w:rPr>
                <w:rStyle w:val="Hyperlink"/>
                <w:noProof/>
              </w:rPr>
              <w:t>Analisa Sistem Yang Diusulkan</w:t>
            </w:r>
            <w:r>
              <w:rPr>
                <w:noProof/>
                <w:webHidden/>
              </w:rPr>
              <w:tab/>
            </w:r>
            <w:r>
              <w:rPr>
                <w:noProof/>
                <w:webHidden/>
              </w:rPr>
              <w:fldChar w:fldCharType="begin"/>
            </w:r>
            <w:r>
              <w:rPr>
                <w:noProof/>
                <w:webHidden/>
              </w:rPr>
              <w:instrText xml:space="preserve"> PAGEREF _Toc144288919 \h </w:instrText>
            </w:r>
            <w:r>
              <w:rPr>
                <w:noProof/>
                <w:webHidden/>
              </w:rPr>
            </w:r>
            <w:r>
              <w:rPr>
                <w:noProof/>
                <w:webHidden/>
              </w:rPr>
              <w:fldChar w:fldCharType="separate"/>
            </w:r>
            <w:r w:rsidR="002F1DFB">
              <w:rPr>
                <w:noProof/>
                <w:webHidden/>
              </w:rPr>
              <w:t>23</w:t>
            </w:r>
            <w:r>
              <w:rPr>
                <w:noProof/>
                <w:webHidden/>
              </w:rPr>
              <w:fldChar w:fldCharType="end"/>
            </w:r>
          </w:hyperlink>
        </w:p>
        <w:p w14:paraId="0E56CEE0" w14:textId="3890B54A"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20" w:history="1">
            <w:r w:rsidRPr="002F566C">
              <w:rPr>
                <w:rStyle w:val="Hyperlink"/>
                <w:rFonts w:ascii="Arial" w:hAnsi="Arial"/>
                <w:noProof/>
              </w:rPr>
              <w:t>3.6.</w:t>
            </w:r>
            <w:r>
              <w:rPr>
                <w:rFonts w:asciiTheme="minorHAnsi" w:hAnsiTheme="minorHAnsi" w:cstheme="minorBidi"/>
                <w:noProof/>
                <w:kern w:val="2"/>
                <w:sz w:val="22"/>
                <w:lang w:val="en-ID" w:eastAsia="ja-JP"/>
                <w14:ligatures w14:val="standardContextual"/>
              </w:rPr>
              <w:tab/>
            </w:r>
            <w:r w:rsidRPr="002F566C">
              <w:rPr>
                <w:rStyle w:val="Hyperlink"/>
                <w:noProof/>
              </w:rPr>
              <w:t>Metode Yang Digunakan</w:t>
            </w:r>
            <w:r>
              <w:rPr>
                <w:noProof/>
                <w:webHidden/>
              </w:rPr>
              <w:tab/>
            </w:r>
            <w:r>
              <w:rPr>
                <w:noProof/>
                <w:webHidden/>
              </w:rPr>
              <w:fldChar w:fldCharType="begin"/>
            </w:r>
            <w:r>
              <w:rPr>
                <w:noProof/>
                <w:webHidden/>
              </w:rPr>
              <w:instrText xml:space="preserve"> PAGEREF _Toc144288920 \h </w:instrText>
            </w:r>
            <w:r>
              <w:rPr>
                <w:noProof/>
                <w:webHidden/>
              </w:rPr>
            </w:r>
            <w:r>
              <w:rPr>
                <w:noProof/>
                <w:webHidden/>
              </w:rPr>
              <w:fldChar w:fldCharType="separate"/>
            </w:r>
            <w:r w:rsidR="002F1DFB">
              <w:rPr>
                <w:noProof/>
                <w:webHidden/>
              </w:rPr>
              <w:t>25</w:t>
            </w:r>
            <w:r>
              <w:rPr>
                <w:noProof/>
                <w:webHidden/>
              </w:rPr>
              <w:fldChar w:fldCharType="end"/>
            </w:r>
          </w:hyperlink>
        </w:p>
        <w:p w14:paraId="334B1D53" w14:textId="47921C38"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21" w:history="1">
            <w:r w:rsidRPr="002F566C">
              <w:rPr>
                <w:rStyle w:val="Hyperlink"/>
                <w:rFonts w:ascii="Arial" w:hAnsi="Arial"/>
                <w:noProof/>
              </w:rPr>
              <w:t>3.7.</w:t>
            </w:r>
            <w:r>
              <w:rPr>
                <w:rFonts w:asciiTheme="minorHAnsi" w:hAnsiTheme="minorHAnsi" w:cstheme="minorBidi"/>
                <w:noProof/>
                <w:kern w:val="2"/>
                <w:sz w:val="22"/>
                <w:lang w:val="en-ID" w:eastAsia="ja-JP"/>
                <w14:ligatures w14:val="standardContextual"/>
              </w:rPr>
              <w:tab/>
            </w:r>
            <w:r w:rsidRPr="002F566C">
              <w:rPr>
                <w:rStyle w:val="Hyperlink"/>
                <w:noProof/>
              </w:rPr>
              <w:t>Kebutuhan Hardware</w:t>
            </w:r>
            <w:r>
              <w:rPr>
                <w:noProof/>
                <w:webHidden/>
              </w:rPr>
              <w:tab/>
            </w:r>
            <w:r>
              <w:rPr>
                <w:noProof/>
                <w:webHidden/>
              </w:rPr>
              <w:fldChar w:fldCharType="begin"/>
            </w:r>
            <w:r>
              <w:rPr>
                <w:noProof/>
                <w:webHidden/>
              </w:rPr>
              <w:instrText xml:space="preserve"> PAGEREF _Toc144288921 \h </w:instrText>
            </w:r>
            <w:r>
              <w:rPr>
                <w:noProof/>
                <w:webHidden/>
              </w:rPr>
            </w:r>
            <w:r>
              <w:rPr>
                <w:noProof/>
                <w:webHidden/>
              </w:rPr>
              <w:fldChar w:fldCharType="separate"/>
            </w:r>
            <w:r w:rsidR="002F1DFB">
              <w:rPr>
                <w:noProof/>
                <w:webHidden/>
              </w:rPr>
              <w:t>45</w:t>
            </w:r>
            <w:r>
              <w:rPr>
                <w:noProof/>
                <w:webHidden/>
              </w:rPr>
              <w:fldChar w:fldCharType="end"/>
            </w:r>
          </w:hyperlink>
        </w:p>
        <w:p w14:paraId="63B0CA99" w14:textId="0E63333D"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22" w:history="1">
            <w:r w:rsidRPr="002F566C">
              <w:rPr>
                <w:rStyle w:val="Hyperlink"/>
                <w:rFonts w:ascii="Arial" w:hAnsi="Arial"/>
                <w:noProof/>
              </w:rPr>
              <w:t>3.8.</w:t>
            </w:r>
            <w:r>
              <w:rPr>
                <w:rFonts w:asciiTheme="minorHAnsi" w:hAnsiTheme="minorHAnsi" w:cstheme="minorBidi"/>
                <w:noProof/>
                <w:kern w:val="2"/>
                <w:sz w:val="22"/>
                <w:lang w:val="en-ID" w:eastAsia="ja-JP"/>
                <w14:ligatures w14:val="standardContextual"/>
              </w:rPr>
              <w:tab/>
            </w:r>
            <w:r w:rsidRPr="002F566C">
              <w:rPr>
                <w:rStyle w:val="Hyperlink"/>
                <w:noProof/>
              </w:rPr>
              <w:t>Pengujian</w:t>
            </w:r>
            <w:r>
              <w:rPr>
                <w:noProof/>
                <w:webHidden/>
              </w:rPr>
              <w:tab/>
            </w:r>
            <w:r>
              <w:rPr>
                <w:noProof/>
                <w:webHidden/>
              </w:rPr>
              <w:fldChar w:fldCharType="begin"/>
            </w:r>
            <w:r>
              <w:rPr>
                <w:noProof/>
                <w:webHidden/>
              </w:rPr>
              <w:instrText xml:space="preserve"> PAGEREF _Toc144288922 \h </w:instrText>
            </w:r>
            <w:r>
              <w:rPr>
                <w:noProof/>
                <w:webHidden/>
              </w:rPr>
            </w:r>
            <w:r>
              <w:rPr>
                <w:noProof/>
                <w:webHidden/>
              </w:rPr>
              <w:fldChar w:fldCharType="separate"/>
            </w:r>
            <w:r w:rsidR="002F1DFB">
              <w:rPr>
                <w:noProof/>
                <w:webHidden/>
              </w:rPr>
              <w:t>45</w:t>
            </w:r>
            <w:r>
              <w:rPr>
                <w:noProof/>
                <w:webHidden/>
              </w:rPr>
              <w:fldChar w:fldCharType="end"/>
            </w:r>
          </w:hyperlink>
        </w:p>
        <w:p w14:paraId="10593A6F" w14:textId="47FDE890" w:rsidR="00EF653F" w:rsidRDefault="00EF653F">
          <w:pPr>
            <w:pStyle w:val="TOC1"/>
            <w:rPr>
              <w:rFonts w:asciiTheme="minorHAnsi" w:hAnsiTheme="minorHAnsi"/>
              <w:noProof/>
              <w:kern w:val="2"/>
              <w:sz w:val="22"/>
              <w14:ligatures w14:val="standardContextual"/>
            </w:rPr>
          </w:pPr>
          <w:hyperlink w:anchor="_Toc144288923" w:history="1">
            <w:r w:rsidRPr="002F566C">
              <w:rPr>
                <w:rStyle w:val="Hyperlink"/>
                <w:noProof/>
              </w:rPr>
              <w:t>BAB IV HASIL DAN PEMBAHASAN</w:t>
            </w:r>
            <w:r>
              <w:rPr>
                <w:noProof/>
                <w:webHidden/>
              </w:rPr>
              <w:tab/>
            </w:r>
            <w:r>
              <w:rPr>
                <w:noProof/>
                <w:webHidden/>
              </w:rPr>
              <w:fldChar w:fldCharType="begin"/>
            </w:r>
            <w:r>
              <w:rPr>
                <w:noProof/>
                <w:webHidden/>
              </w:rPr>
              <w:instrText xml:space="preserve"> PAGEREF _Toc144288923 \h </w:instrText>
            </w:r>
            <w:r>
              <w:rPr>
                <w:noProof/>
                <w:webHidden/>
              </w:rPr>
            </w:r>
            <w:r>
              <w:rPr>
                <w:noProof/>
                <w:webHidden/>
              </w:rPr>
              <w:fldChar w:fldCharType="separate"/>
            </w:r>
            <w:r w:rsidR="002F1DFB">
              <w:rPr>
                <w:noProof/>
                <w:webHidden/>
              </w:rPr>
              <w:t>46</w:t>
            </w:r>
            <w:r>
              <w:rPr>
                <w:noProof/>
                <w:webHidden/>
              </w:rPr>
              <w:fldChar w:fldCharType="end"/>
            </w:r>
          </w:hyperlink>
        </w:p>
        <w:p w14:paraId="4A23688D" w14:textId="28350931"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24" w:history="1">
            <w:r w:rsidRPr="002F566C">
              <w:rPr>
                <w:rStyle w:val="Hyperlink"/>
                <w:rFonts w:ascii="Arial" w:hAnsi="Arial"/>
                <w:noProof/>
              </w:rPr>
              <w:t>4.1.</w:t>
            </w:r>
            <w:r>
              <w:rPr>
                <w:rFonts w:asciiTheme="minorHAnsi" w:hAnsiTheme="minorHAnsi" w:cstheme="minorBidi"/>
                <w:noProof/>
                <w:kern w:val="2"/>
                <w:sz w:val="22"/>
                <w:lang w:val="en-ID" w:eastAsia="ja-JP"/>
                <w14:ligatures w14:val="standardContextual"/>
              </w:rPr>
              <w:tab/>
            </w:r>
            <w:r w:rsidRPr="002F566C">
              <w:rPr>
                <w:rStyle w:val="Hyperlink"/>
                <w:noProof/>
              </w:rPr>
              <w:t>Hasil Pengujian</w:t>
            </w:r>
            <w:r>
              <w:rPr>
                <w:noProof/>
                <w:webHidden/>
              </w:rPr>
              <w:tab/>
            </w:r>
            <w:r>
              <w:rPr>
                <w:noProof/>
                <w:webHidden/>
              </w:rPr>
              <w:fldChar w:fldCharType="begin"/>
            </w:r>
            <w:r>
              <w:rPr>
                <w:noProof/>
                <w:webHidden/>
              </w:rPr>
              <w:instrText xml:space="preserve"> PAGEREF _Toc144288924 \h </w:instrText>
            </w:r>
            <w:r>
              <w:rPr>
                <w:noProof/>
                <w:webHidden/>
              </w:rPr>
            </w:r>
            <w:r>
              <w:rPr>
                <w:noProof/>
                <w:webHidden/>
              </w:rPr>
              <w:fldChar w:fldCharType="separate"/>
            </w:r>
            <w:r w:rsidR="002F1DFB">
              <w:rPr>
                <w:noProof/>
                <w:webHidden/>
              </w:rPr>
              <w:t>46</w:t>
            </w:r>
            <w:r>
              <w:rPr>
                <w:noProof/>
                <w:webHidden/>
              </w:rPr>
              <w:fldChar w:fldCharType="end"/>
            </w:r>
          </w:hyperlink>
        </w:p>
        <w:p w14:paraId="4B6EB3DA" w14:textId="5E586249"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25" w:history="1">
            <w:r w:rsidRPr="002F566C">
              <w:rPr>
                <w:rStyle w:val="Hyperlink"/>
                <w:rFonts w:ascii="Arial" w:hAnsi="Arial"/>
                <w:noProof/>
              </w:rPr>
              <w:t>4.2.</w:t>
            </w:r>
            <w:r>
              <w:rPr>
                <w:rFonts w:asciiTheme="minorHAnsi" w:hAnsiTheme="minorHAnsi" w:cstheme="minorBidi"/>
                <w:noProof/>
                <w:kern w:val="2"/>
                <w:sz w:val="22"/>
                <w:lang w:val="en-ID" w:eastAsia="ja-JP"/>
                <w14:ligatures w14:val="standardContextual"/>
              </w:rPr>
              <w:tab/>
            </w:r>
            <w:r w:rsidRPr="002F566C">
              <w:rPr>
                <w:rStyle w:val="Hyperlink"/>
                <w:noProof/>
              </w:rPr>
              <w:t>Pembahasan</w:t>
            </w:r>
            <w:r>
              <w:rPr>
                <w:noProof/>
                <w:webHidden/>
              </w:rPr>
              <w:tab/>
            </w:r>
            <w:r>
              <w:rPr>
                <w:noProof/>
                <w:webHidden/>
              </w:rPr>
              <w:fldChar w:fldCharType="begin"/>
            </w:r>
            <w:r>
              <w:rPr>
                <w:noProof/>
                <w:webHidden/>
              </w:rPr>
              <w:instrText xml:space="preserve"> PAGEREF _Toc144288925 \h </w:instrText>
            </w:r>
            <w:r>
              <w:rPr>
                <w:noProof/>
                <w:webHidden/>
              </w:rPr>
            </w:r>
            <w:r>
              <w:rPr>
                <w:noProof/>
                <w:webHidden/>
              </w:rPr>
              <w:fldChar w:fldCharType="separate"/>
            </w:r>
            <w:r w:rsidR="002F1DFB">
              <w:rPr>
                <w:noProof/>
                <w:webHidden/>
              </w:rPr>
              <w:t>46</w:t>
            </w:r>
            <w:r>
              <w:rPr>
                <w:noProof/>
                <w:webHidden/>
              </w:rPr>
              <w:fldChar w:fldCharType="end"/>
            </w:r>
          </w:hyperlink>
        </w:p>
        <w:p w14:paraId="70F688BC" w14:textId="70E67C23" w:rsidR="00EF653F" w:rsidRDefault="00EF653F">
          <w:pPr>
            <w:pStyle w:val="TOC1"/>
            <w:rPr>
              <w:rFonts w:asciiTheme="minorHAnsi" w:hAnsiTheme="minorHAnsi"/>
              <w:noProof/>
              <w:kern w:val="2"/>
              <w:sz w:val="22"/>
              <w14:ligatures w14:val="standardContextual"/>
            </w:rPr>
          </w:pPr>
          <w:hyperlink w:anchor="_Toc144288926" w:history="1">
            <w:r w:rsidRPr="002F566C">
              <w:rPr>
                <w:rStyle w:val="Hyperlink"/>
                <w:noProof/>
              </w:rPr>
              <w:t>BAB V PENUTUP</w:t>
            </w:r>
            <w:r>
              <w:rPr>
                <w:noProof/>
                <w:webHidden/>
              </w:rPr>
              <w:tab/>
            </w:r>
            <w:r>
              <w:rPr>
                <w:noProof/>
                <w:webHidden/>
              </w:rPr>
              <w:fldChar w:fldCharType="begin"/>
            </w:r>
            <w:r>
              <w:rPr>
                <w:noProof/>
                <w:webHidden/>
              </w:rPr>
              <w:instrText xml:space="preserve"> PAGEREF _Toc144288926 \h </w:instrText>
            </w:r>
            <w:r>
              <w:rPr>
                <w:noProof/>
                <w:webHidden/>
              </w:rPr>
            </w:r>
            <w:r>
              <w:rPr>
                <w:noProof/>
                <w:webHidden/>
              </w:rPr>
              <w:fldChar w:fldCharType="separate"/>
            </w:r>
            <w:r w:rsidR="002F1DFB">
              <w:rPr>
                <w:noProof/>
                <w:webHidden/>
              </w:rPr>
              <w:t>47</w:t>
            </w:r>
            <w:r>
              <w:rPr>
                <w:noProof/>
                <w:webHidden/>
              </w:rPr>
              <w:fldChar w:fldCharType="end"/>
            </w:r>
          </w:hyperlink>
        </w:p>
        <w:p w14:paraId="3CE88CA2" w14:textId="7699815C"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27" w:history="1">
            <w:r w:rsidRPr="002F566C">
              <w:rPr>
                <w:rStyle w:val="Hyperlink"/>
                <w:rFonts w:ascii="Arial" w:hAnsi="Arial"/>
                <w:noProof/>
              </w:rPr>
              <w:t>4.1.</w:t>
            </w:r>
            <w:r>
              <w:rPr>
                <w:rFonts w:asciiTheme="minorHAnsi" w:hAnsiTheme="minorHAnsi" w:cstheme="minorBidi"/>
                <w:noProof/>
                <w:kern w:val="2"/>
                <w:sz w:val="22"/>
                <w:lang w:val="en-ID" w:eastAsia="ja-JP"/>
                <w14:ligatures w14:val="standardContextual"/>
              </w:rPr>
              <w:tab/>
            </w:r>
            <w:r w:rsidRPr="002F566C">
              <w:rPr>
                <w:rStyle w:val="Hyperlink"/>
                <w:noProof/>
              </w:rPr>
              <w:t>Kesimpulan</w:t>
            </w:r>
            <w:r>
              <w:rPr>
                <w:noProof/>
                <w:webHidden/>
              </w:rPr>
              <w:tab/>
            </w:r>
            <w:r>
              <w:rPr>
                <w:noProof/>
                <w:webHidden/>
              </w:rPr>
              <w:fldChar w:fldCharType="begin"/>
            </w:r>
            <w:r>
              <w:rPr>
                <w:noProof/>
                <w:webHidden/>
              </w:rPr>
              <w:instrText xml:space="preserve"> PAGEREF _Toc144288927 \h </w:instrText>
            </w:r>
            <w:r>
              <w:rPr>
                <w:noProof/>
                <w:webHidden/>
              </w:rPr>
            </w:r>
            <w:r>
              <w:rPr>
                <w:noProof/>
                <w:webHidden/>
              </w:rPr>
              <w:fldChar w:fldCharType="separate"/>
            </w:r>
            <w:r w:rsidR="002F1DFB">
              <w:rPr>
                <w:noProof/>
                <w:webHidden/>
              </w:rPr>
              <w:t>47</w:t>
            </w:r>
            <w:r>
              <w:rPr>
                <w:noProof/>
                <w:webHidden/>
              </w:rPr>
              <w:fldChar w:fldCharType="end"/>
            </w:r>
          </w:hyperlink>
        </w:p>
        <w:p w14:paraId="4067F1E7" w14:textId="1D70D15B" w:rsidR="00EF653F" w:rsidRDefault="00EF653F">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4288928" w:history="1">
            <w:r w:rsidRPr="002F566C">
              <w:rPr>
                <w:rStyle w:val="Hyperlink"/>
                <w:rFonts w:ascii="Arial" w:hAnsi="Arial"/>
                <w:noProof/>
              </w:rPr>
              <w:t>4.2.</w:t>
            </w:r>
            <w:r>
              <w:rPr>
                <w:rFonts w:asciiTheme="minorHAnsi" w:hAnsiTheme="minorHAnsi" w:cstheme="minorBidi"/>
                <w:noProof/>
                <w:kern w:val="2"/>
                <w:sz w:val="22"/>
                <w:lang w:val="en-ID" w:eastAsia="ja-JP"/>
                <w14:ligatures w14:val="standardContextual"/>
              </w:rPr>
              <w:tab/>
            </w:r>
            <w:r w:rsidRPr="002F566C">
              <w:rPr>
                <w:rStyle w:val="Hyperlink"/>
                <w:noProof/>
              </w:rPr>
              <w:t>Saran</w:t>
            </w:r>
            <w:r>
              <w:rPr>
                <w:noProof/>
                <w:webHidden/>
              </w:rPr>
              <w:tab/>
            </w:r>
            <w:r>
              <w:rPr>
                <w:noProof/>
                <w:webHidden/>
              </w:rPr>
              <w:fldChar w:fldCharType="begin"/>
            </w:r>
            <w:r>
              <w:rPr>
                <w:noProof/>
                <w:webHidden/>
              </w:rPr>
              <w:instrText xml:space="preserve"> PAGEREF _Toc144288928 \h </w:instrText>
            </w:r>
            <w:r>
              <w:rPr>
                <w:noProof/>
                <w:webHidden/>
              </w:rPr>
            </w:r>
            <w:r>
              <w:rPr>
                <w:noProof/>
                <w:webHidden/>
              </w:rPr>
              <w:fldChar w:fldCharType="separate"/>
            </w:r>
            <w:r w:rsidR="002F1DFB">
              <w:rPr>
                <w:noProof/>
                <w:webHidden/>
              </w:rPr>
              <w:t>47</w:t>
            </w:r>
            <w:r>
              <w:rPr>
                <w:noProof/>
                <w:webHidden/>
              </w:rPr>
              <w:fldChar w:fldCharType="end"/>
            </w:r>
          </w:hyperlink>
        </w:p>
        <w:p w14:paraId="6EB7F698" w14:textId="37EC7BAD" w:rsidR="00EF653F" w:rsidRDefault="00EF653F">
          <w:pPr>
            <w:pStyle w:val="TOC1"/>
            <w:rPr>
              <w:rFonts w:asciiTheme="minorHAnsi" w:hAnsiTheme="minorHAnsi"/>
              <w:noProof/>
              <w:kern w:val="2"/>
              <w:sz w:val="22"/>
              <w14:ligatures w14:val="standardContextual"/>
            </w:rPr>
          </w:pPr>
          <w:hyperlink w:anchor="_Toc144288929" w:history="1">
            <w:r w:rsidRPr="002F566C">
              <w:rPr>
                <w:rStyle w:val="Hyperlink"/>
                <w:rFonts w:cs="Times New Roman"/>
                <w:noProof/>
              </w:rPr>
              <w:t>DAFTAR PUSTAKA</w:t>
            </w:r>
            <w:r>
              <w:rPr>
                <w:noProof/>
                <w:webHidden/>
              </w:rPr>
              <w:tab/>
            </w:r>
            <w:r>
              <w:rPr>
                <w:noProof/>
                <w:webHidden/>
              </w:rPr>
              <w:fldChar w:fldCharType="begin"/>
            </w:r>
            <w:r>
              <w:rPr>
                <w:noProof/>
                <w:webHidden/>
              </w:rPr>
              <w:instrText xml:space="preserve"> PAGEREF _Toc144288929 \h </w:instrText>
            </w:r>
            <w:r>
              <w:rPr>
                <w:noProof/>
                <w:webHidden/>
              </w:rPr>
            </w:r>
            <w:r>
              <w:rPr>
                <w:noProof/>
                <w:webHidden/>
              </w:rPr>
              <w:fldChar w:fldCharType="separate"/>
            </w:r>
            <w:r w:rsidR="002F1DFB">
              <w:rPr>
                <w:noProof/>
                <w:webHidden/>
              </w:rPr>
              <w:t>48</w:t>
            </w:r>
            <w:r>
              <w:rPr>
                <w:noProof/>
                <w:webHidden/>
              </w:rPr>
              <w:fldChar w:fldCharType="end"/>
            </w:r>
          </w:hyperlink>
        </w:p>
        <w:p w14:paraId="227C1098" w14:textId="7F086800" w:rsidR="00EF653F" w:rsidRDefault="00EF653F">
          <w:pPr>
            <w:pStyle w:val="TOC1"/>
            <w:rPr>
              <w:rFonts w:asciiTheme="minorHAnsi" w:hAnsiTheme="minorHAnsi"/>
              <w:noProof/>
              <w:kern w:val="2"/>
              <w:sz w:val="22"/>
              <w14:ligatures w14:val="standardContextual"/>
            </w:rPr>
          </w:pPr>
          <w:hyperlink w:anchor="_Toc144288930" w:history="1">
            <w:r w:rsidRPr="002F566C">
              <w:rPr>
                <w:rStyle w:val="Hyperlink"/>
                <w:rFonts w:cs="Times New Roman"/>
                <w:noProof/>
              </w:rPr>
              <w:t>LAMPIRAN-LAMPIRAN</w:t>
            </w:r>
            <w:r>
              <w:rPr>
                <w:noProof/>
                <w:webHidden/>
              </w:rPr>
              <w:tab/>
            </w:r>
            <w:r>
              <w:rPr>
                <w:noProof/>
                <w:webHidden/>
              </w:rPr>
              <w:fldChar w:fldCharType="begin"/>
            </w:r>
            <w:r>
              <w:rPr>
                <w:noProof/>
                <w:webHidden/>
              </w:rPr>
              <w:instrText xml:space="preserve"> PAGEREF _Toc144288930 \h </w:instrText>
            </w:r>
            <w:r>
              <w:rPr>
                <w:noProof/>
                <w:webHidden/>
              </w:rPr>
            </w:r>
            <w:r>
              <w:rPr>
                <w:noProof/>
                <w:webHidden/>
              </w:rPr>
              <w:fldChar w:fldCharType="separate"/>
            </w:r>
            <w:r w:rsidR="002F1DFB">
              <w:rPr>
                <w:noProof/>
                <w:webHidden/>
              </w:rPr>
              <w:t>50</w:t>
            </w:r>
            <w:r>
              <w:rPr>
                <w:noProof/>
                <w:webHidden/>
              </w:rPr>
              <w:fldChar w:fldCharType="end"/>
            </w:r>
          </w:hyperlink>
        </w:p>
        <w:p w14:paraId="0C9555F0" w14:textId="6837B8BD" w:rsidR="00EF653F" w:rsidRDefault="00EF653F">
          <w:pPr>
            <w:pStyle w:val="TOC1"/>
            <w:rPr>
              <w:rFonts w:asciiTheme="minorHAnsi" w:hAnsiTheme="minorHAnsi"/>
              <w:noProof/>
              <w:kern w:val="2"/>
              <w:sz w:val="22"/>
              <w14:ligatures w14:val="standardContextual"/>
            </w:rPr>
          </w:pPr>
          <w:hyperlink w:anchor="_Toc144288931" w:history="1">
            <w:r w:rsidRPr="002F566C">
              <w:rPr>
                <w:rStyle w:val="Hyperlink"/>
                <w:noProof/>
              </w:rPr>
              <w:t>Lampiran A. Surat Pengantar Skripsi Dari Prodi TI</w:t>
            </w:r>
            <w:r>
              <w:rPr>
                <w:noProof/>
                <w:webHidden/>
              </w:rPr>
              <w:tab/>
            </w:r>
            <w:r>
              <w:rPr>
                <w:noProof/>
                <w:webHidden/>
              </w:rPr>
              <w:fldChar w:fldCharType="begin"/>
            </w:r>
            <w:r>
              <w:rPr>
                <w:noProof/>
                <w:webHidden/>
              </w:rPr>
              <w:instrText xml:space="preserve"> PAGEREF _Toc144288931 \h </w:instrText>
            </w:r>
            <w:r>
              <w:rPr>
                <w:noProof/>
                <w:webHidden/>
              </w:rPr>
            </w:r>
            <w:r>
              <w:rPr>
                <w:noProof/>
                <w:webHidden/>
              </w:rPr>
              <w:fldChar w:fldCharType="separate"/>
            </w:r>
            <w:r w:rsidR="002F1DFB">
              <w:rPr>
                <w:noProof/>
                <w:webHidden/>
              </w:rPr>
              <w:t>50</w:t>
            </w:r>
            <w:r>
              <w:rPr>
                <w:noProof/>
                <w:webHidden/>
              </w:rPr>
              <w:fldChar w:fldCharType="end"/>
            </w:r>
          </w:hyperlink>
        </w:p>
        <w:p w14:paraId="580E8CF0" w14:textId="55DB0CA0" w:rsidR="00EF653F" w:rsidRDefault="00EF653F">
          <w:pPr>
            <w:pStyle w:val="TOC1"/>
            <w:rPr>
              <w:rFonts w:asciiTheme="minorHAnsi" w:hAnsiTheme="minorHAnsi"/>
              <w:noProof/>
              <w:kern w:val="2"/>
              <w:sz w:val="22"/>
              <w14:ligatures w14:val="standardContextual"/>
            </w:rPr>
          </w:pPr>
          <w:hyperlink w:anchor="_Toc144288932" w:history="1">
            <w:r w:rsidRPr="002F566C">
              <w:rPr>
                <w:rStyle w:val="Hyperlink"/>
                <w:noProof/>
              </w:rPr>
              <w:t>Lampiran B. Surat Ijin Penelitian Dari Perusahaan</w:t>
            </w:r>
            <w:r>
              <w:rPr>
                <w:noProof/>
                <w:webHidden/>
              </w:rPr>
              <w:tab/>
            </w:r>
            <w:r>
              <w:rPr>
                <w:noProof/>
                <w:webHidden/>
              </w:rPr>
              <w:fldChar w:fldCharType="begin"/>
            </w:r>
            <w:r>
              <w:rPr>
                <w:noProof/>
                <w:webHidden/>
              </w:rPr>
              <w:instrText xml:space="preserve"> PAGEREF _Toc144288932 \h </w:instrText>
            </w:r>
            <w:r>
              <w:rPr>
                <w:noProof/>
                <w:webHidden/>
              </w:rPr>
            </w:r>
            <w:r>
              <w:rPr>
                <w:noProof/>
                <w:webHidden/>
              </w:rPr>
              <w:fldChar w:fldCharType="separate"/>
            </w:r>
            <w:r w:rsidR="002F1DFB">
              <w:rPr>
                <w:noProof/>
                <w:webHidden/>
              </w:rPr>
              <w:t>51</w:t>
            </w:r>
            <w:r>
              <w:rPr>
                <w:noProof/>
                <w:webHidden/>
              </w:rPr>
              <w:fldChar w:fldCharType="end"/>
            </w:r>
          </w:hyperlink>
        </w:p>
        <w:p w14:paraId="4141A83B" w14:textId="03ABA92F" w:rsidR="00EF653F" w:rsidRDefault="00EF653F">
          <w:pPr>
            <w:pStyle w:val="TOC1"/>
            <w:rPr>
              <w:rFonts w:asciiTheme="minorHAnsi" w:hAnsiTheme="minorHAnsi"/>
              <w:noProof/>
              <w:kern w:val="2"/>
              <w:sz w:val="22"/>
              <w14:ligatures w14:val="standardContextual"/>
            </w:rPr>
          </w:pPr>
          <w:hyperlink w:anchor="_Toc144288933" w:history="1">
            <w:r w:rsidRPr="002F566C">
              <w:rPr>
                <w:rStyle w:val="Hyperlink"/>
                <w:noProof/>
              </w:rPr>
              <w:t>Lampiran C. Kartu Kendali Bimbingan Dosen Skripsi</w:t>
            </w:r>
            <w:r>
              <w:rPr>
                <w:noProof/>
                <w:webHidden/>
              </w:rPr>
              <w:tab/>
            </w:r>
            <w:r>
              <w:rPr>
                <w:noProof/>
                <w:webHidden/>
              </w:rPr>
              <w:fldChar w:fldCharType="begin"/>
            </w:r>
            <w:r>
              <w:rPr>
                <w:noProof/>
                <w:webHidden/>
              </w:rPr>
              <w:instrText xml:space="preserve"> PAGEREF _Toc144288933 \h </w:instrText>
            </w:r>
            <w:r>
              <w:rPr>
                <w:noProof/>
                <w:webHidden/>
              </w:rPr>
            </w:r>
            <w:r>
              <w:rPr>
                <w:noProof/>
                <w:webHidden/>
              </w:rPr>
              <w:fldChar w:fldCharType="separate"/>
            </w:r>
            <w:r w:rsidR="002F1DFB">
              <w:rPr>
                <w:noProof/>
                <w:webHidden/>
              </w:rPr>
              <w:t>53</w:t>
            </w:r>
            <w:r>
              <w:rPr>
                <w:noProof/>
                <w:webHidden/>
              </w:rPr>
              <w:fldChar w:fldCharType="end"/>
            </w:r>
          </w:hyperlink>
        </w:p>
        <w:p w14:paraId="7FEAA433" w14:textId="0EDFBF7F" w:rsidR="00F92682" w:rsidRPr="00416ADE" w:rsidRDefault="007706FF" w:rsidP="00050320">
          <w:pPr>
            <w:spacing w:before="240" w:line="480" w:lineRule="auto"/>
            <w:rPr>
              <w:rFonts w:cs="Times New Roman"/>
            </w:rPr>
          </w:pPr>
          <w:r w:rsidRPr="00317E14">
            <w:rPr>
              <w:rFonts w:cs="Times New Roman"/>
            </w:rPr>
            <w:fldChar w:fldCharType="end"/>
          </w:r>
        </w:p>
      </w:sdtContent>
    </w:sdt>
    <w:p w14:paraId="6D8C8DA9" w14:textId="77777777" w:rsidR="004B53C1" w:rsidRPr="00416ADE" w:rsidRDefault="004B53C1" w:rsidP="002D064D">
      <w:pPr>
        <w:pStyle w:val="Halaman"/>
        <w:rPr>
          <w:rFonts w:cs="Times New Roman"/>
        </w:rPr>
        <w:sectPr w:rsidR="004B53C1" w:rsidRPr="00416ADE" w:rsidSect="002F7C95">
          <w:headerReference w:type="default" r:id="rId12"/>
          <w:footerReference w:type="default" r:id="rId13"/>
          <w:pgSz w:w="11907" w:h="16839" w:code="9"/>
          <w:pgMar w:top="2268" w:right="1701" w:bottom="1701" w:left="2268" w:header="708" w:footer="708" w:gutter="0"/>
          <w:pgNumType w:fmt="lowerRoman" w:start="1"/>
          <w:cols w:space="708"/>
          <w:docGrid w:linePitch="360"/>
        </w:sectPr>
      </w:pPr>
    </w:p>
    <w:p w14:paraId="4EDFE014" w14:textId="5D23FAF0" w:rsidR="000B4F4C" w:rsidRPr="00416ADE" w:rsidRDefault="002D064D" w:rsidP="001A7C41">
      <w:pPr>
        <w:pStyle w:val="Halaman"/>
        <w:spacing w:line="480" w:lineRule="auto"/>
        <w:rPr>
          <w:rFonts w:cs="Times New Roman"/>
        </w:rPr>
      </w:pPr>
      <w:bookmarkStart w:id="15" w:name="_Toc144288901"/>
      <w:r w:rsidRPr="00416ADE">
        <w:rPr>
          <w:rFonts w:cs="Times New Roman"/>
        </w:rPr>
        <w:lastRenderedPageBreak/>
        <w:t>DAFTAR TABEL</w:t>
      </w:r>
      <w:bookmarkEnd w:id="15"/>
    </w:p>
    <w:p w14:paraId="573181DE" w14:textId="2A3D98FF" w:rsidR="001A7C41" w:rsidRPr="00D00513" w:rsidRDefault="002D064D" w:rsidP="001A7C41">
      <w:pPr>
        <w:pStyle w:val="TableofFigures"/>
        <w:tabs>
          <w:tab w:val="right" w:leader="dot" w:pos="7928"/>
        </w:tabs>
        <w:spacing w:line="480" w:lineRule="auto"/>
        <w:rPr>
          <w:rFonts w:cs="Times New Roman"/>
          <w:noProof/>
          <w:color w:val="FFFFFF" w:themeColor="background1"/>
        </w:rPr>
      </w:pPr>
      <w:r w:rsidRPr="00416ADE">
        <w:rPr>
          <w:rFonts w:cs="Times New Roman"/>
        </w:rPr>
        <w:fldChar w:fldCharType="begin"/>
      </w:r>
      <w:r w:rsidRPr="00416ADE">
        <w:rPr>
          <w:rFonts w:cs="Times New Roman"/>
        </w:rPr>
        <w:instrText xml:space="preserve"> TOC \h \z \c "Tabel" </w:instrText>
      </w:r>
      <w:r w:rsidRPr="00416ADE">
        <w:rPr>
          <w:rFonts w:cs="Times New Roman"/>
        </w:rPr>
        <w:fldChar w:fldCharType="separate"/>
      </w:r>
      <w:hyperlink w:anchor="_Toc112357657" w:history="1">
        <w:r w:rsidR="001A7C41" w:rsidRPr="00D00513">
          <w:rPr>
            <w:rStyle w:val="Hyperlink"/>
            <w:rFonts w:cs="Times New Roman"/>
            <w:noProof/>
            <w:color w:val="FFFFFF" w:themeColor="background1"/>
          </w:rPr>
          <w:t>Tabel 1.1. Jadwal Pelaksana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57 \h </w:instrText>
        </w:r>
        <w:r w:rsidR="001A7C41" w:rsidRPr="00D00513">
          <w:rPr>
            <w:rFonts w:cs="Times New Roman"/>
            <w:noProof/>
            <w:webHidden/>
            <w:color w:val="FFFFFF" w:themeColor="background1"/>
          </w:rPr>
          <w:fldChar w:fldCharType="separate"/>
        </w:r>
        <w:r w:rsidR="002F1DFB">
          <w:rPr>
            <w:rFonts w:cs="Times New Roman"/>
            <w:b/>
            <w:bCs/>
            <w:noProof/>
            <w:webHidden/>
            <w:color w:val="FFFFFF" w:themeColor="background1"/>
            <w:lang w:val="en-US"/>
          </w:rPr>
          <w:t>Error! Bookmark not defined.</w:t>
        </w:r>
        <w:r w:rsidR="001A7C41" w:rsidRPr="00D00513">
          <w:rPr>
            <w:rFonts w:cs="Times New Roman"/>
            <w:noProof/>
            <w:webHidden/>
            <w:color w:val="FFFFFF" w:themeColor="background1"/>
          </w:rPr>
          <w:fldChar w:fldCharType="end"/>
        </w:r>
      </w:hyperlink>
    </w:p>
    <w:p w14:paraId="21500FA5" w14:textId="17537F09" w:rsidR="001A7C41" w:rsidRPr="00D00513" w:rsidRDefault="00000000" w:rsidP="001A7C41">
      <w:pPr>
        <w:pStyle w:val="TableofFigures"/>
        <w:tabs>
          <w:tab w:val="right" w:leader="dot" w:pos="7928"/>
        </w:tabs>
        <w:spacing w:line="480" w:lineRule="auto"/>
        <w:rPr>
          <w:rFonts w:cs="Times New Roman"/>
          <w:noProof/>
          <w:color w:val="FFFFFF" w:themeColor="background1"/>
        </w:rPr>
      </w:pPr>
      <w:hyperlink w:anchor="_Toc112357658" w:history="1">
        <w:r w:rsidR="001A7C41" w:rsidRPr="00D00513">
          <w:rPr>
            <w:rStyle w:val="Hyperlink"/>
            <w:rFonts w:cs="Times New Roman"/>
            <w:noProof/>
            <w:color w:val="FFFFFF" w:themeColor="background1"/>
          </w:rPr>
          <w:t>Tabel 3.1. Tabel User</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58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6</w:t>
        </w:r>
        <w:r w:rsidR="001A7C41" w:rsidRPr="00D00513">
          <w:rPr>
            <w:rFonts w:cs="Times New Roman"/>
            <w:noProof/>
            <w:webHidden/>
            <w:color w:val="FFFFFF" w:themeColor="background1"/>
          </w:rPr>
          <w:fldChar w:fldCharType="end"/>
        </w:r>
      </w:hyperlink>
    </w:p>
    <w:p w14:paraId="1774F94C" w14:textId="3F571647" w:rsidR="001A7C41" w:rsidRPr="00D00513" w:rsidRDefault="00000000" w:rsidP="001A7C41">
      <w:pPr>
        <w:pStyle w:val="TableofFigures"/>
        <w:tabs>
          <w:tab w:val="right" w:leader="dot" w:pos="7928"/>
        </w:tabs>
        <w:spacing w:line="480" w:lineRule="auto"/>
        <w:rPr>
          <w:rFonts w:cs="Times New Roman"/>
          <w:noProof/>
          <w:color w:val="FFFFFF" w:themeColor="background1"/>
        </w:rPr>
      </w:pPr>
      <w:hyperlink w:anchor="_Toc112357659" w:history="1">
        <w:r w:rsidR="001A7C41" w:rsidRPr="00D00513">
          <w:rPr>
            <w:rStyle w:val="Hyperlink"/>
            <w:rFonts w:cs="Times New Roman"/>
            <w:noProof/>
            <w:color w:val="FFFFFF" w:themeColor="background1"/>
          </w:rPr>
          <w:t>Tabel 3.2. Tabel Admi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59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6</w:t>
        </w:r>
        <w:r w:rsidR="001A7C41" w:rsidRPr="00D00513">
          <w:rPr>
            <w:rFonts w:cs="Times New Roman"/>
            <w:noProof/>
            <w:webHidden/>
            <w:color w:val="FFFFFF" w:themeColor="background1"/>
          </w:rPr>
          <w:fldChar w:fldCharType="end"/>
        </w:r>
      </w:hyperlink>
    </w:p>
    <w:p w14:paraId="7D8C8F9A" w14:textId="5FA04A1C" w:rsidR="001A7C41" w:rsidRPr="00D00513" w:rsidRDefault="00000000" w:rsidP="001A7C41">
      <w:pPr>
        <w:pStyle w:val="TableofFigures"/>
        <w:tabs>
          <w:tab w:val="right" w:leader="dot" w:pos="7928"/>
        </w:tabs>
        <w:spacing w:line="480" w:lineRule="auto"/>
        <w:rPr>
          <w:rFonts w:cs="Times New Roman"/>
          <w:noProof/>
          <w:color w:val="FFFFFF" w:themeColor="background1"/>
        </w:rPr>
      </w:pPr>
      <w:hyperlink w:anchor="_Toc112357660" w:history="1">
        <w:r w:rsidR="001A7C41" w:rsidRPr="00D00513">
          <w:rPr>
            <w:rStyle w:val="Hyperlink"/>
            <w:rFonts w:cs="Times New Roman"/>
            <w:noProof/>
            <w:color w:val="FFFFFF" w:themeColor="background1"/>
          </w:rPr>
          <w:t>Tabel 3.3. Tabel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60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7</w:t>
        </w:r>
        <w:r w:rsidR="001A7C41" w:rsidRPr="00D00513">
          <w:rPr>
            <w:rFonts w:cs="Times New Roman"/>
            <w:noProof/>
            <w:webHidden/>
            <w:color w:val="FFFFFF" w:themeColor="background1"/>
          </w:rPr>
          <w:fldChar w:fldCharType="end"/>
        </w:r>
      </w:hyperlink>
    </w:p>
    <w:p w14:paraId="146E1397" w14:textId="1A4BF1B6" w:rsidR="001A7C41" w:rsidRPr="00416ADE" w:rsidRDefault="00000000" w:rsidP="001A7C41">
      <w:pPr>
        <w:pStyle w:val="TableofFigures"/>
        <w:tabs>
          <w:tab w:val="right" w:leader="dot" w:pos="7928"/>
        </w:tabs>
        <w:spacing w:line="480" w:lineRule="auto"/>
        <w:rPr>
          <w:rFonts w:cs="Times New Roman"/>
          <w:noProof/>
        </w:rPr>
      </w:pPr>
      <w:hyperlink w:anchor="_Toc112357661" w:history="1">
        <w:r w:rsidR="001A7C41" w:rsidRPr="00D00513">
          <w:rPr>
            <w:rStyle w:val="Hyperlink"/>
            <w:rFonts w:cs="Times New Roman"/>
            <w:noProof/>
            <w:color w:val="FFFFFF" w:themeColor="background1"/>
          </w:rPr>
          <w:t>Tabel 3.4. Tabel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61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8</w:t>
        </w:r>
        <w:r w:rsidR="001A7C41" w:rsidRPr="00D00513">
          <w:rPr>
            <w:rFonts w:cs="Times New Roman"/>
            <w:noProof/>
            <w:webHidden/>
            <w:color w:val="FFFFFF" w:themeColor="background1"/>
          </w:rPr>
          <w:fldChar w:fldCharType="end"/>
        </w:r>
      </w:hyperlink>
    </w:p>
    <w:p w14:paraId="7DA43AA9" w14:textId="5DF23915" w:rsidR="000B4F4C" w:rsidRPr="00416ADE" w:rsidRDefault="002D064D" w:rsidP="001A7C41">
      <w:pPr>
        <w:spacing w:line="480" w:lineRule="auto"/>
        <w:rPr>
          <w:rFonts w:cs="Times New Roman"/>
        </w:rPr>
      </w:pPr>
      <w:r w:rsidRPr="00416ADE">
        <w:rPr>
          <w:rFonts w:cs="Times New Roman"/>
        </w:rPr>
        <w:fldChar w:fldCharType="end"/>
      </w:r>
    </w:p>
    <w:p w14:paraId="206B65D3" w14:textId="4F872088" w:rsidR="000B4F4C" w:rsidRPr="00416ADE" w:rsidRDefault="000B4F4C" w:rsidP="000B4F4C">
      <w:pPr>
        <w:rPr>
          <w:rFonts w:cs="Times New Roman"/>
        </w:rPr>
      </w:pPr>
    </w:p>
    <w:p w14:paraId="532E1004" w14:textId="5212FF22" w:rsidR="000B4F4C" w:rsidRPr="00416ADE" w:rsidRDefault="000B4F4C" w:rsidP="000B4F4C">
      <w:pPr>
        <w:rPr>
          <w:rFonts w:cs="Times New Roman"/>
        </w:rPr>
      </w:pPr>
    </w:p>
    <w:p w14:paraId="799F8F55" w14:textId="77777777" w:rsidR="008F77C6" w:rsidRPr="00416ADE" w:rsidRDefault="008F77C6" w:rsidP="000B4F4C">
      <w:pPr>
        <w:rPr>
          <w:rFonts w:cs="Times New Roman"/>
        </w:rPr>
        <w:sectPr w:rsidR="008F77C6" w:rsidRPr="00416ADE" w:rsidSect="004B53C1">
          <w:pgSz w:w="11907" w:h="16839" w:code="9"/>
          <w:pgMar w:top="2268" w:right="1701" w:bottom="1701" w:left="2268" w:header="708" w:footer="708" w:gutter="0"/>
          <w:pgNumType w:fmt="lowerRoman"/>
          <w:cols w:space="708"/>
          <w:docGrid w:linePitch="360"/>
        </w:sectPr>
      </w:pPr>
    </w:p>
    <w:p w14:paraId="3DD2AED2" w14:textId="5357743B" w:rsidR="008F77C6" w:rsidRPr="00416ADE" w:rsidRDefault="008F77C6" w:rsidP="00606225">
      <w:pPr>
        <w:pStyle w:val="Halaman"/>
        <w:rPr>
          <w:rFonts w:cs="Times New Roman"/>
        </w:rPr>
      </w:pPr>
      <w:bookmarkStart w:id="16" w:name="_Toc144288902"/>
      <w:r w:rsidRPr="00416ADE">
        <w:rPr>
          <w:rFonts w:cs="Times New Roman"/>
        </w:rPr>
        <w:lastRenderedPageBreak/>
        <w:t>DAFTAR GAMBAR</w:t>
      </w:r>
      <w:bookmarkEnd w:id="16"/>
    </w:p>
    <w:p w14:paraId="3B9C377A" w14:textId="6FDE27DA" w:rsidR="001A7C41" w:rsidRPr="00D00513" w:rsidRDefault="008F77C6" w:rsidP="001A7C41">
      <w:pPr>
        <w:pStyle w:val="TableofFigures"/>
        <w:tabs>
          <w:tab w:val="right" w:leader="dot" w:pos="7928"/>
        </w:tabs>
        <w:spacing w:line="360" w:lineRule="auto"/>
        <w:rPr>
          <w:rFonts w:cs="Times New Roman"/>
          <w:noProof/>
          <w:color w:val="FFFFFF" w:themeColor="background1"/>
        </w:rPr>
      </w:pPr>
      <w:r w:rsidRPr="00416ADE">
        <w:rPr>
          <w:rFonts w:cs="Times New Roman"/>
        </w:rPr>
        <w:fldChar w:fldCharType="begin"/>
      </w:r>
      <w:r w:rsidRPr="00416ADE">
        <w:rPr>
          <w:rFonts w:cs="Times New Roman"/>
        </w:rPr>
        <w:instrText xml:space="preserve"> TOC \h \z \c "Gambar" </w:instrText>
      </w:r>
      <w:r w:rsidRPr="00416ADE">
        <w:rPr>
          <w:rFonts w:cs="Times New Roman"/>
        </w:rPr>
        <w:fldChar w:fldCharType="separate"/>
      </w:r>
      <w:hyperlink w:anchor="_Toc112357675" w:history="1">
        <w:r w:rsidR="001A7C41" w:rsidRPr="00D00513">
          <w:rPr>
            <w:rStyle w:val="Hyperlink"/>
            <w:rFonts w:cs="Times New Roman"/>
            <w:noProof/>
            <w:color w:val="FFFFFF" w:themeColor="background1"/>
          </w:rPr>
          <w:t>Gambar 3.1. Struktur Organisa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5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1</w:t>
        </w:r>
        <w:r w:rsidR="001A7C41" w:rsidRPr="00D00513">
          <w:rPr>
            <w:rFonts w:cs="Times New Roman"/>
            <w:noProof/>
            <w:webHidden/>
            <w:color w:val="FFFFFF" w:themeColor="background1"/>
          </w:rPr>
          <w:fldChar w:fldCharType="end"/>
        </w:r>
      </w:hyperlink>
    </w:p>
    <w:p w14:paraId="73092254" w14:textId="2EC38D0D"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76" w:history="1">
        <w:r w:rsidR="001A7C41" w:rsidRPr="00D00513">
          <w:rPr>
            <w:rStyle w:val="Hyperlink"/>
            <w:rFonts w:cs="Times New Roman"/>
            <w:noProof/>
            <w:color w:val="FFFFFF" w:themeColor="background1"/>
          </w:rPr>
          <w:t>Gambar 3.2. Flowchart Sistem Yang Berjal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6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2</w:t>
        </w:r>
        <w:r w:rsidR="001A7C41" w:rsidRPr="00D00513">
          <w:rPr>
            <w:rFonts w:cs="Times New Roman"/>
            <w:noProof/>
            <w:webHidden/>
            <w:color w:val="FFFFFF" w:themeColor="background1"/>
          </w:rPr>
          <w:fldChar w:fldCharType="end"/>
        </w:r>
      </w:hyperlink>
    </w:p>
    <w:p w14:paraId="4076D6A5" w14:textId="68F1F390"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77" w:history="1">
        <w:r w:rsidR="001A7C41" w:rsidRPr="00D00513">
          <w:rPr>
            <w:rStyle w:val="Hyperlink"/>
            <w:rFonts w:cs="Times New Roman"/>
            <w:noProof/>
            <w:color w:val="FFFFFF" w:themeColor="background1"/>
          </w:rPr>
          <w:t>Gambar 3.3. Flowchart Yang Diusulk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7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4</w:t>
        </w:r>
        <w:r w:rsidR="001A7C41" w:rsidRPr="00D00513">
          <w:rPr>
            <w:rFonts w:cs="Times New Roman"/>
            <w:noProof/>
            <w:webHidden/>
            <w:color w:val="FFFFFF" w:themeColor="background1"/>
          </w:rPr>
          <w:fldChar w:fldCharType="end"/>
        </w:r>
      </w:hyperlink>
    </w:p>
    <w:p w14:paraId="2A154199" w14:textId="6A779A99"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78" w:history="1">
        <w:r w:rsidR="001A7C41" w:rsidRPr="00D00513">
          <w:rPr>
            <w:rStyle w:val="Hyperlink"/>
            <w:rFonts w:cs="Times New Roman"/>
            <w:noProof/>
            <w:color w:val="FFFFFF" w:themeColor="background1"/>
          </w:rPr>
          <w:t>Gambar 3.4. Use Case Diagra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8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5</w:t>
        </w:r>
        <w:r w:rsidR="001A7C41" w:rsidRPr="00D00513">
          <w:rPr>
            <w:rFonts w:cs="Times New Roman"/>
            <w:noProof/>
            <w:webHidden/>
            <w:color w:val="FFFFFF" w:themeColor="background1"/>
          </w:rPr>
          <w:fldChar w:fldCharType="end"/>
        </w:r>
      </w:hyperlink>
    </w:p>
    <w:p w14:paraId="0C825344" w14:textId="168A18FF"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79" w:history="1">
        <w:r w:rsidR="001A7C41" w:rsidRPr="00D00513">
          <w:rPr>
            <w:rStyle w:val="Hyperlink"/>
            <w:rFonts w:cs="Times New Roman"/>
            <w:noProof/>
            <w:color w:val="FFFFFF" w:themeColor="background1"/>
          </w:rPr>
          <w:t>Gambar 3.5. Activity Diagram Halaman Logi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9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6</w:t>
        </w:r>
        <w:r w:rsidR="001A7C41" w:rsidRPr="00D00513">
          <w:rPr>
            <w:rFonts w:cs="Times New Roman"/>
            <w:noProof/>
            <w:webHidden/>
            <w:color w:val="FFFFFF" w:themeColor="background1"/>
          </w:rPr>
          <w:fldChar w:fldCharType="end"/>
        </w:r>
      </w:hyperlink>
    </w:p>
    <w:p w14:paraId="7EC11285" w14:textId="1BB2CA37"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0" w:history="1">
        <w:r w:rsidR="001A7C41" w:rsidRPr="00D00513">
          <w:rPr>
            <w:rStyle w:val="Hyperlink"/>
            <w:rFonts w:cs="Times New Roman"/>
            <w:noProof/>
            <w:color w:val="FFFFFF" w:themeColor="background1"/>
          </w:rPr>
          <w:t>Gambar 3.6. Activity Diagram Halaman Registra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0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7</w:t>
        </w:r>
        <w:r w:rsidR="001A7C41" w:rsidRPr="00D00513">
          <w:rPr>
            <w:rFonts w:cs="Times New Roman"/>
            <w:noProof/>
            <w:webHidden/>
            <w:color w:val="FFFFFF" w:themeColor="background1"/>
          </w:rPr>
          <w:fldChar w:fldCharType="end"/>
        </w:r>
      </w:hyperlink>
    </w:p>
    <w:p w14:paraId="4FF068B5" w14:textId="044A06ED"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1" w:history="1">
        <w:r w:rsidR="001A7C41" w:rsidRPr="00D00513">
          <w:rPr>
            <w:rStyle w:val="Hyperlink"/>
            <w:rFonts w:cs="Times New Roman"/>
            <w:noProof/>
            <w:color w:val="FFFFFF" w:themeColor="background1"/>
          </w:rPr>
          <w:t>Gambar 3.7. Activity Diagram Halaman Tambah Data Ite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1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7</w:t>
        </w:r>
        <w:r w:rsidR="001A7C41" w:rsidRPr="00D00513">
          <w:rPr>
            <w:rFonts w:cs="Times New Roman"/>
            <w:noProof/>
            <w:webHidden/>
            <w:color w:val="FFFFFF" w:themeColor="background1"/>
          </w:rPr>
          <w:fldChar w:fldCharType="end"/>
        </w:r>
      </w:hyperlink>
    </w:p>
    <w:p w14:paraId="54EDD346" w14:textId="2368DE0D"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2" w:history="1">
        <w:r w:rsidR="001A7C41" w:rsidRPr="00D00513">
          <w:rPr>
            <w:rStyle w:val="Hyperlink"/>
            <w:rFonts w:cs="Times New Roman"/>
            <w:noProof/>
            <w:color w:val="FFFFFF" w:themeColor="background1"/>
          </w:rPr>
          <w:t>Gambar 3.8. Activity Diagram Halaman Input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2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8</w:t>
        </w:r>
        <w:r w:rsidR="001A7C41" w:rsidRPr="00D00513">
          <w:rPr>
            <w:rFonts w:cs="Times New Roman"/>
            <w:noProof/>
            <w:webHidden/>
            <w:color w:val="FFFFFF" w:themeColor="background1"/>
          </w:rPr>
          <w:fldChar w:fldCharType="end"/>
        </w:r>
      </w:hyperlink>
    </w:p>
    <w:p w14:paraId="42CF175F" w14:textId="77443253"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3" w:history="1">
        <w:r w:rsidR="001A7C41" w:rsidRPr="00D00513">
          <w:rPr>
            <w:rStyle w:val="Hyperlink"/>
            <w:rFonts w:cs="Times New Roman"/>
            <w:noProof/>
            <w:color w:val="FFFFFF" w:themeColor="background1"/>
          </w:rPr>
          <w:t>Gambar 3.9. Activity Diagram Halaman Data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3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8</w:t>
        </w:r>
        <w:r w:rsidR="001A7C41" w:rsidRPr="00D00513">
          <w:rPr>
            <w:rFonts w:cs="Times New Roman"/>
            <w:noProof/>
            <w:webHidden/>
            <w:color w:val="FFFFFF" w:themeColor="background1"/>
          </w:rPr>
          <w:fldChar w:fldCharType="end"/>
        </w:r>
      </w:hyperlink>
    </w:p>
    <w:p w14:paraId="1DC0636B" w14:textId="05FA4066"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4" w:history="1">
        <w:r w:rsidR="001A7C41" w:rsidRPr="00D00513">
          <w:rPr>
            <w:rStyle w:val="Hyperlink"/>
            <w:rFonts w:cs="Times New Roman"/>
            <w:noProof/>
            <w:color w:val="FFFFFF" w:themeColor="background1"/>
          </w:rPr>
          <w:t>Gambar 3.10. Activity Diagram Halaman Edit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4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9</w:t>
        </w:r>
        <w:r w:rsidR="001A7C41" w:rsidRPr="00D00513">
          <w:rPr>
            <w:rFonts w:cs="Times New Roman"/>
            <w:noProof/>
            <w:webHidden/>
            <w:color w:val="FFFFFF" w:themeColor="background1"/>
          </w:rPr>
          <w:fldChar w:fldCharType="end"/>
        </w:r>
      </w:hyperlink>
    </w:p>
    <w:p w14:paraId="78B2B36B" w14:textId="4CDAB150"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5" w:history="1">
        <w:r w:rsidR="001A7C41" w:rsidRPr="00D00513">
          <w:rPr>
            <w:rStyle w:val="Hyperlink"/>
            <w:rFonts w:cs="Times New Roman"/>
            <w:noProof/>
            <w:color w:val="FFFFFF" w:themeColor="background1"/>
          </w:rPr>
          <w:t>Gambar 3.11. Activity Diagram Halaman Hapus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5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9</w:t>
        </w:r>
        <w:r w:rsidR="001A7C41" w:rsidRPr="00D00513">
          <w:rPr>
            <w:rFonts w:cs="Times New Roman"/>
            <w:noProof/>
            <w:webHidden/>
            <w:color w:val="FFFFFF" w:themeColor="background1"/>
          </w:rPr>
          <w:fldChar w:fldCharType="end"/>
        </w:r>
      </w:hyperlink>
    </w:p>
    <w:p w14:paraId="7A9A0EDF" w14:textId="7F245D89"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6" w:history="1">
        <w:r w:rsidR="001A7C41" w:rsidRPr="00D00513">
          <w:rPr>
            <w:rStyle w:val="Hyperlink"/>
            <w:rFonts w:cs="Times New Roman"/>
            <w:noProof/>
            <w:color w:val="FFFFFF" w:themeColor="background1"/>
          </w:rPr>
          <w:t>Gambar 3.12. Activity Diagram Halaman Dashboard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6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29</w:t>
        </w:r>
        <w:r w:rsidR="001A7C41" w:rsidRPr="00D00513">
          <w:rPr>
            <w:rFonts w:cs="Times New Roman"/>
            <w:noProof/>
            <w:webHidden/>
            <w:color w:val="FFFFFF" w:themeColor="background1"/>
          </w:rPr>
          <w:fldChar w:fldCharType="end"/>
        </w:r>
      </w:hyperlink>
    </w:p>
    <w:p w14:paraId="03397CB9" w14:textId="7C925561"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7" w:history="1">
        <w:r w:rsidR="001A7C41" w:rsidRPr="00D00513">
          <w:rPr>
            <w:rStyle w:val="Hyperlink"/>
            <w:rFonts w:cs="Times New Roman"/>
            <w:noProof/>
            <w:color w:val="FFFFFF" w:themeColor="background1"/>
          </w:rPr>
          <w:t>Gambar 3.13. Activity Diagram Perintah Logout</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7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1</w:t>
        </w:r>
        <w:r w:rsidR="001A7C41" w:rsidRPr="00D00513">
          <w:rPr>
            <w:rFonts w:cs="Times New Roman"/>
            <w:noProof/>
            <w:webHidden/>
            <w:color w:val="FFFFFF" w:themeColor="background1"/>
          </w:rPr>
          <w:fldChar w:fldCharType="end"/>
        </w:r>
      </w:hyperlink>
    </w:p>
    <w:p w14:paraId="4F72747C" w14:textId="49968B5A"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8" w:history="1">
        <w:r w:rsidR="001A7C41" w:rsidRPr="00D00513">
          <w:rPr>
            <w:rStyle w:val="Hyperlink"/>
            <w:rFonts w:cs="Times New Roman"/>
            <w:noProof/>
            <w:color w:val="FFFFFF" w:themeColor="background1"/>
          </w:rPr>
          <w:t>Gambar 3.14. Sequence Diagram Halaman Logi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8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1</w:t>
        </w:r>
        <w:r w:rsidR="001A7C41" w:rsidRPr="00D00513">
          <w:rPr>
            <w:rFonts w:cs="Times New Roman"/>
            <w:noProof/>
            <w:webHidden/>
            <w:color w:val="FFFFFF" w:themeColor="background1"/>
          </w:rPr>
          <w:fldChar w:fldCharType="end"/>
        </w:r>
      </w:hyperlink>
    </w:p>
    <w:p w14:paraId="74EBAA7D" w14:textId="7D235C1F"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9" w:history="1">
        <w:r w:rsidR="001A7C41" w:rsidRPr="00D00513">
          <w:rPr>
            <w:rStyle w:val="Hyperlink"/>
            <w:rFonts w:cs="Times New Roman"/>
            <w:noProof/>
            <w:color w:val="FFFFFF" w:themeColor="background1"/>
          </w:rPr>
          <w:t>Gambar 3.15. Sequence Diagram Halaman Registra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9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2</w:t>
        </w:r>
        <w:r w:rsidR="001A7C41" w:rsidRPr="00D00513">
          <w:rPr>
            <w:rFonts w:cs="Times New Roman"/>
            <w:noProof/>
            <w:webHidden/>
            <w:color w:val="FFFFFF" w:themeColor="background1"/>
          </w:rPr>
          <w:fldChar w:fldCharType="end"/>
        </w:r>
      </w:hyperlink>
    </w:p>
    <w:p w14:paraId="0FF86E68" w14:textId="0B2B5CA5"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0" w:history="1">
        <w:r w:rsidR="001A7C41" w:rsidRPr="00D00513">
          <w:rPr>
            <w:rStyle w:val="Hyperlink"/>
            <w:rFonts w:cs="Times New Roman"/>
            <w:noProof/>
            <w:color w:val="FFFFFF" w:themeColor="background1"/>
          </w:rPr>
          <w:t>Gambar 3.16. Sequence Diagram Halaman Tambah Data Ite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0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2</w:t>
        </w:r>
        <w:r w:rsidR="001A7C41" w:rsidRPr="00D00513">
          <w:rPr>
            <w:rFonts w:cs="Times New Roman"/>
            <w:noProof/>
            <w:webHidden/>
            <w:color w:val="FFFFFF" w:themeColor="background1"/>
          </w:rPr>
          <w:fldChar w:fldCharType="end"/>
        </w:r>
      </w:hyperlink>
    </w:p>
    <w:p w14:paraId="48B03BF6" w14:textId="70DADB0D"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1" w:history="1">
        <w:r w:rsidR="001A7C41" w:rsidRPr="00D00513">
          <w:rPr>
            <w:rStyle w:val="Hyperlink"/>
            <w:rFonts w:cs="Times New Roman"/>
            <w:noProof/>
            <w:color w:val="FFFFFF" w:themeColor="background1"/>
          </w:rPr>
          <w:t>Gambar 3.17. Sequence Diagram Halaman Input Data Laporan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1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3</w:t>
        </w:r>
        <w:r w:rsidR="001A7C41" w:rsidRPr="00D00513">
          <w:rPr>
            <w:rFonts w:cs="Times New Roman"/>
            <w:noProof/>
            <w:webHidden/>
            <w:color w:val="FFFFFF" w:themeColor="background1"/>
          </w:rPr>
          <w:fldChar w:fldCharType="end"/>
        </w:r>
      </w:hyperlink>
    </w:p>
    <w:p w14:paraId="2BF91E57" w14:textId="397730A5"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2" w:history="1">
        <w:r w:rsidR="001A7C41" w:rsidRPr="00D00513">
          <w:rPr>
            <w:rStyle w:val="Hyperlink"/>
            <w:rFonts w:cs="Times New Roman"/>
            <w:noProof/>
            <w:color w:val="FFFFFF" w:themeColor="background1"/>
          </w:rPr>
          <w:t>Gambar 3.18. Sequence Diagram Halaman Data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2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3</w:t>
        </w:r>
        <w:r w:rsidR="001A7C41" w:rsidRPr="00D00513">
          <w:rPr>
            <w:rFonts w:cs="Times New Roman"/>
            <w:noProof/>
            <w:webHidden/>
            <w:color w:val="FFFFFF" w:themeColor="background1"/>
          </w:rPr>
          <w:fldChar w:fldCharType="end"/>
        </w:r>
      </w:hyperlink>
    </w:p>
    <w:p w14:paraId="0F0DBE82" w14:textId="77858E63"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3" w:history="1">
        <w:r w:rsidR="001A7C41" w:rsidRPr="00D00513">
          <w:rPr>
            <w:rStyle w:val="Hyperlink"/>
            <w:rFonts w:cs="Times New Roman"/>
            <w:noProof/>
            <w:color w:val="FFFFFF" w:themeColor="background1"/>
          </w:rPr>
          <w:t>Gambar 3.19. Sequence Diagram Halaman Edit Data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3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4</w:t>
        </w:r>
        <w:r w:rsidR="001A7C41" w:rsidRPr="00D00513">
          <w:rPr>
            <w:rFonts w:cs="Times New Roman"/>
            <w:noProof/>
            <w:webHidden/>
            <w:color w:val="FFFFFF" w:themeColor="background1"/>
          </w:rPr>
          <w:fldChar w:fldCharType="end"/>
        </w:r>
      </w:hyperlink>
    </w:p>
    <w:p w14:paraId="1D523EF8" w14:textId="78B7EA06"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4" w:history="1">
        <w:r w:rsidR="001A7C41" w:rsidRPr="00D00513">
          <w:rPr>
            <w:rStyle w:val="Hyperlink"/>
            <w:rFonts w:cs="Times New Roman"/>
            <w:noProof/>
            <w:color w:val="FFFFFF" w:themeColor="background1"/>
          </w:rPr>
          <w:t>Gambar 3.20. Sequence Diagram Halaman Hapus Data Laporan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4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4</w:t>
        </w:r>
        <w:r w:rsidR="001A7C41" w:rsidRPr="00D00513">
          <w:rPr>
            <w:rFonts w:cs="Times New Roman"/>
            <w:noProof/>
            <w:webHidden/>
            <w:color w:val="FFFFFF" w:themeColor="background1"/>
          </w:rPr>
          <w:fldChar w:fldCharType="end"/>
        </w:r>
      </w:hyperlink>
    </w:p>
    <w:p w14:paraId="77467D57" w14:textId="24E7EFC3"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5" w:history="1">
        <w:r w:rsidR="001A7C41" w:rsidRPr="00D00513">
          <w:rPr>
            <w:rStyle w:val="Hyperlink"/>
            <w:rFonts w:cs="Times New Roman"/>
            <w:noProof/>
            <w:color w:val="FFFFFF" w:themeColor="background1"/>
          </w:rPr>
          <w:t>Gambar 3.21. Sequence Diagram Halaman Dashboard Laporan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5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5</w:t>
        </w:r>
        <w:r w:rsidR="001A7C41" w:rsidRPr="00D00513">
          <w:rPr>
            <w:rFonts w:cs="Times New Roman"/>
            <w:noProof/>
            <w:webHidden/>
            <w:color w:val="FFFFFF" w:themeColor="background1"/>
          </w:rPr>
          <w:fldChar w:fldCharType="end"/>
        </w:r>
      </w:hyperlink>
    </w:p>
    <w:p w14:paraId="66437D39" w14:textId="3C72CF5C" w:rsidR="001A7C41" w:rsidRPr="00416ADE" w:rsidRDefault="00000000" w:rsidP="001A7C41">
      <w:pPr>
        <w:pStyle w:val="TableofFigures"/>
        <w:tabs>
          <w:tab w:val="right" w:leader="dot" w:pos="7928"/>
        </w:tabs>
        <w:spacing w:line="360" w:lineRule="auto"/>
        <w:rPr>
          <w:rFonts w:cs="Times New Roman"/>
          <w:noProof/>
        </w:rPr>
      </w:pPr>
      <w:hyperlink w:anchor="_Toc112357696" w:history="1">
        <w:r w:rsidR="001A7C41" w:rsidRPr="00D00513">
          <w:rPr>
            <w:rStyle w:val="Hyperlink"/>
            <w:rFonts w:cs="Times New Roman"/>
            <w:noProof/>
            <w:color w:val="FFFFFF" w:themeColor="background1"/>
          </w:rPr>
          <w:t>Gambar 3.22. Class Diagra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6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6</w:t>
        </w:r>
        <w:r w:rsidR="001A7C41" w:rsidRPr="00D00513">
          <w:rPr>
            <w:rFonts w:cs="Times New Roman"/>
            <w:noProof/>
            <w:webHidden/>
            <w:color w:val="FFFFFF" w:themeColor="background1"/>
          </w:rPr>
          <w:fldChar w:fldCharType="end"/>
        </w:r>
      </w:hyperlink>
    </w:p>
    <w:p w14:paraId="4627CF0B" w14:textId="12CDCFED"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7" w:history="1">
        <w:r w:rsidR="001A7C41" w:rsidRPr="00D00513">
          <w:rPr>
            <w:rStyle w:val="Hyperlink"/>
            <w:rFonts w:cs="Times New Roman"/>
            <w:noProof/>
            <w:color w:val="FFFFFF" w:themeColor="background1"/>
          </w:rPr>
          <w:t>Gambar 3.23. Desain Halaman Logi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7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9</w:t>
        </w:r>
        <w:r w:rsidR="001A7C41" w:rsidRPr="00D00513">
          <w:rPr>
            <w:rFonts w:cs="Times New Roman"/>
            <w:noProof/>
            <w:webHidden/>
            <w:color w:val="FFFFFF" w:themeColor="background1"/>
          </w:rPr>
          <w:fldChar w:fldCharType="end"/>
        </w:r>
      </w:hyperlink>
    </w:p>
    <w:p w14:paraId="003EC2F3" w14:textId="4DBC32B9"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8" w:history="1">
        <w:r w:rsidR="001A7C41" w:rsidRPr="00D00513">
          <w:rPr>
            <w:rStyle w:val="Hyperlink"/>
            <w:rFonts w:cs="Times New Roman"/>
            <w:noProof/>
            <w:color w:val="FFFFFF" w:themeColor="background1"/>
          </w:rPr>
          <w:t>Gambar 3.24. Desain Halaman Registra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8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39</w:t>
        </w:r>
        <w:r w:rsidR="001A7C41" w:rsidRPr="00D00513">
          <w:rPr>
            <w:rFonts w:cs="Times New Roman"/>
            <w:noProof/>
            <w:webHidden/>
            <w:color w:val="FFFFFF" w:themeColor="background1"/>
          </w:rPr>
          <w:fldChar w:fldCharType="end"/>
        </w:r>
      </w:hyperlink>
    </w:p>
    <w:p w14:paraId="02C9919D" w14:textId="4908A77A"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9" w:history="1">
        <w:r w:rsidR="001A7C41" w:rsidRPr="00D00513">
          <w:rPr>
            <w:rStyle w:val="Hyperlink"/>
            <w:rFonts w:cs="Times New Roman"/>
            <w:noProof/>
            <w:color w:val="FFFFFF" w:themeColor="background1"/>
          </w:rPr>
          <w:t>Gambar 3.25. Desain Halaman Utama</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9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40</w:t>
        </w:r>
        <w:r w:rsidR="001A7C41" w:rsidRPr="00D00513">
          <w:rPr>
            <w:rFonts w:cs="Times New Roman"/>
            <w:noProof/>
            <w:webHidden/>
            <w:color w:val="FFFFFF" w:themeColor="background1"/>
          </w:rPr>
          <w:fldChar w:fldCharType="end"/>
        </w:r>
      </w:hyperlink>
    </w:p>
    <w:p w14:paraId="09E3E365" w14:textId="673CBE4F"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0" w:history="1">
        <w:r w:rsidR="001A7C41" w:rsidRPr="00D00513">
          <w:rPr>
            <w:rStyle w:val="Hyperlink"/>
            <w:rFonts w:cs="Times New Roman"/>
            <w:noProof/>
            <w:color w:val="FFFFFF" w:themeColor="background1"/>
          </w:rPr>
          <w:t>Gambar 3.26. Desain Halaman Tambah Ite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0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40</w:t>
        </w:r>
        <w:r w:rsidR="001A7C41" w:rsidRPr="00D00513">
          <w:rPr>
            <w:rFonts w:cs="Times New Roman"/>
            <w:noProof/>
            <w:webHidden/>
            <w:color w:val="FFFFFF" w:themeColor="background1"/>
          </w:rPr>
          <w:fldChar w:fldCharType="end"/>
        </w:r>
      </w:hyperlink>
    </w:p>
    <w:p w14:paraId="069753C1" w14:textId="47898E49"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1" w:history="1">
        <w:r w:rsidR="001A7C41" w:rsidRPr="00D00513">
          <w:rPr>
            <w:rStyle w:val="Hyperlink"/>
            <w:rFonts w:cs="Times New Roman"/>
            <w:noProof/>
            <w:color w:val="FFFFFF" w:themeColor="background1"/>
          </w:rPr>
          <w:t>Gambar 3.27. Desain Halaman Form Input Data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1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41</w:t>
        </w:r>
        <w:r w:rsidR="001A7C41" w:rsidRPr="00D00513">
          <w:rPr>
            <w:rFonts w:cs="Times New Roman"/>
            <w:noProof/>
            <w:webHidden/>
            <w:color w:val="FFFFFF" w:themeColor="background1"/>
          </w:rPr>
          <w:fldChar w:fldCharType="end"/>
        </w:r>
      </w:hyperlink>
    </w:p>
    <w:p w14:paraId="7674BDEF" w14:textId="262134A1"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2" w:history="1">
        <w:r w:rsidR="001A7C41" w:rsidRPr="00D00513">
          <w:rPr>
            <w:rStyle w:val="Hyperlink"/>
            <w:rFonts w:cs="Times New Roman"/>
            <w:noProof/>
            <w:color w:val="FFFFFF" w:themeColor="background1"/>
          </w:rPr>
          <w:t>Gambar 3.28. Desain Halaman Tabel Data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2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41</w:t>
        </w:r>
        <w:r w:rsidR="001A7C41" w:rsidRPr="00D00513">
          <w:rPr>
            <w:rFonts w:cs="Times New Roman"/>
            <w:noProof/>
            <w:webHidden/>
            <w:color w:val="FFFFFF" w:themeColor="background1"/>
          </w:rPr>
          <w:fldChar w:fldCharType="end"/>
        </w:r>
      </w:hyperlink>
    </w:p>
    <w:p w14:paraId="77A75F76" w14:textId="31E6BE8A"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3" w:history="1">
        <w:r w:rsidR="001A7C41" w:rsidRPr="00D00513">
          <w:rPr>
            <w:rStyle w:val="Hyperlink"/>
            <w:rFonts w:cs="Times New Roman"/>
            <w:noProof/>
            <w:color w:val="FFFFFF" w:themeColor="background1"/>
          </w:rPr>
          <w:t>Gambar 3.29. Desain Halaman Edit Data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3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42</w:t>
        </w:r>
        <w:r w:rsidR="001A7C41" w:rsidRPr="00D00513">
          <w:rPr>
            <w:rFonts w:cs="Times New Roman"/>
            <w:noProof/>
            <w:webHidden/>
            <w:color w:val="FFFFFF" w:themeColor="background1"/>
          </w:rPr>
          <w:fldChar w:fldCharType="end"/>
        </w:r>
      </w:hyperlink>
    </w:p>
    <w:p w14:paraId="6B062E2C" w14:textId="39BEC7EF"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4" w:history="1">
        <w:r w:rsidR="001A7C41" w:rsidRPr="00D00513">
          <w:rPr>
            <w:rStyle w:val="Hyperlink"/>
            <w:rFonts w:cs="Times New Roman"/>
            <w:noProof/>
            <w:color w:val="FFFFFF" w:themeColor="background1"/>
          </w:rPr>
          <w:t>Gambar 3.30. Desain Halaman Form Edit Data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4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42</w:t>
        </w:r>
        <w:r w:rsidR="001A7C41" w:rsidRPr="00D00513">
          <w:rPr>
            <w:rFonts w:cs="Times New Roman"/>
            <w:noProof/>
            <w:webHidden/>
            <w:color w:val="FFFFFF" w:themeColor="background1"/>
          </w:rPr>
          <w:fldChar w:fldCharType="end"/>
        </w:r>
      </w:hyperlink>
    </w:p>
    <w:p w14:paraId="67263502" w14:textId="5B9D6542"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5" w:history="1">
        <w:r w:rsidR="001A7C41" w:rsidRPr="00D00513">
          <w:rPr>
            <w:rStyle w:val="Hyperlink"/>
            <w:rFonts w:cs="Times New Roman"/>
            <w:noProof/>
            <w:color w:val="FFFFFF" w:themeColor="background1"/>
          </w:rPr>
          <w:t>Gambar 3.31. Desain Dialog Box Konfirmasi Hapus Data</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5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44</w:t>
        </w:r>
        <w:r w:rsidR="001A7C41" w:rsidRPr="00D00513">
          <w:rPr>
            <w:rFonts w:cs="Times New Roman"/>
            <w:noProof/>
            <w:webHidden/>
            <w:color w:val="FFFFFF" w:themeColor="background1"/>
          </w:rPr>
          <w:fldChar w:fldCharType="end"/>
        </w:r>
      </w:hyperlink>
    </w:p>
    <w:p w14:paraId="3FCC84A3" w14:textId="5328B0FD" w:rsidR="00902C88"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6" w:history="1">
        <w:r w:rsidR="001A7C41" w:rsidRPr="00D00513">
          <w:rPr>
            <w:rStyle w:val="Hyperlink"/>
            <w:rFonts w:cs="Times New Roman"/>
            <w:noProof/>
            <w:color w:val="FFFFFF" w:themeColor="background1"/>
          </w:rPr>
          <w:t>Gambar 3.32. Desain Halaman Dashboard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6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2F1DFB">
          <w:rPr>
            <w:rFonts w:cs="Times New Roman"/>
            <w:noProof/>
            <w:webHidden/>
            <w:color w:val="FFFFFF" w:themeColor="background1"/>
          </w:rPr>
          <w:t>44</w:t>
        </w:r>
        <w:r w:rsidR="001A7C41" w:rsidRPr="00D00513">
          <w:rPr>
            <w:rFonts w:cs="Times New Roman"/>
            <w:noProof/>
            <w:webHidden/>
            <w:color w:val="FFFFFF" w:themeColor="background1"/>
          </w:rPr>
          <w:fldChar w:fldCharType="end"/>
        </w:r>
      </w:hyperlink>
    </w:p>
    <w:p w14:paraId="7EC0E8AF" w14:textId="77777777" w:rsidR="00902C88" w:rsidRDefault="00902C88">
      <w:pPr>
        <w:rPr>
          <w:rFonts w:cs="Times New Roman"/>
          <w:noProof/>
        </w:rPr>
      </w:pPr>
      <w:r>
        <w:rPr>
          <w:rFonts w:cs="Times New Roman"/>
          <w:noProof/>
        </w:rPr>
        <w:br w:type="page"/>
      </w:r>
    </w:p>
    <w:p w14:paraId="59DDF329" w14:textId="75CE104F" w:rsidR="001A7C41" w:rsidRPr="00416ADE" w:rsidRDefault="00902C88" w:rsidP="00902C88">
      <w:pPr>
        <w:pStyle w:val="Halaman"/>
        <w:rPr>
          <w:noProof/>
        </w:rPr>
      </w:pPr>
      <w:bookmarkStart w:id="17" w:name="_Toc144288903"/>
      <w:r>
        <w:rPr>
          <w:noProof/>
        </w:rPr>
        <w:lastRenderedPageBreak/>
        <w:t>DAFTAR LAMPIRAN</w:t>
      </w:r>
      <w:bookmarkEnd w:id="17"/>
    </w:p>
    <w:p w14:paraId="026B704B" w14:textId="2409452C" w:rsidR="00182B47" w:rsidRPr="00416ADE" w:rsidRDefault="008F77C6" w:rsidP="001A7C41">
      <w:pPr>
        <w:spacing w:line="360" w:lineRule="auto"/>
        <w:rPr>
          <w:rFonts w:cs="Times New Roman"/>
        </w:rPr>
        <w:sectPr w:rsidR="00182B47" w:rsidRPr="00416ADE" w:rsidSect="004B53C1">
          <w:pgSz w:w="11907" w:h="16839" w:code="9"/>
          <w:pgMar w:top="2268" w:right="1701" w:bottom="1701" w:left="2268" w:header="708" w:footer="708" w:gutter="0"/>
          <w:pgNumType w:fmt="lowerRoman"/>
          <w:cols w:space="708"/>
          <w:docGrid w:linePitch="360"/>
        </w:sectPr>
      </w:pPr>
      <w:r w:rsidRPr="00416ADE">
        <w:rPr>
          <w:rFonts w:cs="Times New Roman"/>
        </w:rPr>
        <w:fldChar w:fldCharType="end"/>
      </w:r>
    </w:p>
    <w:p w14:paraId="27B5CCE3" w14:textId="72717234" w:rsidR="000B4F4C" w:rsidRPr="00416ADE" w:rsidRDefault="0036499D" w:rsidP="00DE792E">
      <w:pPr>
        <w:pStyle w:val="Heading1"/>
      </w:pPr>
      <w:r w:rsidRPr="00416ADE">
        <w:lastRenderedPageBreak/>
        <w:br/>
      </w:r>
      <w:bookmarkStart w:id="18" w:name="_Toc144288904"/>
      <w:r w:rsidR="000B4F4C" w:rsidRPr="00416ADE">
        <w:t>PENDAHULUAN</w:t>
      </w:r>
      <w:bookmarkEnd w:id="18"/>
      <w:r w:rsidR="004E2868" w:rsidRPr="00416ADE">
        <w:fldChar w:fldCharType="begin"/>
      </w:r>
      <w:r w:rsidR="004E2868" w:rsidRPr="00416ADE">
        <w:instrText xml:space="preserve"> TC "PENDAHULUAN" \f C \l "1" </w:instrText>
      </w:r>
      <w:r w:rsidR="004E2868" w:rsidRPr="00416ADE">
        <w:fldChar w:fldCharType="end"/>
      </w:r>
    </w:p>
    <w:p w14:paraId="0481F969" w14:textId="77777777" w:rsidR="000B4F4C" w:rsidRPr="00416ADE" w:rsidRDefault="000B4F4C" w:rsidP="000B4F4C">
      <w:pPr>
        <w:rPr>
          <w:rFonts w:cs="Times New Roman"/>
        </w:rPr>
      </w:pPr>
    </w:p>
    <w:p w14:paraId="0949D590" w14:textId="6447472A" w:rsidR="000B4F4C" w:rsidRPr="00416ADE" w:rsidRDefault="000B4F4C" w:rsidP="00CE2B06">
      <w:pPr>
        <w:pStyle w:val="kkpheading-2"/>
        <w:rPr>
          <w:rFonts w:cs="Times New Roman"/>
        </w:rPr>
      </w:pPr>
      <w:bookmarkStart w:id="19" w:name="_Toc144288905"/>
      <w:r w:rsidRPr="00416ADE">
        <w:rPr>
          <w:rFonts w:cs="Times New Roman"/>
        </w:rPr>
        <w:t>Latar Belakang Masalah</w:t>
      </w:r>
      <w:bookmarkEnd w:id="19"/>
      <w:r w:rsidR="0023771D" w:rsidRPr="00416ADE">
        <w:rPr>
          <w:rFonts w:cs="Times New Roman"/>
        </w:rPr>
        <w:t xml:space="preserve"> </w:t>
      </w:r>
      <w:r w:rsidR="004E2868" w:rsidRPr="00416ADE">
        <w:rPr>
          <w:rFonts w:cs="Times New Roman"/>
        </w:rPr>
        <w:fldChar w:fldCharType="begin"/>
      </w:r>
      <w:r w:rsidR="004E2868" w:rsidRPr="00416ADE">
        <w:rPr>
          <w:rFonts w:cs="Times New Roman"/>
        </w:rPr>
        <w:instrText xml:space="preserve"> TC "Latar Belakang Masalah" \f D \l "2" </w:instrText>
      </w:r>
      <w:r w:rsidR="004E2868" w:rsidRPr="00416ADE">
        <w:rPr>
          <w:rFonts w:cs="Times New Roman"/>
        </w:rPr>
        <w:fldChar w:fldCharType="end"/>
      </w:r>
    </w:p>
    <w:p w14:paraId="7092B36D" w14:textId="6235F683" w:rsidR="000B4F4C" w:rsidRPr="00416ADE" w:rsidRDefault="000B4F4C" w:rsidP="00657981">
      <w:pPr>
        <w:pStyle w:val="kkpparagraph-1"/>
        <w:rPr>
          <w:rFonts w:cs="Times New Roman"/>
        </w:rPr>
      </w:pPr>
      <w:r w:rsidRPr="00416ADE">
        <w:rPr>
          <w:rFonts w:cs="Times New Roman"/>
        </w:rPr>
        <w:t xml:space="preserve">Dalam kehidupan modern saat ini, eksistensi teknologi sangat berperan besar dalam mempengaruhi perkembangan budaya dan peradaban manusia. Dan salah satu teknologi yang mengalami perkembangan dengan akselerasi sangat cepat adalah Teknologi Informasi. Hampir semua dimensi kehidupan manusia saat ini sudah tersentuh oleh </w:t>
      </w:r>
      <w:r w:rsidR="00DE08F7" w:rsidRPr="00416ADE">
        <w:rPr>
          <w:rFonts w:cs="Times New Roman"/>
        </w:rPr>
        <w:t>Teknologi Informasi</w:t>
      </w:r>
      <w:r w:rsidRPr="00416ADE">
        <w:rPr>
          <w:rFonts w:cs="Times New Roman"/>
        </w:rPr>
        <w:t>, baik dalam ruang lingkup kecil secara individu perorangan, maupun dalam ruang lingkup yang lebih besar seperti perusahaan, organisasi masyarakat, instansi pemerintahan dalam suatu negara, maupun sampai ke</w:t>
      </w:r>
      <w:r w:rsidR="00697E0A">
        <w:rPr>
          <w:rFonts w:cs="Times New Roman"/>
        </w:rPr>
        <w:t xml:space="preserve"> </w:t>
      </w:r>
      <w:r w:rsidRPr="00416ADE">
        <w:rPr>
          <w:rFonts w:cs="Times New Roman"/>
        </w:rPr>
        <w:t xml:space="preserve">dalam ruang lingkup global atau internasional. Hal ini juga tidak terlepas akibat kemudahan akses internet sebagai tulang punggung utama pendukung </w:t>
      </w:r>
      <w:r w:rsidR="00DE08F7" w:rsidRPr="00416ADE">
        <w:rPr>
          <w:rFonts w:cs="Times New Roman"/>
        </w:rPr>
        <w:t>Teknologi Informasi</w:t>
      </w:r>
      <w:r w:rsidRPr="00416ADE">
        <w:rPr>
          <w:rFonts w:cs="Times New Roman"/>
        </w:rPr>
        <w:t xml:space="preserve"> yang semakin nyata bisa kita rasakan dalam beberapa </w:t>
      </w:r>
      <w:r w:rsidR="00697E0A">
        <w:rPr>
          <w:rFonts w:cs="Times New Roman"/>
        </w:rPr>
        <w:t>dekade</w:t>
      </w:r>
      <w:r w:rsidR="00954E16">
        <w:rPr>
          <w:rFonts w:cs="Times New Roman"/>
        </w:rPr>
        <w:t xml:space="preserve"> </w:t>
      </w:r>
      <w:r w:rsidRPr="00416ADE">
        <w:rPr>
          <w:rFonts w:cs="Times New Roman"/>
        </w:rPr>
        <w:t xml:space="preserve"> terakhir ini.</w:t>
      </w:r>
    </w:p>
    <w:p w14:paraId="46FA4CB1" w14:textId="24EB7E48" w:rsidR="000B4F4C" w:rsidRPr="00416ADE" w:rsidRDefault="000B4F4C" w:rsidP="00B84BE1">
      <w:pPr>
        <w:pStyle w:val="kkpparagraph-1"/>
        <w:rPr>
          <w:rFonts w:cs="Times New Roman"/>
        </w:rPr>
      </w:pPr>
      <w:r w:rsidRPr="00416ADE">
        <w:rPr>
          <w:rFonts w:cs="Times New Roman"/>
        </w:rPr>
        <w:t xml:space="preserve">Website yang merupakan sebuah </w:t>
      </w:r>
      <w:r w:rsidRPr="000409FB">
        <w:rPr>
          <w:rFonts w:cs="Times New Roman"/>
          <w:i/>
          <w:iCs/>
        </w:rPr>
        <w:t>platform</w:t>
      </w:r>
      <w:r w:rsidRPr="00416ADE">
        <w:rPr>
          <w:rFonts w:cs="Times New Roman"/>
        </w:rPr>
        <w:t xml:space="preserve"> dalam </w:t>
      </w:r>
      <w:r w:rsidR="00DE08F7" w:rsidRPr="00416ADE">
        <w:rPr>
          <w:rFonts w:cs="Times New Roman"/>
        </w:rPr>
        <w:t>Teknologi Informasi</w:t>
      </w:r>
      <w:r w:rsidRPr="00416ADE">
        <w:rPr>
          <w:rFonts w:cs="Times New Roman"/>
        </w:rPr>
        <w:t xml:space="preserve"> menjadi salah satu pilihan utama alternatif bagi berbagai </w:t>
      </w:r>
      <w:r w:rsidR="00A74D8C">
        <w:rPr>
          <w:rFonts w:cs="Times New Roman"/>
        </w:rPr>
        <w:t xml:space="preserve">organisasi maupun </w:t>
      </w:r>
      <w:r w:rsidRPr="00416ADE">
        <w:rPr>
          <w:rFonts w:cs="Times New Roman"/>
        </w:rPr>
        <w:t xml:space="preserve">lapisan masyarakat untuk mengakses dan berbagi informasi dalam berbagi bidang dan kepentingan. Banyak perusahaan besar maupun kecil memanfaatkan teknologi ini untuk meningkatkan kinerja dan efisiensi kerja dengan kecepatan dan ketepatan tinggi untuk mengembangkan bisnis dalam rangka mencapai tujuan perusahaan. Salah satu pemanfaatan </w:t>
      </w:r>
      <w:r w:rsidRPr="000409FB">
        <w:rPr>
          <w:rFonts w:cs="Times New Roman"/>
          <w:i/>
          <w:iCs/>
        </w:rPr>
        <w:t>website</w:t>
      </w:r>
      <w:r w:rsidRPr="00416ADE">
        <w:rPr>
          <w:rFonts w:cs="Times New Roman"/>
        </w:rPr>
        <w:t xml:space="preserve"> ini bisa </w:t>
      </w:r>
      <w:r w:rsidR="00A74D8C">
        <w:rPr>
          <w:rFonts w:cs="Times New Roman"/>
        </w:rPr>
        <w:t>diimplementasikan</w:t>
      </w:r>
      <w:r w:rsidRPr="00416ADE">
        <w:rPr>
          <w:rFonts w:cs="Times New Roman"/>
        </w:rPr>
        <w:t xml:space="preserve"> pada industri otomotif. </w:t>
      </w:r>
    </w:p>
    <w:p w14:paraId="784A3D4B" w14:textId="0C0A16E7" w:rsidR="007720AD" w:rsidRPr="00416ADE" w:rsidRDefault="000B4F4C" w:rsidP="00B84BE1">
      <w:pPr>
        <w:pStyle w:val="kkpparagraph-1"/>
        <w:rPr>
          <w:rFonts w:cs="Times New Roman"/>
        </w:rPr>
      </w:pPr>
      <w:r w:rsidRPr="00416ADE">
        <w:rPr>
          <w:rFonts w:cs="Times New Roman"/>
        </w:rPr>
        <w:t xml:space="preserve">Dalam kesempatan ini </w:t>
      </w:r>
      <w:r w:rsidR="00A74D8C">
        <w:rPr>
          <w:rFonts w:cs="Times New Roman"/>
        </w:rPr>
        <w:t>penulis</w:t>
      </w:r>
      <w:r w:rsidRPr="00416ADE">
        <w:rPr>
          <w:rFonts w:cs="Times New Roman"/>
        </w:rPr>
        <w:t xml:space="preserve"> mengambil contoh kasus pada lini produksi Stamping Press pada pabrik di PT. MMKI yang memproduksi kendaraan roda empat (mobil), </w:t>
      </w:r>
      <w:r w:rsidR="00A74D8C">
        <w:rPr>
          <w:rFonts w:cs="Times New Roman"/>
        </w:rPr>
        <w:t>Stamping Press</w:t>
      </w:r>
      <w:r w:rsidRPr="00416ADE">
        <w:rPr>
          <w:rFonts w:cs="Times New Roman"/>
        </w:rPr>
        <w:t xml:space="preserve"> merupakan lini produksi yang memproses material plat besi (</w:t>
      </w:r>
      <w:r w:rsidRPr="000409FB">
        <w:rPr>
          <w:rFonts w:cs="Times New Roman"/>
          <w:i/>
          <w:iCs/>
        </w:rPr>
        <w:t>blank sheet</w:t>
      </w:r>
      <w:r w:rsidRPr="00416ADE">
        <w:rPr>
          <w:rFonts w:cs="Times New Roman"/>
        </w:rPr>
        <w:t>) untuk kemudian dibentuk menjadi bagian-bagian untuk badan (</w:t>
      </w:r>
      <w:r w:rsidRPr="000409FB">
        <w:rPr>
          <w:rFonts w:cs="Times New Roman"/>
          <w:i/>
          <w:iCs/>
        </w:rPr>
        <w:t>body</w:t>
      </w:r>
      <w:r w:rsidRPr="00416ADE">
        <w:rPr>
          <w:rFonts w:cs="Times New Roman"/>
        </w:rPr>
        <w:t>) dan rangka (</w:t>
      </w:r>
      <w:r w:rsidRPr="000409FB">
        <w:rPr>
          <w:rFonts w:cs="Times New Roman"/>
          <w:i/>
          <w:iCs/>
        </w:rPr>
        <w:t>frame body</w:t>
      </w:r>
      <w:r w:rsidRPr="00416ADE">
        <w:rPr>
          <w:rFonts w:cs="Times New Roman"/>
        </w:rPr>
        <w:t xml:space="preserve">) kendaraan yang akan dibuat. </w:t>
      </w:r>
    </w:p>
    <w:p w14:paraId="0B5CF1F4" w14:textId="082C941A" w:rsidR="000B4F4C" w:rsidRPr="00416ADE" w:rsidRDefault="000B4F4C" w:rsidP="00B84BE1">
      <w:pPr>
        <w:pStyle w:val="kkpparagraph-1"/>
        <w:rPr>
          <w:rFonts w:cs="Times New Roman"/>
        </w:rPr>
      </w:pPr>
      <w:r w:rsidRPr="00416ADE">
        <w:rPr>
          <w:rFonts w:cs="Times New Roman"/>
        </w:rPr>
        <w:t>Untuk melakukan pekerjaan tersebut, digunakan mesin Press dengan berbagai kapasitas (</w:t>
      </w:r>
      <w:r w:rsidRPr="000409FB">
        <w:rPr>
          <w:rFonts w:cs="Times New Roman"/>
          <w:i/>
          <w:iCs/>
        </w:rPr>
        <w:t>tonase</w:t>
      </w:r>
      <w:r w:rsidRPr="00416ADE">
        <w:rPr>
          <w:rFonts w:cs="Times New Roman"/>
        </w:rPr>
        <w:t xml:space="preserve">) sesuai dengan kebutuhan, dan beberapa perusahaan </w:t>
      </w:r>
      <w:r w:rsidRPr="00416ADE">
        <w:rPr>
          <w:rFonts w:cs="Times New Roman"/>
        </w:rPr>
        <w:lastRenderedPageBreak/>
        <w:t>masih menggunakan tenaga kerja manusia untuk proses pemeriksaan kualitas dan kuantitas hasil produksinya. Rekaman atau catatan semua data yang terkait dengan aktifitas produksi tersebut sangatlah penting, terutama untuk dijadikan sebagai laporan hasil produksi, baik secara kuantitatif maupun kualitatif, serta mengumpulkan semua data dan informasi permasalahan-permasalahan yang terjadi selama proses produksi, dan hal-hal lainnya yang berkaitan dengan produksi yang bisa dimanfaatkan sebagai bahan analisa terhadap berbagai masalah untuk menentukan langkah perbaikan secara berkelanjutan secara tepat sasaran sehingga bisa membantu</w:t>
      </w:r>
      <w:r w:rsidR="00A74D8C">
        <w:rPr>
          <w:rFonts w:cs="Times New Roman"/>
        </w:rPr>
        <w:t xml:space="preserve"> dalam proses pengambilan keputusan guna</w:t>
      </w:r>
      <w:r w:rsidRPr="00416ADE">
        <w:rPr>
          <w:rFonts w:cs="Times New Roman"/>
        </w:rPr>
        <w:t xml:space="preserve"> meningkatkan produktifitas </w:t>
      </w:r>
      <w:r w:rsidR="00A74D8C">
        <w:rPr>
          <w:rFonts w:cs="Times New Roman"/>
        </w:rPr>
        <w:t xml:space="preserve">departemen maupun </w:t>
      </w:r>
      <w:r w:rsidRPr="00416ADE">
        <w:rPr>
          <w:rFonts w:cs="Times New Roman"/>
        </w:rPr>
        <w:t>perusahaan.</w:t>
      </w:r>
    </w:p>
    <w:p w14:paraId="07BAD458" w14:textId="2853DD9A" w:rsidR="000B4F4C" w:rsidRPr="00416ADE" w:rsidRDefault="000B4F4C" w:rsidP="00B84BE1">
      <w:pPr>
        <w:pStyle w:val="kkpparagraph-1"/>
        <w:rPr>
          <w:rFonts w:cs="Times New Roman"/>
        </w:rPr>
      </w:pPr>
      <w:r w:rsidRPr="00416ADE">
        <w:rPr>
          <w:rFonts w:cs="Times New Roman"/>
        </w:rPr>
        <w:t>Diperiode awal produksi Stamping Press di PT. MMKI, metode pencatatan semua data yang terkait dengan produksi dilakukan secara manual dengan menuliskannya pada lembar Laporan Kerja Harian (</w:t>
      </w:r>
      <w:r w:rsidRPr="000409FB">
        <w:rPr>
          <w:rFonts w:cs="Times New Roman"/>
          <w:i/>
          <w:iCs/>
        </w:rPr>
        <w:t>Daily Production Report</w:t>
      </w:r>
      <w:r w:rsidRPr="00416ADE">
        <w:rPr>
          <w:rFonts w:cs="Times New Roman"/>
        </w:rPr>
        <w:t xml:space="preserve">) oleh </w:t>
      </w:r>
      <w:r w:rsidRPr="000409FB">
        <w:rPr>
          <w:rFonts w:cs="Times New Roman"/>
          <w:i/>
          <w:iCs/>
        </w:rPr>
        <w:t>leader</w:t>
      </w:r>
      <w:r w:rsidRPr="00416ADE">
        <w:rPr>
          <w:rFonts w:cs="Times New Roman"/>
        </w:rPr>
        <w:t xml:space="preserve"> atau </w:t>
      </w:r>
      <w:r w:rsidRPr="000409FB">
        <w:rPr>
          <w:rFonts w:cs="Times New Roman"/>
          <w:i/>
          <w:iCs/>
        </w:rPr>
        <w:t>foreman</w:t>
      </w:r>
      <w:r w:rsidRPr="00416ADE">
        <w:rPr>
          <w:rFonts w:cs="Times New Roman"/>
        </w:rPr>
        <w:t xml:space="preserve"> setiap group, yang kemudian akan disalin oleh staff yang bertanggung jawab untuk menginput data ke dalam tabel dalam file Microsoft Excel. Format tabelnya pun mengalami beberapa revisi dan perubahan mengikuti kebutuhan variasi laporan dan analisa </w:t>
      </w:r>
      <w:r w:rsidR="00AA70A7">
        <w:rPr>
          <w:rFonts w:cs="Times New Roman"/>
        </w:rPr>
        <w:t xml:space="preserve">data </w:t>
      </w:r>
      <w:r w:rsidRPr="00416ADE">
        <w:rPr>
          <w:rFonts w:cs="Times New Roman"/>
        </w:rPr>
        <w:t>yang dibutuhkan. Dan proses tersebut ternyata cukup menyita waktu bagi masing-masing pihak penaggung jawab, serta cukup rawan terjadi kesalahan input atau perbedaan standar penulisan pada laporan yang ditulis, hal tersebut menjadikan data yang diinput menjadi terlalu banyak menghasilkan variasi dan kesalahan.</w:t>
      </w:r>
    </w:p>
    <w:p w14:paraId="2570D803" w14:textId="7841B29C" w:rsidR="000B4F4C" w:rsidRPr="00416ADE" w:rsidRDefault="000B4F4C" w:rsidP="00B84BE1">
      <w:pPr>
        <w:pStyle w:val="kkpparagraph-1"/>
        <w:rPr>
          <w:rFonts w:cs="Times New Roman"/>
        </w:rPr>
      </w:pPr>
      <w:r w:rsidRPr="00416ADE">
        <w:rPr>
          <w:rFonts w:cs="Times New Roman"/>
        </w:rPr>
        <w:t xml:space="preserve">Dengan berjalannya waktu dan hasil dari beberapa analisa perbaikan, saat ini metode penulisan dan format laporan sudah dibuatkan standardnya, dan pada beberapa hal yang </w:t>
      </w:r>
      <w:r w:rsidR="00AA70A7">
        <w:rPr>
          <w:rFonts w:cs="Times New Roman"/>
        </w:rPr>
        <w:t>proses inputnya a</w:t>
      </w:r>
      <w:r w:rsidRPr="00416ADE">
        <w:rPr>
          <w:rFonts w:cs="Times New Roman"/>
        </w:rPr>
        <w:t xml:space="preserve">kan diulang-ulang, maka diberikan semacam kode untuk memudahkan dalam proses penginputan. Jadi setelah semua data laporan produksi yang ditulis oleh </w:t>
      </w:r>
      <w:r w:rsidRPr="000409FB">
        <w:rPr>
          <w:rFonts w:cs="Times New Roman"/>
          <w:i/>
          <w:iCs/>
        </w:rPr>
        <w:t>leader</w:t>
      </w:r>
      <w:r w:rsidRPr="00416ADE">
        <w:rPr>
          <w:rFonts w:cs="Times New Roman"/>
        </w:rPr>
        <w:t xml:space="preserve"> group selesai, maka akan diserahkan kepada </w:t>
      </w:r>
      <w:r w:rsidRPr="000409FB">
        <w:rPr>
          <w:rFonts w:cs="Times New Roman"/>
          <w:i/>
          <w:iCs/>
        </w:rPr>
        <w:t>Foreman</w:t>
      </w:r>
      <w:r w:rsidRPr="00416ADE">
        <w:rPr>
          <w:rFonts w:cs="Times New Roman"/>
        </w:rPr>
        <w:t xml:space="preserve"> yang akan melakukan penginputan pada form laporan harian dalam file Microsoft Excel, satu file un</w:t>
      </w:r>
      <w:r w:rsidR="00AA70A7">
        <w:rPr>
          <w:rFonts w:cs="Times New Roman"/>
        </w:rPr>
        <w:t>tu</w:t>
      </w:r>
      <w:r w:rsidRPr="00416ADE">
        <w:rPr>
          <w:rFonts w:cs="Times New Roman"/>
        </w:rPr>
        <w:t xml:space="preserve">k </w:t>
      </w:r>
      <w:r w:rsidR="00AA70A7">
        <w:rPr>
          <w:rFonts w:cs="Times New Roman"/>
        </w:rPr>
        <w:t>satu</w:t>
      </w:r>
      <w:r w:rsidRPr="00416ADE">
        <w:rPr>
          <w:rFonts w:cs="Times New Roman"/>
        </w:rPr>
        <w:t xml:space="preserve"> </w:t>
      </w:r>
      <w:r w:rsidRPr="000409FB">
        <w:rPr>
          <w:rFonts w:cs="Times New Roman"/>
          <w:i/>
          <w:iCs/>
        </w:rPr>
        <w:t>shift</w:t>
      </w:r>
      <w:r w:rsidRPr="00416ADE">
        <w:rPr>
          <w:rFonts w:cs="Times New Roman"/>
        </w:rPr>
        <w:t xml:space="preserve"> dan </w:t>
      </w:r>
      <w:r w:rsidR="00AA70A7">
        <w:rPr>
          <w:rFonts w:cs="Times New Roman"/>
        </w:rPr>
        <w:t>satu</w:t>
      </w:r>
      <w:r w:rsidRPr="00416ADE">
        <w:rPr>
          <w:rFonts w:cs="Times New Roman"/>
        </w:rPr>
        <w:t xml:space="preserve"> group. Kemudian, oleh staff </w:t>
      </w:r>
      <w:r w:rsidR="00AA70A7">
        <w:rPr>
          <w:rFonts w:cs="Times New Roman"/>
        </w:rPr>
        <w:t xml:space="preserve"> penanggung</w:t>
      </w:r>
      <w:r w:rsidRPr="00416ADE">
        <w:rPr>
          <w:rFonts w:cs="Times New Roman"/>
        </w:rPr>
        <w:t xml:space="preserve"> jawab data tersebut akan disalin ke dalam tabel induk setiap hari yang kemudian akan diolah menjadi laporan </w:t>
      </w:r>
      <w:r w:rsidR="00AA70A7">
        <w:rPr>
          <w:rFonts w:cs="Times New Roman"/>
        </w:rPr>
        <w:t>pen</w:t>
      </w:r>
      <w:r w:rsidRPr="00416ADE">
        <w:rPr>
          <w:rFonts w:cs="Times New Roman"/>
        </w:rPr>
        <w:t xml:space="preserve">capaian </w:t>
      </w:r>
      <w:r w:rsidR="00AA70A7">
        <w:rPr>
          <w:rFonts w:cs="Times New Roman"/>
        </w:rPr>
        <w:t xml:space="preserve">hasil </w:t>
      </w:r>
      <w:r w:rsidRPr="00416ADE">
        <w:rPr>
          <w:rFonts w:cs="Times New Roman"/>
        </w:rPr>
        <w:t xml:space="preserve">produksi baik </w:t>
      </w:r>
      <w:r w:rsidRPr="00416ADE">
        <w:rPr>
          <w:rFonts w:cs="Times New Roman"/>
        </w:rPr>
        <w:lastRenderedPageBreak/>
        <w:t>secara harian, mingguan, maupun tahunan</w:t>
      </w:r>
      <w:r w:rsidR="00AA70A7">
        <w:rPr>
          <w:rFonts w:cs="Times New Roman"/>
        </w:rPr>
        <w:t xml:space="preserve"> serta sebagai bahan analisa masalah yang terjadi selama proses produksi</w:t>
      </w:r>
      <w:r w:rsidRPr="00416ADE">
        <w:rPr>
          <w:rFonts w:cs="Times New Roman"/>
        </w:rPr>
        <w:t xml:space="preserve">. Jadi apabila terdapat satu group pada setiap shift produksi, sedangkan produksi berjalan dua shift perhari, maka setiap hari akan ada dua file </w:t>
      </w:r>
      <w:r w:rsidRPr="000409FB">
        <w:rPr>
          <w:rFonts w:cs="Times New Roman"/>
          <w:i/>
          <w:iCs/>
        </w:rPr>
        <w:t>Daily Production Report</w:t>
      </w:r>
      <w:r w:rsidRPr="00416ADE">
        <w:rPr>
          <w:rFonts w:cs="Times New Roman"/>
        </w:rPr>
        <w:t xml:space="preserve"> yang dibuat, atau sepuluh file setiap minggu pada kondisi hari kerja normal (lima hari kerja).</w:t>
      </w:r>
    </w:p>
    <w:p w14:paraId="79F25EF7" w14:textId="77777777" w:rsidR="00AA70A7" w:rsidRDefault="000B4F4C" w:rsidP="00B84BE1">
      <w:pPr>
        <w:pStyle w:val="kkpparagraph-1"/>
        <w:rPr>
          <w:rFonts w:cs="Times New Roman"/>
        </w:rPr>
      </w:pPr>
      <w:r w:rsidRPr="00416ADE">
        <w:rPr>
          <w:rFonts w:cs="Times New Roman"/>
        </w:rPr>
        <w:t>Meskipun metode dan format penyimpanan data produksi telah mengalamai beberapa perubahan dan perbaikan, masih banyak masalah yang harus dihadapi seperti</w:t>
      </w:r>
      <w:r w:rsidR="00AA70A7">
        <w:rPr>
          <w:rFonts w:cs="Times New Roman"/>
        </w:rPr>
        <w:t xml:space="preserve"> :</w:t>
      </w:r>
      <w:r w:rsidRPr="00416ADE">
        <w:rPr>
          <w:rFonts w:cs="Times New Roman"/>
        </w:rPr>
        <w:t xml:space="preserve"> </w:t>
      </w:r>
    </w:p>
    <w:p w14:paraId="281E7504" w14:textId="0292E3FC" w:rsidR="00AA70A7" w:rsidRDefault="00AA70A7" w:rsidP="00AA70A7">
      <w:pPr>
        <w:pStyle w:val="kkpparagraph-1"/>
        <w:numPr>
          <w:ilvl w:val="0"/>
          <w:numId w:val="37"/>
        </w:numPr>
        <w:rPr>
          <w:rFonts w:cs="Times New Roman"/>
        </w:rPr>
      </w:pPr>
      <w:r>
        <w:rPr>
          <w:rFonts w:cs="Times New Roman"/>
        </w:rPr>
        <w:t>D</w:t>
      </w:r>
      <w:r w:rsidR="000B4F4C" w:rsidRPr="00416ADE">
        <w:rPr>
          <w:rFonts w:cs="Times New Roman"/>
        </w:rPr>
        <w:t>iperlukannya</w:t>
      </w:r>
      <w:r w:rsidR="007F273A">
        <w:rPr>
          <w:rFonts w:cs="Times New Roman"/>
        </w:rPr>
        <w:t xml:space="preserve"> </w:t>
      </w:r>
      <w:r w:rsidR="000B4F4C" w:rsidRPr="00416ADE">
        <w:rPr>
          <w:rFonts w:cs="Times New Roman"/>
        </w:rPr>
        <w:t xml:space="preserve"> pekerjaan </w:t>
      </w:r>
      <w:r w:rsidR="008931DD">
        <w:rPr>
          <w:rFonts w:cs="Times New Roman"/>
        </w:rPr>
        <w:t>input untuk penyalinan</w:t>
      </w:r>
      <w:r w:rsidR="000B4F4C" w:rsidRPr="00416ADE">
        <w:rPr>
          <w:rFonts w:cs="Times New Roman"/>
        </w:rPr>
        <w:t xml:space="preserve"> data </w:t>
      </w:r>
      <w:r w:rsidR="008931DD">
        <w:rPr>
          <w:rFonts w:cs="Times New Roman"/>
        </w:rPr>
        <w:t xml:space="preserve">dari kertas </w:t>
      </w:r>
      <w:r w:rsidR="000B4F4C" w:rsidRPr="00416ADE">
        <w:rPr>
          <w:rFonts w:cs="Times New Roman"/>
        </w:rPr>
        <w:t xml:space="preserve">laporan kedalam </w:t>
      </w:r>
      <w:r w:rsidR="008931DD">
        <w:rPr>
          <w:rFonts w:cs="Times New Roman"/>
        </w:rPr>
        <w:t xml:space="preserve">form laporan harian, kemudian harus melakukan rekap dan penyalinan data dari form laporan harian kedalam </w:t>
      </w:r>
      <w:r w:rsidR="000B4F4C" w:rsidRPr="00416ADE">
        <w:rPr>
          <w:rFonts w:cs="Times New Roman"/>
        </w:rPr>
        <w:t>tabel induk setiap hari</w:t>
      </w:r>
      <w:r w:rsidR="007F273A">
        <w:rPr>
          <w:rFonts w:cs="Times New Roman"/>
        </w:rPr>
        <w:t xml:space="preserve"> yang cukup menyita waktu dan perlu beberapa orang untuk pengerjaannya sehingga kurang efisien</w:t>
      </w:r>
      <w:r w:rsidR="008953BE">
        <w:rPr>
          <w:rFonts w:cs="Times New Roman"/>
        </w:rPr>
        <w:t xml:space="preserve"> serta sering kesalahan input atau variasi data yang tidak diperlukan.</w:t>
      </w:r>
    </w:p>
    <w:p w14:paraId="1C85A83F" w14:textId="789374BF" w:rsidR="00AA70A7" w:rsidRDefault="00AA70A7" w:rsidP="00AA70A7">
      <w:pPr>
        <w:pStyle w:val="kkpparagraph-1"/>
        <w:numPr>
          <w:ilvl w:val="0"/>
          <w:numId w:val="37"/>
        </w:numPr>
        <w:rPr>
          <w:rFonts w:cs="Times New Roman"/>
        </w:rPr>
      </w:pPr>
      <w:r>
        <w:rPr>
          <w:rFonts w:cs="Times New Roman"/>
        </w:rPr>
        <w:t>P</w:t>
      </w:r>
      <w:r w:rsidR="000B4F4C" w:rsidRPr="00416ADE">
        <w:rPr>
          <w:rFonts w:cs="Times New Roman"/>
        </w:rPr>
        <w:t>enambahan file laporan yang terlalu banyak</w:t>
      </w:r>
      <w:r>
        <w:rPr>
          <w:rFonts w:cs="Times New Roman"/>
        </w:rPr>
        <w:t xml:space="preserve"> semakin membebani ruang penyimpanan </w:t>
      </w:r>
      <w:r w:rsidR="00DE08F7">
        <w:rPr>
          <w:rFonts w:cs="Times New Roman"/>
        </w:rPr>
        <w:t>pada</w:t>
      </w:r>
      <w:r>
        <w:rPr>
          <w:rFonts w:cs="Times New Roman"/>
        </w:rPr>
        <w:t xml:space="preserve"> komputer</w:t>
      </w:r>
      <w:r w:rsidR="007F273A">
        <w:rPr>
          <w:rFonts w:cs="Times New Roman"/>
        </w:rPr>
        <w:t xml:space="preserve"> serta butuh pekerjaan untuk manajemen penyimpanan file-file tersebut</w:t>
      </w:r>
    </w:p>
    <w:p w14:paraId="0D9650D9" w14:textId="29AA7A3F" w:rsidR="00AA70A7" w:rsidRDefault="00AA70A7" w:rsidP="00AA70A7">
      <w:pPr>
        <w:pStyle w:val="kkpparagraph-1"/>
        <w:numPr>
          <w:ilvl w:val="0"/>
          <w:numId w:val="37"/>
        </w:numPr>
        <w:rPr>
          <w:rFonts w:cs="Times New Roman"/>
        </w:rPr>
      </w:pPr>
      <w:r>
        <w:rPr>
          <w:rFonts w:cs="Times New Roman"/>
        </w:rPr>
        <w:t>U</w:t>
      </w:r>
      <w:r w:rsidR="000B4F4C" w:rsidRPr="00416ADE">
        <w:rPr>
          <w:rFonts w:cs="Times New Roman"/>
        </w:rPr>
        <w:t xml:space="preserve">kuran file </w:t>
      </w:r>
      <w:r w:rsidR="007F273A">
        <w:rPr>
          <w:rFonts w:cs="Times New Roman"/>
        </w:rPr>
        <w:t xml:space="preserve">untuk tabel induk </w:t>
      </w:r>
      <w:r w:rsidR="000B4F4C" w:rsidRPr="00416ADE">
        <w:rPr>
          <w:rFonts w:cs="Times New Roman"/>
        </w:rPr>
        <w:t>yang semakin besar menyebabkan file tersebut menjadi semakin berat untuk diakses, bahkan sering kali terjadi error atau kegagalan.</w:t>
      </w:r>
    </w:p>
    <w:p w14:paraId="2AF4C5D0" w14:textId="7180C7D3" w:rsidR="00AA70A7" w:rsidRPr="00AA70A7" w:rsidRDefault="000B4F4C" w:rsidP="00AA70A7">
      <w:pPr>
        <w:pStyle w:val="kkpparagraph-1"/>
        <w:numPr>
          <w:ilvl w:val="0"/>
          <w:numId w:val="37"/>
        </w:numPr>
        <w:rPr>
          <w:rFonts w:cs="Times New Roman"/>
        </w:rPr>
      </w:pPr>
      <w:r w:rsidRPr="00416ADE">
        <w:rPr>
          <w:rFonts w:cs="Times New Roman"/>
        </w:rPr>
        <w:t xml:space="preserve">Diperlukannya pekerjaan ekstra </w:t>
      </w:r>
      <w:r w:rsidR="00DE08F7">
        <w:rPr>
          <w:rFonts w:cs="Times New Roman"/>
        </w:rPr>
        <w:t xml:space="preserve">seperti penggunaan berbagai formula Excel </w:t>
      </w:r>
      <w:r w:rsidRPr="00416ADE">
        <w:rPr>
          <w:rFonts w:cs="Times New Roman"/>
        </w:rPr>
        <w:t>untuk meng</w:t>
      </w:r>
      <w:r w:rsidR="00AA70A7">
        <w:rPr>
          <w:rFonts w:cs="Times New Roman"/>
        </w:rPr>
        <w:t>o</w:t>
      </w:r>
      <w:r w:rsidRPr="00416ADE">
        <w:rPr>
          <w:rFonts w:cs="Times New Roman"/>
        </w:rPr>
        <w:t xml:space="preserve">lah data dari tabel induk menjadi sebuah laporan yang dinamis dan dapat diakses oleh semua </w:t>
      </w:r>
      <w:r w:rsidR="00DE08F7">
        <w:rPr>
          <w:rFonts w:cs="Times New Roman"/>
        </w:rPr>
        <w:t xml:space="preserve">pemangku </w:t>
      </w:r>
      <w:r w:rsidRPr="00416ADE">
        <w:rPr>
          <w:rFonts w:cs="Times New Roman"/>
        </w:rPr>
        <w:t xml:space="preserve">kepentingan secara </w:t>
      </w:r>
      <w:r w:rsidR="00DE08F7">
        <w:rPr>
          <w:rFonts w:cs="Times New Roman"/>
        </w:rPr>
        <w:t>cepat</w:t>
      </w:r>
      <w:r w:rsidR="000D5240">
        <w:rPr>
          <w:rFonts w:cs="Times New Roman"/>
        </w:rPr>
        <w:t xml:space="preserve"> yang hanya bisa dilakukan oleh sebagian orang saja sehingga rawan terjadinya kesalahan formula serta ketergantungan sistem hanya kepada segelintir orang saja yang menguasainya.</w:t>
      </w:r>
    </w:p>
    <w:p w14:paraId="751BACB9" w14:textId="03D9C19F" w:rsidR="000B4F4C" w:rsidRDefault="00DE08F7" w:rsidP="00AA70A7">
      <w:pPr>
        <w:pStyle w:val="kkpparagraph-1"/>
        <w:numPr>
          <w:ilvl w:val="0"/>
          <w:numId w:val="37"/>
        </w:numPr>
        <w:rPr>
          <w:rFonts w:cs="Times New Roman"/>
        </w:rPr>
      </w:pPr>
      <w:r>
        <w:rPr>
          <w:rFonts w:cs="Times New Roman"/>
        </w:rPr>
        <w:lastRenderedPageBreak/>
        <w:t>K</w:t>
      </w:r>
      <w:r w:rsidR="000B4F4C" w:rsidRPr="00416ADE">
        <w:rPr>
          <w:rFonts w:cs="Times New Roman"/>
        </w:rPr>
        <w:t>eterbatasan Microsoft Exel untuk menampung data yang semakin besar dan kompleks</w:t>
      </w:r>
      <w:r w:rsidR="00BC0A98">
        <w:rPr>
          <w:rFonts w:cs="Times New Roman"/>
        </w:rPr>
        <w:t xml:space="preserve">, dengan batas data yang bisa diolah adalah maksimal sebanyak </w:t>
      </w:r>
      <w:r w:rsidR="00BC0A98" w:rsidRPr="00BC0A98">
        <w:rPr>
          <w:rFonts w:cs="Times New Roman"/>
        </w:rPr>
        <w:t>1</w:t>
      </w:r>
      <w:r w:rsidR="00BC0A98">
        <w:rPr>
          <w:rFonts w:cs="Times New Roman"/>
        </w:rPr>
        <w:t>.</w:t>
      </w:r>
      <w:r w:rsidR="00BC0A98" w:rsidRPr="00BC0A98">
        <w:rPr>
          <w:rFonts w:cs="Times New Roman"/>
        </w:rPr>
        <w:t>048</w:t>
      </w:r>
      <w:r w:rsidR="00BC0A98">
        <w:rPr>
          <w:rFonts w:cs="Times New Roman"/>
        </w:rPr>
        <w:t>.</w:t>
      </w:r>
      <w:r w:rsidR="00BC0A98" w:rsidRPr="00BC0A98">
        <w:rPr>
          <w:rFonts w:cs="Times New Roman"/>
        </w:rPr>
        <w:t>576</w:t>
      </w:r>
      <w:r w:rsidR="00BC0A98">
        <w:rPr>
          <w:rFonts w:cs="Times New Roman"/>
        </w:rPr>
        <w:t xml:space="preserve"> baris data.</w:t>
      </w:r>
    </w:p>
    <w:p w14:paraId="141384DC" w14:textId="53E5B0D3" w:rsidR="00AA70A7" w:rsidRPr="00416ADE" w:rsidRDefault="00AA70A7" w:rsidP="00AA70A7">
      <w:pPr>
        <w:pStyle w:val="kkpparagraph-1"/>
        <w:numPr>
          <w:ilvl w:val="0"/>
          <w:numId w:val="37"/>
        </w:numPr>
        <w:rPr>
          <w:rFonts w:cs="Times New Roman"/>
        </w:rPr>
      </w:pPr>
      <w:r>
        <w:rPr>
          <w:rFonts w:cs="Times New Roman"/>
        </w:rPr>
        <w:t xml:space="preserve">Potensi hilang atau terhapusnya file-file laporan atau </w:t>
      </w:r>
      <w:r w:rsidR="005F0C47">
        <w:rPr>
          <w:rFonts w:cs="Times New Roman"/>
        </w:rPr>
        <w:t>data-data yang sangat penting</w:t>
      </w:r>
      <w:r>
        <w:rPr>
          <w:rFonts w:cs="Times New Roman"/>
        </w:rPr>
        <w:t xml:space="preserve"> </w:t>
      </w:r>
      <w:r>
        <w:t>dikarenakan kesalahan baik dari sistem</w:t>
      </w:r>
      <w:r w:rsidR="005F0C47">
        <w:t xml:space="preserve"> yang ditanamkan</w:t>
      </w:r>
      <w:r>
        <w:t xml:space="preserve"> maupun </w:t>
      </w:r>
      <w:r w:rsidR="005F0C47">
        <w:t xml:space="preserve">akibat </w:t>
      </w:r>
      <w:r>
        <w:t xml:space="preserve">human </w:t>
      </w:r>
      <w:r w:rsidRPr="000409FB">
        <w:rPr>
          <w:i/>
          <w:iCs/>
        </w:rPr>
        <w:t>error</w:t>
      </w:r>
      <w:r>
        <w:t xml:space="preserve"> yang belum bisa dicegah oleh aplikasi tersebut dikarenakan file harus diakses secara langsung </w:t>
      </w:r>
      <w:r w:rsidR="005F0C47">
        <w:t>setiap kali</w:t>
      </w:r>
      <w:r>
        <w:t xml:space="preserve"> hendak digunakan</w:t>
      </w:r>
      <w:r w:rsidR="005F0C47">
        <w:t>.</w:t>
      </w:r>
    </w:p>
    <w:p w14:paraId="70C145C2" w14:textId="698BF70C" w:rsidR="00BE705B" w:rsidRPr="00416ADE" w:rsidRDefault="000B4F4C" w:rsidP="00901E86">
      <w:pPr>
        <w:pStyle w:val="kkpparagraph-1"/>
        <w:rPr>
          <w:rFonts w:cs="Times New Roman"/>
        </w:rPr>
      </w:pPr>
      <w:r w:rsidRPr="00416ADE">
        <w:rPr>
          <w:rFonts w:cs="Times New Roman"/>
        </w:rPr>
        <w:t xml:space="preserve">Dengan berbagai kekurangan dan masalah yang ada pada system </w:t>
      </w:r>
      <w:r w:rsidR="00D2672E">
        <w:rPr>
          <w:rFonts w:cs="Times New Roman"/>
        </w:rPr>
        <w:t xml:space="preserve">laporan </w:t>
      </w:r>
      <w:r w:rsidRPr="00416ADE">
        <w:rPr>
          <w:rFonts w:cs="Times New Roman"/>
        </w:rPr>
        <w:t xml:space="preserve">saat ini, maka pemanfaatan System Informasi yang lebih </w:t>
      </w:r>
      <w:r w:rsidR="00D2672E">
        <w:rPr>
          <w:rFonts w:cs="Times New Roman"/>
        </w:rPr>
        <w:t>efisien</w:t>
      </w:r>
      <w:r w:rsidR="008931DD">
        <w:rPr>
          <w:rFonts w:cs="Times New Roman"/>
        </w:rPr>
        <w:t>,</w:t>
      </w:r>
      <w:r w:rsidRPr="00416ADE">
        <w:rPr>
          <w:rFonts w:cs="Times New Roman"/>
        </w:rPr>
        <w:t xml:space="preserve"> dinamis</w:t>
      </w:r>
      <w:r w:rsidR="008931DD">
        <w:rPr>
          <w:rFonts w:cs="Times New Roman"/>
        </w:rPr>
        <w:t>, dan lebih aman</w:t>
      </w:r>
      <w:r w:rsidRPr="00416ADE">
        <w:rPr>
          <w:rFonts w:cs="Times New Roman"/>
        </w:rPr>
        <w:t xml:space="preserve"> seperti Sistem Informasi berbasis web </w:t>
      </w:r>
      <w:r w:rsidR="005F0C47">
        <w:rPr>
          <w:rFonts w:cs="Times New Roman"/>
        </w:rPr>
        <w:t xml:space="preserve">diharapkan </w:t>
      </w:r>
      <w:r w:rsidRPr="00416ADE">
        <w:rPr>
          <w:rFonts w:cs="Times New Roman"/>
        </w:rPr>
        <w:t xml:space="preserve">akan </w:t>
      </w:r>
      <w:r w:rsidR="005F0C47">
        <w:rPr>
          <w:rFonts w:cs="Times New Roman"/>
        </w:rPr>
        <w:t>dapat</w:t>
      </w:r>
      <w:r w:rsidRPr="00416ADE">
        <w:rPr>
          <w:rFonts w:cs="Times New Roman"/>
        </w:rPr>
        <w:t xml:space="preserve"> membantu memudahkan pekerjaan dalam hal manajemen data </w:t>
      </w:r>
      <w:r w:rsidR="00D2672E">
        <w:rPr>
          <w:rFonts w:cs="Times New Roman"/>
        </w:rPr>
        <w:t xml:space="preserve">informasi </w:t>
      </w:r>
      <w:r w:rsidRPr="00416ADE">
        <w:rPr>
          <w:rFonts w:cs="Times New Roman"/>
        </w:rPr>
        <w:t xml:space="preserve">dan pengolahannya untuk dijadikan laporan yang lebih </w:t>
      </w:r>
      <w:r w:rsidR="00D2672E">
        <w:rPr>
          <w:rFonts w:cs="Times New Roman"/>
        </w:rPr>
        <w:t xml:space="preserve">up to date, </w:t>
      </w:r>
      <w:r w:rsidRPr="00416ADE">
        <w:rPr>
          <w:rFonts w:cs="Times New Roman"/>
        </w:rPr>
        <w:t xml:space="preserve">dinamis, </w:t>
      </w:r>
      <w:r w:rsidR="00D2672E">
        <w:rPr>
          <w:rFonts w:cs="Times New Roman"/>
        </w:rPr>
        <w:t>informatif</w:t>
      </w:r>
      <w:r w:rsidRPr="00416ADE">
        <w:rPr>
          <w:rFonts w:cs="Times New Roman"/>
        </w:rPr>
        <w:t xml:space="preserve">, dan mudah untuk diakses dari manapun </w:t>
      </w:r>
      <w:r w:rsidR="00D2672E">
        <w:rPr>
          <w:rFonts w:cs="Times New Roman"/>
        </w:rPr>
        <w:t xml:space="preserve">oleh setiap pemangku </w:t>
      </w:r>
      <w:r w:rsidRPr="00416ADE">
        <w:rPr>
          <w:rFonts w:cs="Times New Roman"/>
        </w:rPr>
        <w:t xml:space="preserve">kepentingan </w:t>
      </w:r>
      <w:r w:rsidR="00D2672E">
        <w:rPr>
          <w:rFonts w:cs="Times New Roman"/>
        </w:rPr>
        <w:t>dengan</w:t>
      </w:r>
      <w:r w:rsidRPr="00416ADE">
        <w:rPr>
          <w:rFonts w:cs="Times New Roman"/>
        </w:rPr>
        <w:t xml:space="preserve"> lebih cepat dan aman</w:t>
      </w:r>
      <w:r w:rsidR="008931DD">
        <w:rPr>
          <w:rFonts w:cs="Times New Roman"/>
        </w:rPr>
        <w:t xml:space="preserve"> </w:t>
      </w:r>
      <w:r w:rsidR="00D2672E">
        <w:rPr>
          <w:rFonts w:cs="Times New Roman"/>
        </w:rPr>
        <w:t>serta</w:t>
      </w:r>
      <w:r w:rsidR="008931DD">
        <w:rPr>
          <w:rFonts w:cs="Times New Roman"/>
        </w:rPr>
        <w:t xml:space="preserve"> berkelanjutan.</w:t>
      </w:r>
    </w:p>
    <w:p w14:paraId="5E5284B5" w14:textId="63309C59" w:rsidR="000B4F4C" w:rsidRPr="00416ADE" w:rsidRDefault="000B4F4C" w:rsidP="00CE2B06">
      <w:pPr>
        <w:pStyle w:val="kkpheading-2"/>
        <w:rPr>
          <w:rFonts w:cs="Times New Roman"/>
        </w:rPr>
      </w:pPr>
      <w:bookmarkStart w:id="20" w:name="_Toc144288906"/>
      <w:r w:rsidRPr="00416ADE">
        <w:rPr>
          <w:rFonts w:cs="Times New Roman"/>
        </w:rPr>
        <w:t>Identifikasi Masalah</w:t>
      </w:r>
      <w:bookmarkEnd w:id="20"/>
    </w:p>
    <w:p w14:paraId="1EB9F2C4" w14:textId="07E6779C" w:rsidR="000B4F4C" w:rsidRPr="00416ADE" w:rsidRDefault="000B4F4C" w:rsidP="00F02559">
      <w:pPr>
        <w:pStyle w:val="kkpparagraph-1"/>
        <w:rPr>
          <w:rFonts w:cs="Times New Roman"/>
        </w:rPr>
      </w:pPr>
      <w:r w:rsidRPr="00416ADE">
        <w:rPr>
          <w:rFonts w:cs="Times New Roman"/>
        </w:rPr>
        <w:t xml:space="preserve">Berdasarkan latar belakang dan kondisi di atas, maka dapat diidentifikasi beberapa permasalahan yang ada sebagai berikut:  </w:t>
      </w:r>
    </w:p>
    <w:p w14:paraId="2F9BDBAD" w14:textId="1D7B339E" w:rsidR="000B4F4C" w:rsidRPr="00416ADE" w:rsidRDefault="000B4F4C" w:rsidP="00E938D4">
      <w:pPr>
        <w:pStyle w:val="kkpheading-4"/>
        <w:numPr>
          <w:ilvl w:val="3"/>
          <w:numId w:val="8"/>
        </w:numPr>
      </w:pPr>
      <w:r w:rsidRPr="00416ADE">
        <w:t xml:space="preserve">Sistem </w:t>
      </w:r>
      <w:r w:rsidR="00BB7795" w:rsidRPr="00416ADE">
        <w:t>penulisan laporan</w:t>
      </w:r>
      <w:r w:rsidRPr="00416ADE">
        <w:t xml:space="preserve"> saat ini </w:t>
      </w:r>
      <w:r w:rsidR="00BB7795" w:rsidRPr="00416ADE">
        <w:t>masih mengandalkan kerta</w:t>
      </w:r>
      <w:r w:rsidR="000D5240">
        <w:t xml:space="preserve">s </w:t>
      </w:r>
      <w:r w:rsidR="00BB7795" w:rsidRPr="00416ADE">
        <w:t xml:space="preserve">form laporan untuk penulisannya yang dilakukan oleh </w:t>
      </w:r>
      <w:r w:rsidR="00112495" w:rsidRPr="000409FB">
        <w:rPr>
          <w:i/>
          <w:iCs/>
        </w:rPr>
        <w:t>L</w:t>
      </w:r>
      <w:r w:rsidR="00BB7795" w:rsidRPr="000409FB">
        <w:rPr>
          <w:i/>
          <w:iCs/>
        </w:rPr>
        <w:t>eader</w:t>
      </w:r>
      <w:r w:rsidR="00BB7795" w:rsidRPr="00416ADE">
        <w:t xml:space="preserve"> </w:t>
      </w:r>
      <w:r w:rsidR="00112495" w:rsidRPr="00416ADE">
        <w:t>P</w:t>
      </w:r>
      <w:r w:rsidR="00BB7795" w:rsidRPr="00416ADE">
        <w:t>roduksi</w:t>
      </w:r>
      <w:r w:rsidR="000D5240">
        <w:t xml:space="preserve"> sebelum</w:t>
      </w:r>
      <w:r w:rsidR="00BB7795" w:rsidRPr="00416ADE">
        <w:t xml:space="preserve"> diinput ke dalam form </w:t>
      </w:r>
      <w:r w:rsidR="00E156FB" w:rsidRPr="00416ADE">
        <w:t>Daily Report</w:t>
      </w:r>
      <w:r w:rsidR="00BB7795" w:rsidRPr="00416ADE">
        <w:t xml:space="preserve"> dalam bentuk file Microsoft Excel oleh </w:t>
      </w:r>
      <w:r w:rsidR="00BB7795" w:rsidRPr="000409FB">
        <w:rPr>
          <w:i/>
          <w:iCs/>
        </w:rPr>
        <w:t>Foreman</w:t>
      </w:r>
      <w:r w:rsidR="00BB7795" w:rsidRPr="00416ADE">
        <w:t xml:space="preserve"> </w:t>
      </w:r>
      <w:r w:rsidR="00112495" w:rsidRPr="00416ADE">
        <w:t>Produksi</w:t>
      </w:r>
      <w:r w:rsidR="000D5240">
        <w:t>, kemudian data dari form tersebut akan disalin ke dalam tabel induk pada file yang berbeda</w:t>
      </w:r>
      <w:r w:rsidR="00112495" w:rsidRPr="00416ADE">
        <w:t xml:space="preserve"> </w:t>
      </w:r>
      <w:r w:rsidR="00BB7795" w:rsidRPr="00416ADE">
        <w:t xml:space="preserve">sehingga ada </w:t>
      </w:r>
      <w:r w:rsidR="000D5240">
        <w:t xml:space="preserve">beberapa </w:t>
      </w:r>
      <w:r w:rsidR="00BB7795" w:rsidRPr="00416ADE">
        <w:t xml:space="preserve">pekerjaan yang </w:t>
      </w:r>
      <w:r w:rsidR="00E156FB" w:rsidRPr="00416ADE">
        <w:t xml:space="preserve">nyaris </w:t>
      </w:r>
      <w:r w:rsidR="00BB7795" w:rsidRPr="00416ADE">
        <w:t xml:space="preserve">sama namun harus dilakukan oleh </w:t>
      </w:r>
      <w:r w:rsidR="000D5240">
        <w:t>beberapa</w:t>
      </w:r>
      <w:r w:rsidR="00BB7795" w:rsidRPr="00416ADE">
        <w:t xml:space="preserve"> orang yang berbeda, dan hal ini </w:t>
      </w:r>
      <w:r w:rsidR="00E156FB" w:rsidRPr="00416ADE">
        <w:t>mengakibatkan</w:t>
      </w:r>
      <w:r w:rsidR="00BB7795" w:rsidRPr="00416ADE">
        <w:t xml:space="preserve"> </w:t>
      </w:r>
      <w:r w:rsidR="00E156FB" w:rsidRPr="00416ADE">
        <w:t xml:space="preserve">ada </w:t>
      </w:r>
      <w:r w:rsidR="00BB7795" w:rsidRPr="00416ADE">
        <w:t>waktu</w:t>
      </w:r>
      <w:r w:rsidR="00E156FB" w:rsidRPr="00416ADE">
        <w:t xml:space="preserve"> yang terbuang, pekerjaan yang </w:t>
      </w:r>
      <w:r w:rsidR="00BB7795" w:rsidRPr="00416ADE">
        <w:t>tidak efektif dan efisien</w:t>
      </w:r>
      <w:r w:rsidR="00E156FB" w:rsidRPr="00416ADE">
        <w:t>, serta membutuhkan banyak kertas yang pada akhirnya tidak terpakai lagi (sia-sia)</w:t>
      </w:r>
      <w:r w:rsidR="008953BE">
        <w:t xml:space="preserve"> serta sering terjadi kesalahan input atau variasi data yang tidak diperlukan.</w:t>
      </w:r>
    </w:p>
    <w:p w14:paraId="09473D90" w14:textId="778E01B0" w:rsidR="000B4F4C" w:rsidRPr="00416ADE" w:rsidRDefault="000B4F4C" w:rsidP="00E938D4">
      <w:pPr>
        <w:pStyle w:val="kkpheading-4"/>
      </w:pPr>
      <w:r w:rsidRPr="00416ADE">
        <w:lastRenderedPageBreak/>
        <w:t xml:space="preserve">Meskipun ada </w:t>
      </w:r>
      <w:r w:rsidR="000B506C" w:rsidRPr="00416ADE">
        <w:t>S</w:t>
      </w:r>
      <w:r w:rsidR="00162DC7" w:rsidRPr="00416ADE">
        <w:t>ha</w:t>
      </w:r>
      <w:r w:rsidR="000B506C" w:rsidRPr="00416ADE">
        <w:t>red Folder</w:t>
      </w:r>
      <w:r w:rsidRPr="00416ADE">
        <w:t xml:space="preserve"> perusahaan yang bisa digunakan untuk menyimpan </w:t>
      </w:r>
      <w:r w:rsidR="00E7660A">
        <w:t xml:space="preserve">dan mengakses </w:t>
      </w:r>
      <w:r w:rsidRPr="00416ADE">
        <w:t>data</w:t>
      </w:r>
      <w:r w:rsidR="000B506C" w:rsidRPr="00416ADE">
        <w:t xml:space="preserve"> </w:t>
      </w:r>
      <w:r w:rsidR="00E156FB" w:rsidRPr="00416ADE">
        <w:t xml:space="preserve">file </w:t>
      </w:r>
      <w:r w:rsidR="00E156FB" w:rsidRPr="000409FB">
        <w:rPr>
          <w:i/>
          <w:iCs/>
        </w:rPr>
        <w:t>Daily Report</w:t>
      </w:r>
      <w:r w:rsidR="00E156FB" w:rsidRPr="00416ADE">
        <w:t xml:space="preserve"> yang sudah diinput</w:t>
      </w:r>
      <w:r w:rsidRPr="00416ADE">
        <w:t>, hampir semua orang yang memiliki akses dapat melakukan apapun terhadap file data tersebut (membuka, mengedit, menghapus, merusak data dalam file)</w:t>
      </w:r>
      <w:r w:rsidR="00E156FB" w:rsidRPr="00416ADE">
        <w:t xml:space="preserve">, sehingga ada potensi </w:t>
      </w:r>
      <w:r w:rsidR="00E7660A">
        <w:t xml:space="preserve">perubahan data yang tidak diinginkan atau </w:t>
      </w:r>
      <w:r w:rsidR="00E156FB" w:rsidRPr="00416ADE">
        <w:t>kehilangan data yang penting.</w:t>
      </w:r>
    </w:p>
    <w:p w14:paraId="0D117C41" w14:textId="3DAD1295" w:rsidR="000B4F4C" w:rsidRPr="00416ADE" w:rsidRDefault="000B4F4C" w:rsidP="00E938D4">
      <w:pPr>
        <w:pStyle w:val="kkpheading-4"/>
      </w:pPr>
      <w:r w:rsidRPr="00416ADE">
        <w:t xml:space="preserve">Untuk merubah data menjadi sebuah </w:t>
      </w:r>
      <w:r w:rsidR="005F2A3C" w:rsidRPr="00416ADE">
        <w:t xml:space="preserve">visualisasi </w:t>
      </w:r>
      <w:r w:rsidRPr="00416ADE">
        <w:t xml:space="preserve">laporan hanya bisa lakukan oleh satu pengguna saja, yaitu </w:t>
      </w:r>
      <w:r w:rsidR="00E156FB" w:rsidRPr="00416ADE">
        <w:t xml:space="preserve">staff PIC </w:t>
      </w:r>
      <w:r w:rsidRPr="00416ADE">
        <w:t xml:space="preserve">penanggung jawab pengelolaan data, dan harus menunggu proses penyalinan dari file </w:t>
      </w:r>
      <w:r w:rsidRPr="000409FB">
        <w:rPr>
          <w:i/>
          <w:iCs/>
        </w:rPr>
        <w:t>Daily Report</w:t>
      </w:r>
      <w:r w:rsidRPr="00416ADE">
        <w:t xml:space="preserve"> kedalam file Tabel Induk. </w:t>
      </w:r>
      <w:r w:rsidR="00112495" w:rsidRPr="00416ADE">
        <w:t>Pekerjaan inipun cukup memakan waktu karena harus membuat beberapa perubahan formula pada file Excel</w:t>
      </w:r>
      <w:r w:rsidR="000B506C" w:rsidRPr="00416ADE">
        <w:t xml:space="preserve">, sehingga menyebabkan efisiensi waktu </w:t>
      </w:r>
      <w:r w:rsidR="00112495" w:rsidRPr="00416ADE">
        <w:t xml:space="preserve">pada sataff PIC </w:t>
      </w:r>
      <w:r w:rsidR="000B506C" w:rsidRPr="00416ADE">
        <w:t>menjadi rendah.</w:t>
      </w:r>
      <w:r w:rsidR="00CE3612" w:rsidRPr="00416ADE">
        <w:t xml:space="preserve"> Dan proses ini berpotensi adanya kesalahan ketika merubah formula sehingga bisa mengurangi akurasi </w:t>
      </w:r>
      <w:r w:rsidR="003D23A9">
        <w:t xml:space="preserve">data dari </w:t>
      </w:r>
      <w:r w:rsidR="00CE3612" w:rsidRPr="00416ADE">
        <w:t>hasil laporan.</w:t>
      </w:r>
    </w:p>
    <w:p w14:paraId="1EBC2EB9" w14:textId="22C06678" w:rsidR="000B4F4C" w:rsidRPr="00416ADE" w:rsidRDefault="000B4F4C" w:rsidP="00CE2B06">
      <w:pPr>
        <w:pStyle w:val="kkpheading-2"/>
        <w:rPr>
          <w:rFonts w:cs="Times New Roman"/>
        </w:rPr>
      </w:pPr>
      <w:bookmarkStart w:id="21" w:name="_Toc144288907"/>
      <w:r w:rsidRPr="00416ADE">
        <w:rPr>
          <w:rFonts w:cs="Times New Roman"/>
        </w:rPr>
        <w:t>Batasan Masalah</w:t>
      </w:r>
      <w:bookmarkEnd w:id="21"/>
    </w:p>
    <w:p w14:paraId="345920E3" w14:textId="45F408EE" w:rsidR="000B4F4C" w:rsidRPr="00416ADE" w:rsidRDefault="000B4F4C" w:rsidP="002C49BC">
      <w:pPr>
        <w:pStyle w:val="kkpparagraph-1"/>
        <w:rPr>
          <w:rFonts w:cs="Times New Roman"/>
        </w:rPr>
      </w:pPr>
      <w:r w:rsidRPr="00416ADE">
        <w:rPr>
          <w:rFonts w:cs="Times New Roman"/>
        </w:rPr>
        <w:t xml:space="preserve">Berdasarkan identifikasi masalah di atas, maka batasan masalah untuk menghindari melebarnya masalah dalam rencana perancangan Sistem Informasi Laporan Harian Produksi berbasis web yang </w:t>
      </w:r>
      <w:r w:rsidR="00347A1F">
        <w:rPr>
          <w:rFonts w:cs="Times New Roman"/>
        </w:rPr>
        <w:t xml:space="preserve">akan </w:t>
      </w:r>
      <w:r w:rsidRPr="00416ADE">
        <w:rPr>
          <w:rFonts w:cs="Times New Roman"/>
        </w:rPr>
        <w:t xml:space="preserve">dibuat adalah sebagai berikut: </w:t>
      </w:r>
    </w:p>
    <w:p w14:paraId="5A4F6859" w14:textId="6ECE1DE3" w:rsidR="000B4F4C" w:rsidRPr="00416ADE" w:rsidRDefault="00524E09" w:rsidP="00E938D4">
      <w:pPr>
        <w:pStyle w:val="kkpheading-4"/>
        <w:numPr>
          <w:ilvl w:val="3"/>
          <w:numId w:val="11"/>
        </w:numPr>
      </w:pPr>
      <w:r>
        <w:t>Dalam penelitian ini difokuskan untuk p</w:t>
      </w:r>
      <w:r w:rsidR="000B4F4C" w:rsidRPr="00416ADE">
        <w:t xml:space="preserve">erancangan Sistem Informasi Laporan Harian Produksi </w:t>
      </w:r>
      <w:r>
        <w:t xml:space="preserve">berbasis web </w:t>
      </w:r>
      <w:r w:rsidR="000B4F4C" w:rsidRPr="00416ADE">
        <w:t xml:space="preserve">yang dapat memberikan fitur kemudahan akses secara </w:t>
      </w:r>
      <w:r w:rsidR="000B4F4C" w:rsidRPr="00295483">
        <w:rPr>
          <w:i/>
          <w:iCs/>
        </w:rPr>
        <w:t>online</w:t>
      </w:r>
      <w:r w:rsidR="000B4F4C" w:rsidRPr="00416ADE">
        <w:t xml:space="preserve"> melalui media </w:t>
      </w:r>
      <w:r w:rsidR="000B4F4C" w:rsidRPr="00295483">
        <w:rPr>
          <w:i/>
          <w:iCs/>
        </w:rPr>
        <w:t>web browser</w:t>
      </w:r>
      <w:r w:rsidR="000B4F4C" w:rsidRPr="00416ADE">
        <w:t xml:space="preserve"> </w:t>
      </w:r>
      <w:r w:rsidR="00112495" w:rsidRPr="00416ADE">
        <w:t>pada komputer</w:t>
      </w:r>
      <w:r w:rsidR="00694A0F">
        <w:t xml:space="preserve"> atau </w:t>
      </w:r>
      <w:r w:rsidR="00347A1F">
        <w:t>t</w:t>
      </w:r>
      <w:r w:rsidR="00694A0F">
        <w:t>ablet</w:t>
      </w:r>
      <w:r w:rsidR="00112495" w:rsidRPr="00416ADE">
        <w:t xml:space="preserve"> </w:t>
      </w:r>
      <w:r w:rsidR="00347A1F">
        <w:t>PC</w:t>
      </w:r>
      <w:r>
        <w:t xml:space="preserve"> untuk</w:t>
      </w:r>
      <w:r w:rsidR="00CE3612" w:rsidRPr="00416ADE">
        <w:t xml:space="preserve"> mengurangi penggunaan kertas</w:t>
      </w:r>
      <w:r w:rsidR="008953BE">
        <w:t xml:space="preserve"> serta </w:t>
      </w:r>
      <w:r w:rsidR="00347A1F">
        <w:t>untuk meningkatkan efisiensi dan efektifitas dalam pekerjaan.</w:t>
      </w:r>
    </w:p>
    <w:p w14:paraId="33630DE7" w14:textId="3830C17F" w:rsidR="000B4F4C" w:rsidRPr="00416ADE" w:rsidRDefault="00524E09" w:rsidP="00E938D4">
      <w:pPr>
        <w:pStyle w:val="kkpheading-4"/>
      </w:pPr>
      <w:r>
        <w:t xml:space="preserve">Penelitian </w:t>
      </w:r>
      <w:r w:rsidR="000B4F4C" w:rsidRPr="00416ADE">
        <w:t>Perancangan Sistem Informasi Laporan Harian Produksi</w:t>
      </w:r>
      <w:r>
        <w:t xml:space="preserve"> ini hanya berfokus untuk lini produksi Stamping Press di PT. MMKI </w:t>
      </w:r>
      <w:r w:rsidR="000B4F4C" w:rsidRPr="00416ADE">
        <w:t xml:space="preserve">dengan </w:t>
      </w:r>
      <w:r>
        <w:t xml:space="preserve">memberikan fitur </w:t>
      </w:r>
      <w:r w:rsidR="000B4F4C" w:rsidRPr="00416ADE">
        <w:t xml:space="preserve">sistem keamanan </w:t>
      </w:r>
      <w:r>
        <w:t>untuk melindungi</w:t>
      </w:r>
      <w:r w:rsidR="00112495" w:rsidRPr="00416ADE">
        <w:t xml:space="preserve"> data dan file-file penting terkait laporan produksi</w:t>
      </w:r>
      <w:r w:rsidR="00F245C9" w:rsidRPr="00416ADE">
        <w:t xml:space="preserve"> akan terjaga dari kerusakan, perubahan yang tidak diinginkan, atau kehilangan melalui pihak-pihak yang tidak diberikan wewenang</w:t>
      </w:r>
      <w:r w:rsidR="00347A1F">
        <w:t xml:space="preserve"> baik secara sengaja maupun tidak disengaja.</w:t>
      </w:r>
    </w:p>
    <w:p w14:paraId="3059D7B7" w14:textId="3EFD54C6" w:rsidR="000B4F4C" w:rsidRPr="00416ADE" w:rsidRDefault="00524E09" w:rsidP="00E938D4">
      <w:pPr>
        <w:pStyle w:val="kkpheading-4"/>
      </w:pPr>
      <w:r>
        <w:lastRenderedPageBreak/>
        <w:t xml:space="preserve">Penlitian ini fokus pada </w:t>
      </w:r>
      <w:r w:rsidR="00694A0F">
        <w:t xml:space="preserve">Pengembangan </w:t>
      </w:r>
      <w:r w:rsidR="000B4F4C" w:rsidRPr="00416ADE">
        <w:t>rancangan Sistem Informasi Laporan Harian Produksi</w:t>
      </w:r>
      <w:r>
        <w:t xml:space="preserve"> </w:t>
      </w:r>
      <w:r w:rsidR="000B4F4C" w:rsidRPr="00416ADE">
        <w:t>berbasis web</w:t>
      </w:r>
      <w:r w:rsidR="0092000A">
        <w:t xml:space="preserve"> </w:t>
      </w:r>
      <w:r w:rsidR="000B4F4C" w:rsidRPr="00416ADE">
        <w:t xml:space="preserve">menggunakan </w:t>
      </w:r>
      <w:r w:rsidR="00694A0F">
        <w:t xml:space="preserve">metode </w:t>
      </w:r>
      <w:r w:rsidR="00694A0F" w:rsidRPr="00295483">
        <w:rPr>
          <w:i/>
          <w:iCs/>
        </w:rPr>
        <w:t>Agile Development</w:t>
      </w:r>
      <w:r w:rsidR="008953BE">
        <w:t xml:space="preserve"> dengan</w:t>
      </w:r>
      <w:r w:rsidR="00F65166">
        <w:t xml:space="preserve"> </w:t>
      </w:r>
      <w:r w:rsidR="000B4F4C" w:rsidRPr="00416ADE">
        <w:t>bahasa pemrograman PHP</w:t>
      </w:r>
      <w:r w:rsidR="00E01CF2">
        <w:t xml:space="preserve"> dan </w:t>
      </w:r>
      <w:r w:rsidR="00D357A1">
        <w:t>Java</w:t>
      </w:r>
      <w:r w:rsidR="00E01CF2">
        <w:t>s</w:t>
      </w:r>
      <w:r w:rsidR="00D357A1">
        <w:t>cript</w:t>
      </w:r>
      <w:r w:rsidR="00E01CF2">
        <w:t>, sedangkan untuk</w:t>
      </w:r>
      <w:r w:rsidR="000B4F4C" w:rsidRPr="00416ADE">
        <w:t xml:space="preserve"> pengelolaan </w:t>
      </w:r>
      <w:r w:rsidR="000B4F4C" w:rsidRPr="00295483">
        <w:rPr>
          <w:i/>
          <w:iCs/>
        </w:rPr>
        <w:t>database</w:t>
      </w:r>
      <w:r w:rsidR="000B4F4C" w:rsidRPr="00416ADE">
        <w:t xml:space="preserve"> menggunakan MySQL</w:t>
      </w:r>
      <w:r w:rsidR="0092000A">
        <w:t>.</w:t>
      </w:r>
    </w:p>
    <w:p w14:paraId="01B54F57" w14:textId="2207EFC5" w:rsidR="000B4F4C" w:rsidRPr="00416ADE" w:rsidRDefault="000B4F4C" w:rsidP="00CE2B06">
      <w:pPr>
        <w:pStyle w:val="kkpheading-2"/>
        <w:rPr>
          <w:rFonts w:cs="Times New Roman"/>
        </w:rPr>
      </w:pPr>
      <w:bookmarkStart w:id="22" w:name="_Toc144288908"/>
      <w:r w:rsidRPr="00416ADE">
        <w:rPr>
          <w:rFonts w:cs="Times New Roman"/>
        </w:rPr>
        <w:t>Rumusan Masalah</w:t>
      </w:r>
      <w:bookmarkEnd w:id="22"/>
    </w:p>
    <w:p w14:paraId="7CCF3501" w14:textId="355337E5" w:rsidR="00754FE1" w:rsidRPr="00416ADE" w:rsidRDefault="000B4F4C" w:rsidP="00BE705B">
      <w:pPr>
        <w:pStyle w:val="kkpparagraph-1"/>
        <w:rPr>
          <w:rFonts w:cs="Times New Roman"/>
        </w:rPr>
      </w:pPr>
      <w:r w:rsidRPr="00416ADE">
        <w:rPr>
          <w:rFonts w:cs="Times New Roman"/>
        </w:rPr>
        <w:t xml:space="preserve">Berdasarkan </w:t>
      </w:r>
      <w:r w:rsidR="008953BE">
        <w:rPr>
          <w:rFonts w:cs="Times New Roman"/>
        </w:rPr>
        <w:t xml:space="preserve">beberapa </w:t>
      </w:r>
      <w:r w:rsidRPr="00416ADE">
        <w:rPr>
          <w:rFonts w:cs="Times New Roman"/>
        </w:rPr>
        <w:t xml:space="preserve">latar belakang dan identifikasi masalah </w:t>
      </w:r>
      <w:r w:rsidR="008953BE">
        <w:rPr>
          <w:rFonts w:cs="Times New Roman"/>
        </w:rPr>
        <w:t xml:space="preserve">yang sudah penulis uraikan </w:t>
      </w:r>
      <w:r w:rsidRPr="00416ADE">
        <w:rPr>
          <w:rFonts w:cs="Times New Roman"/>
        </w:rPr>
        <w:t xml:space="preserve">di atas, maka rumusan masalah yang akan dibahas pada </w:t>
      </w:r>
      <w:r w:rsidR="008953BE">
        <w:rPr>
          <w:rFonts w:cs="Times New Roman"/>
        </w:rPr>
        <w:t>penelitian</w:t>
      </w:r>
      <w:r w:rsidRPr="00416ADE">
        <w:rPr>
          <w:rFonts w:cs="Times New Roman"/>
        </w:rPr>
        <w:t xml:space="preserve"> ini adalah </w:t>
      </w:r>
      <w:r w:rsidR="00754FE1" w:rsidRPr="00416ADE">
        <w:rPr>
          <w:rFonts w:cs="Times New Roman"/>
        </w:rPr>
        <w:t>sebagai berikut:</w:t>
      </w:r>
    </w:p>
    <w:p w14:paraId="24C485AD" w14:textId="2386D616" w:rsidR="00BE705B" w:rsidRPr="00416ADE" w:rsidRDefault="000B4F4C" w:rsidP="00E938D4">
      <w:pPr>
        <w:pStyle w:val="kkpheading-4"/>
        <w:numPr>
          <w:ilvl w:val="3"/>
          <w:numId w:val="34"/>
        </w:numPr>
      </w:pPr>
      <w:r w:rsidRPr="00416ADE">
        <w:t xml:space="preserve">Bagaimana membuat rancangan Sistem Informasi Laporan Harian Produksi Manufacturing Stamping Press </w:t>
      </w:r>
      <w:r w:rsidR="00754FE1" w:rsidRPr="00416ADE">
        <w:t>berbasis</w:t>
      </w:r>
      <w:r w:rsidRPr="00416ADE">
        <w:t xml:space="preserve"> website yang lebih mudah diakses</w:t>
      </w:r>
      <w:r w:rsidR="00754FE1" w:rsidRPr="00416ADE">
        <w:t xml:space="preserve"> dan diinput langsung oleh Leader Produksi</w:t>
      </w:r>
      <w:r w:rsidR="00CE3612" w:rsidRPr="00416ADE">
        <w:t xml:space="preserve"> tanpa menggunakan kertas</w:t>
      </w:r>
      <w:r w:rsidR="005752ED">
        <w:t xml:space="preserve"> (</w:t>
      </w:r>
      <w:r w:rsidR="005752ED" w:rsidRPr="00295483">
        <w:rPr>
          <w:i/>
          <w:iCs/>
        </w:rPr>
        <w:t>paperless</w:t>
      </w:r>
      <w:r w:rsidR="005752ED">
        <w:t>)</w:t>
      </w:r>
      <w:r w:rsidR="008953BE">
        <w:t xml:space="preserve"> dan cukup dikerjakan oleh satu orang saja serta dapat mencegah kesalahan input atau variasi data yang tidak diperlukan.</w:t>
      </w:r>
    </w:p>
    <w:p w14:paraId="57D5D424" w14:textId="5DC73D43" w:rsidR="00754FE1" w:rsidRPr="00416ADE" w:rsidRDefault="00754FE1" w:rsidP="00E938D4">
      <w:pPr>
        <w:pStyle w:val="kkpheading-4"/>
        <w:numPr>
          <w:ilvl w:val="3"/>
          <w:numId w:val="34"/>
        </w:numPr>
      </w:pPr>
      <w:r w:rsidRPr="00416ADE">
        <w:t xml:space="preserve">Bagaimana membuat rancangan Sistem Informasi Laporan Harian Produksi Manufacturing Stamping Press berbasis website yang </w:t>
      </w:r>
      <w:r w:rsidR="00F65166">
        <w:t xml:space="preserve">handal, efisien, serta </w:t>
      </w:r>
      <w:r w:rsidRPr="00416ADE">
        <w:t xml:space="preserve">lebih aman </w:t>
      </w:r>
      <w:r w:rsidR="00F65166">
        <w:t xml:space="preserve">dalam </w:t>
      </w:r>
      <w:r w:rsidRPr="00416ADE">
        <w:t xml:space="preserve"> melindungi data serta file-file</w:t>
      </w:r>
      <w:r w:rsidR="00F65166">
        <w:t xml:space="preserve"> yang sangat</w:t>
      </w:r>
      <w:r w:rsidRPr="00416ADE">
        <w:t xml:space="preserve"> penting berkaitan dengan Laporan Produksi</w:t>
      </w:r>
      <w:r w:rsidR="00F65166">
        <w:t xml:space="preserve"> Stamping Press</w:t>
      </w:r>
      <w:r w:rsidR="008953BE">
        <w:t>.</w:t>
      </w:r>
    </w:p>
    <w:p w14:paraId="6F5A61B0" w14:textId="033DEFA9" w:rsidR="00754FE1" w:rsidRPr="00416ADE" w:rsidRDefault="00754FE1" w:rsidP="00E938D4">
      <w:pPr>
        <w:pStyle w:val="kkpheading-4"/>
        <w:numPr>
          <w:ilvl w:val="3"/>
          <w:numId w:val="34"/>
        </w:numPr>
      </w:pPr>
      <w:r w:rsidRPr="00416ADE">
        <w:t xml:space="preserve">Bagaimana membuat rancangan Sistem Informasi Laporan Harian Produksi Manufacturing Stamping Press berbasis website yang secara otomatis </w:t>
      </w:r>
      <w:r w:rsidR="008953BE">
        <w:t>dapat</w:t>
      </w:r>
      <w:r w:rsidRPr="00416ADE">
        <w:t xml:space="preserve"> menampilkan visualisasi </w:t>
      </w:r>
      <w:r w:rsidR="008953BE">
        <w:t>l</w:t>
      </w:r>
      <w:r w:rsidRPr="00416ADE">
        <w:t xml:space="preserve">aporan </w:t>
      </w:r>
      <w:r w:rsidR="008953BE">
        <w:t>p</w:t>
      </w:r>
      <w:r w:rsidRPr="00416ADE">
        <w:t xml:space="preserve">roduksi secara real time dengan lebih dinamis, </w:t>
      </w:r>
      <w:r w:rsidR="00CE3612" w:rsidRPr="00416ADE">
        <w:t xml:space="preserve">akurat, </w:t>
      </w:r>
      <w:r w:rsidRPr="00416ADE">
        <w:t>interaktif</w:t>
      </w:r>
      <w:r w:rsidR="00CE3612" w:rsidRPr="00416ADE">
        <w:t>, dan informatif</w:t>
      </w:r>
      <w:r w:rsidR="00F65166">
        <w:t xml:space="preserve"> dengan menggunakan metode </w:t>
      </w:r>
      <w:r w:rsidR="00F65166" w:rsidRPr="00295483">
        <w:rPr>
          <w:i/>
          <w:iCs/>
        </w:rPr>
        <w:t>Agile Development</w:t>
      </w:r>
      <w:r w:rsidR="00F65166">
        <w:t>.</w:t>
      </w:r>
    </w:p>
    <w:p w14:paraId="4F795061" w14:textId="667B820F" w:rsidR="000B4F4C" w:rsidRPr="00416ADE" w:rsidRDefault="000B4F4C" w:rsidP="00CE2B06">
      <w:pPr>
        <w:pStyle w:val="kkpheading-2"/>
        <w:rPr>
          <w:rFonts w:cs="Times New Roman"/>
        </w:rPr>
      </w:pPr>
      <w:bookmarkStart w:id="23" w:name="_Toc144288909"/>
      <w:r w:rsidRPr="00416ADE">
        <w:rPr>
          <w:rFonts w:cs="Times New Roman"/>
        </w:rPr>
        <w:t xml:space="preserve">Tujuan </w:t>
      </w:r>
      <w:r w:rsidR="000F196F">
        <w:rPr>
          <w:rFonts w:cs="Times New Roman"/>
        </w:rPr>
        <w:t>Penelitian</w:t>
      </w:r>
      <w:bookmarkEnd w:id="23"/>
    </w:p>
    <w:p w14:paraId="4DA4FE35" w14:textId="51B2CEDE" w:rsidR="00C35FB5" w:rsidRPr="00416ADE" w:rsidRDefault="000B4F4C" w:rsidP="00C35FB5">
      <w:pPr>
        <w:pStyle w:val="kkpparagraph-1"/>
        <w:rPr>
          <w:rFonts w:cs="Times New Roman"/>
        </w:rPr>
      </w:pPr>
      <w:r w:rsidRPr="00416ADE">
        <w:rPr>
          <w:rFonts w:cs="Times New Roman"/>
        </w:rPr>
        <w:t xml:space="preserve">Adapun tujuan dari dibuatnya </w:t>
      </w:r>
      <w:r w:rsidR="000D539C">
        <w:rPr>
          <w:rFonts w:cs="Times New Roman"/>
        </w:rPr>
        <w:t xml:space="preserve">penelitian </w:t>
      </w:r>
      <w:r w:rsidRPr="00416ADE">
        <w:rPr>
          <w:rFonts w:cs="Times New Roman"/>
        </w:rPr>
        <w:t>rancangan website Sistem Informasi Laporan Harian Produksi Manufacturing Stamping Press adalah sebagai berikut:</w:t>
      </w:r>
    </w:p>
    <w:p w14:paraId="56099FDE" w14:textId="5B919453" w:rsidR="000B4F4C" w:rsidRPr="00416ADE" w:rsidRDefault="000D539C" w:rsidP="00E938D4">
      <w:pPr>
        <w:pStyle w:val="kkpheading-4"/>
        <w:numPr>
          <w:ilvl w:val="3"/>
          <w:numId w:val="10"/>
        </w:numPr>
      </w:pPr>
      <w:r>
        <w:lastRenderedPageBreak/>
        <w:t>Melakukan analisa sistem pelaporan hasil produksi pada saat ini untuk merancang sistem laporan yang paling sesuai untuk lini produksi Stamping Press</w:t>
      </w:r>
      <w:r w:rsidR="000B4F4C" w:rsidRPr="00416ADE">
        <w:t>.</w:t>
      </w:r>
    </w:p>
    <w:p w14:paraId="4A46F5CB" w14:textId="115963E4" w:rsidR="000B4F4C" w:rsidRPr="00416ADE" w:rsidRDefault="000B4F4C" w:rsidP="00E938D4">
      <w:pPr>
        <w:pStyle w:val="kkpheading-4"/>
      </w:pPr>
      <w:r w:rsidRPr="00416ADE">
        <w:t>M</w:t>
      </w:r>
      <w:r w:rsidR="000D539C">
        <w:t>elakukan implementasi Sistem Informasi Laporan Harian Produksi Stamping Press (</w:t>
      </w:r>
      <w:r w:rsidR="00007B51">
        <w:t>input data, rekap dan visualisasi, simpan dan perlindungan) data laporan</w:t>
      </w:r>
      <w:r w:rsidR="0005379F" w:rsidRPr="00416ADE">
        <w:t>.</w:t>
      </w:r>
    </w:p>
    <w:p w14:paraId="652FC4C7" w14:textId="10486F9C" w:rsidR="00BE705B" w:rsidRPr="00416ADE" w:rsidRDefault="000B4F4C" w:rsidP="00E938D4">
      <w:pPr>
        <w:pStyle w:val="kkpheading-4"/>
      </w:pPr>
      <w:r w:rsidRPr="00416ADE">
        <w:t xml:space="preserve">Memudahkan </w:t>
      </w:r>
      <w:r w:rsidR="00007B51">
        <w:t>semua pemangku kepentingan</w:t>
      </w:r>
      <w:r w:rsidRPr="00416ADE">
        <w:t xml:space="preserve"> untuk dapat mengakses </w:t>
      </w:r>
      <w:r w:rsidR="0005379F" w:rsidRPr="00416ADE">
        <w:t>dan membaca visualisasi L</w:t>
      </w:r>
      <w:r w:rsidRPr="00416ADE">
        <w:t xml:space="preserve">aporan </w:t>
      </w:r>
      <w:r w:rsidR="0005379F" w:rsidRPr="00416ADE">
        <w:t>P</w:t>
      </w:r>
      <w:r w:rsidRPr="00416ADE">
        <w:t xml:space="preserve">roduksi secara cepat </w:t>
      </w:r>
      <w:r w:rsidR="0005379F" w:rsidRPr="00416ADE">
        <w:t>dan akurat sehingga dapat m</w:t>
      </w:r>
      <w:r w:rsidRPr="00416ADE">
        <w:t xml:space="preserve">engumpulkan </w:t>
      </w:r>
      <w:r w:rsidR="00242963" w:rsidRPr="00416ADE">
        <w:t xml:space="preserve">data dan informasi penting yang dapat </w:t>
      </w:r>
      <w:r w:rsidRPr="00416ADE">
        <w:t xml:space="preserve">dijadikan </w:t>
      </w:r>
      <w:r w:rsidR="00242963" w:rsidRPr="00416ADE">
        <w:t xml:space="preserve">bahan </w:t>
      </w:r>
      <w:r w:rsidRPr="00416ADE">
        <w:t xml:space="preserve">analisa </w:t>
      </w:r>
      <w:r w:rsidR="00007B51">
        <w:t>untuk membantu dalam mengambil keputusan serta untuk menentukan kebijakan-kebijakan strategis kedepannya.</w:t>
      </w:r>
    </w:p>
    <w:p w14:paraId="734FADBE" w14:textId="2C0ED094" w:rsidR="000B4F4C" w:rsidRPr="00416ADE" w:rsidRDefault="000B4F4C" w:rsidP="0040646A">
      <w:pPr>
        <w:pStyle w:val="kkpheading-2"/>
      </w:pPr>
      <w:bookmarkStart w:id="24" w:name="_Toc144288910"/>
      <w:r w:rsidRPr="00416ADE">
        <w:t xml:space="preserve">Manfaat </w:t>
      </w:r>
      <w:r w:rsidR="00AA7B3A">
        <w:t>Penelitian</w:t>
      </w:r>
      <w:bookmarkEnd w:id="24"/>
    </w:p>
    <w:p w14:paraId="70C4C66C" w14:textId="2FC3DDBF" w:rsidR="00A34419" w:rsidRPr="00416ADE" w:rsidRDefault="000B4F4C" w:rsidP="004671E7">
      <w:pPr>
        <w:pStyle w:val="kkpparagraph-1"/>
        <w:rPr>
          <w:rFonts w:cs="Times New Roman"/>
        </w:rPr>
      </w:pPr>
      <w:r w:rsidRPr="00416ADE">
        <w:rPr>
          <w:rFonts w:cs="Times New Roman"/>
        </w:rPr>
        <w:t xml:space="preserve">Adapun </w:t>
      </w:r>
      <w:r w:rsidR="00C9434A">
        <w:rPr>
          <w:rFonts w:cs="Times New Roman"/>
        </w:rPr>
        <w:t xml:space="preserve">penelitian ini diharapkan dapat memberikan </w:t>
      </w:r>
      <w:r w:rsidRPr="00416ADE">
        <w:rPr>
          <w:rFonts w:cs="Times New Roman"/>
        </w:rPr>
        <w:t xml:space="preserve">manfaat </w:t>
      </w:r>
      <w:r w:rsidR="00C9434A">
        <w:rPr>
          <w:rFonts w:cs="Times New Roman"/>
        </w:rPr>
        <w:t xml:space="preserve">baik secara teoritis maupun secara praktis </w:t>
      </w:r>
      <w:r w:rsidRPr="00416ADE">
        <w:rPr>
          <w:rFonts w:cs="Times New Roman"/>
        </w:rPr>
        <w:t>:</w:t>
      </w:r>
    </w:p>
    <w:p w14:paraId="10DD0763" w14:textId="273B12B0" w:rsidR="000B4F4C" w:rsidRPr="00416ADE" w:rsidRDefault="00070A07" w:rsidP="00E938D4">
      <w:pPr>
        <w:pStyle w:val="kkpheading-4"/>
        <w:numPr>
          <w:ilvl w:val="3"/>
          <w:numId w:val="9"/>
        </w:numPr>
      </w:pPr>
      <w:r>
        <w:t>Aspek Teoritis</w:t>
      </w:r>
    </w:p>
    <w:p w14:paraId="071F2310" w14:textId="61CA6A56" w:rsidR="00070A07" w:rsidRPr="00070A07" w:rsidRDefault="00BC05FF" w:rsidP="00070A07">
      <w:pPr>
        <w:pStyle w:val="kkpheading-abc"/>
      </w:pPr>
      <w:r>
        <w:t>Kesempatan mendapatkan pengalaman secara langsung untuk meningkatkan pengetahuan dalam bisang sistem pelaporan hasil produksi dibidang industri khususnya pada lini produksi Stamping Press.</w:t>
      </w:r>
    </w:p>
    <w:p w14:paraId="343E84E8" w14:textId="77AB31E7" w:rsidR="00070A07" w:rsidRPr="00070A07" w:rsidRDefault="007F5CC9" w:rsidP="00070A07">
      <w:pPr>
        <w:pStyle w:val="kkpheading-abc"/>
      </w:pPr>
      <w:r>
        <w:t>Kesempatan dan pengalaman untuk p</w:t>
      </w:r>
      <w:r w:rsidR="000B4F4C" w:rsidRPr="00070A07">
        <w:t>endalaman mate</w:t>
      </w:r>
      <w:r>
        <w:t xml:space="preserve">ri dan teori-teori selama </w:t>
      </w:r>
      <w:r w:rsidR="000B4F4C" w:rsidRPr="00070A07">
        <w:t>perkuliahan dengan pengimplementasian dalam dunia nyata</w:t>
      </w:r>
      <w:r>
        <w:t xml:space="preserve"> khususnya pada aplikasi berbasis web dengan berbagai tantangan dan hambatan yang sangat berharga sebagai pelajaran di masa yang akan datang.</w:t>
      </w:r>
    </w:p>
    <w:p w14:paraId="3457C9B1" w14:textId="18EC73EF" w:rsidR="00070A07" w:rsidRPr="00070A07" w:rsidRDefault="007F5CC9" w:rsidP="00070A07">
      <w:pPr>
        <w:pStyle w:val="kkpheading-abc"/>
      </w:pPr>
      <w:r>
        <w:t>Diharapkan materi penelitian ini bisa menjadi inspirasi,  alternatif sumber referensi, serta masukan bagi mahasiswa lain yang sedang mencari topik dan bahan skripsi.</w:t>
      </w:r>
    </w:p>
    <w:p w14:paraId="3E3AF94E" w14:textId="40CE337C" w:rsidR="000B4F4C" w:rsidRDefault="007F5CC9" w:rsidP="00070A07">
      <w:pPr>
        <w:pStyle w:val="kkpheading-abc"/>
      </w:pPr>
      <w:r>
        <w:t>M</w:t>
      </w:r>
      <w:r w:rsidR="009F3B57">
        <w:t>elatih dan m</w:t>
      </w:r>
      <w:r>
        <w:t xml:space="preserve">engasah kemampuan penulis untuk </w:t>
      </w:r>
      <w:r w:rsidR="009F3B57">
        <w:t xml:space="preserve">lebih </w:t>
      </w:r>
      <w:r>
        <w:t>berfikir dan bekerja secara sistematis</w:t>
      </w:r>
      <w:r w:rsidR="009F3B57">
        <w:t>, efisien</w:t>
      </w:r>
      <w:r>
        <w:t xml:space="preserve"> dan </w:t>
      </w:r>
      <w:r w:rsidR="009F3B57" w:rsidRPr="00295483">
        <w:rPr>
          <w:i/>
          <w:iCs/>
        </w:rPr>
        <w:t>flexible</w:t>
      </w:r>
      <w:r w:rsidR="009F3B57">
        <w:t xml:space="preserve"> dengan penerapan </w:t>
      </w:r>
      <w:r w:rsidR="009F3B57">
        <w:lastRenderedPageBreak/>
        <w:t xml:space="preserve">metode </w:t>
      </w:r>
      <w:r w:rsidR="009F3B57" w:rsidRPr="00295483">
        <w:rPr>
          <w:i/>
          <w:iCs/>
        </w:rPr>
        <w:t>Agile Development</w:t>
      </w:r>
      <w:r w:rsidR="009F3B57">
        <w:t xml:space="preserve"> selama proses perancangan dan pengembangan aplikasi.</w:t>
      </w:r>
    </w:p>
    <w:p w14:paraId="4ACB5384" w14:textId="6B19CB0A" w:rsidR="009F3B57" w:rsidRPr="00416ADE" w:rsidRDefault="009F3B57" w:rsidP="00070A07">
      <w:pPr>
        <w:pStyle w:val="kkpheading-abc"/>
      </w:pPr>
      <w:r>
        <w:t xml:space="preserve">Hasil dari penilitian ini  diharapkan dapat memberikan manfaat bagi para user pemangku kepentingan untuk mempermudah dan mempercepat dalam proses penanganan data data laporan produksi secara hemat, informatif, serta aman sehingga diharapkan dapat membantu organisasi atau perusahaan dalam mengambil keputusan </w:t>
      </w:r>
      <w:r>
        <w:rPr>
          <w:rFonts w:cs="Times New Roman"/>
        </w:rPr>
        <w:t>serta untuk menentukan kebijakan-kebijakan strategis kedepannya.</w:t>
      </w:r>
    </w:p>
    <w:p w14:paraId="777AF116" w14:textId="71A625DB" w:rsidR="000B4F4C" w:rsidRPr="00416ADE" w:rsidRDefault="00070A07" w:rsidP="00E938D4">
      <w:pPr>
        <w:pStyle w:val="kkpheading-4"/>
      </w:pPr>
      <w:r>
        <w:t>Aspek Praktis</w:t>
      </w:r>
    </w:p>
    <w:p w14:paraId="4CCBD2F0" w14:textId="5559126F" w:rsidR="00D21487" w:rsidRDefault="00D21487" w:rsidP="00242963">
      <w:pPr>
        <w:pStyle w:val="kkpheading-abc"/>
        <w:numPr>
          <w:ilvl w:val="5"/>
          <w:numId w:val="36"/>
        </w:numPr>
        <w:rPr>
          <w:rFonts w:cs="Times New Roman"/>
        </w:rPr>
      </w:pPr>
      <w:r>
        <w:rPr>
          <w:rFonts w:cs="Times New Roman"/>
        </w:rPr>
        <w:t xml:space="preserve">Sebagai bahan kajian dan evaluasi bagi pihak Perguruan Tinggi untuk melihat apakah </w:t>
      </w:r>
      <w:r w:rsidR="00BB0556">
        <w:rPr>
          <w:rFonts w:cs="Times New Roman"/>
        </w:rPr>
        <w:t xml:space="preserve">teori-teori yang diberikan serta </w:t>
      </w:r>
      <w:r>
        <w:rPr>
          <w:rFonts w:cs="Times New Roman"/>
        </w:rPr>
        <w:t>metode p</w:t>
      </w:r>
      <w:r w:rsidR="00BB0556">
        <w:rPr>
          <w:rFonts w:cs="Times New Roman"/>
        </w:rPr>
        <w:t xml:space="preserve">embelajaran saat ini sudah sesuai atau masih membutuhkan perbaikan dan penyesuaian agar kualitas proses dan hasil belajar mengajar dikampus semakin meningkat terutama dalam teori-teori dan praktik dalam pengembangan aplikasi berbasis web. </w:t>
      </w:r>
    </w:p>
    <w:p w14:paraId="427FCB55" w14:textId="01CF1750" w:rsidR="000B4F4C" w:rsidRPr="00416ADE" w:rsidRDefault="00BB0556" w:rsidP="00242963">
      <w:pPr>
        <w:pStyle w:val="kkpheading-abc"/>
        <w:numPr>
          <w:ilvl w:val="5"/>
          <w:numId w:val="36"/>
        </w:numPr>
        <w:rPr>
          <w:rFonts w:cs="Times New Roman"/>
        </w:rPr>
      </w:pPr>
      <w:r>
        <w:rPr>
          <w:rFonts w:cs="Times New Roman"/>
        </w:rPr>
        <w:t>Hasil dari implementasi</w:t>
      </w:r>
      <w:r w:rsidR="000B4F4C" w:rsidRPr="00416ADE">
        <w:rPr>
          <w:rFonts w:cs="Times New Roman"/>
        </w:rPr>
        <w:t xml:space="preserve"> Sistem Informasi Laporan Harian Produksi Manufacturing Stamping Press </w:t>
      </w:r>
      <w:r>
        <w:rPr>
          <w:rFonts w:cs="Times New Roman"/>
        </w:rPr>
        <w:t>dapat</w:t>
      </w:r>
      <w:r w:rsidR="000B4F4C" w:rsidRPr="00416ADE">
        <w:rPr>
          <w:rFonts w:cs="Times New Roman"/>
        </w:rPr>
        <w:t xml:space="preserve"> membantu meningkatkan produktifitas karyawan</w:t>
      </w:r>
      <w:r>
        <w:rPr>
          <w:rFonts w:cs="Times New Roman"/>
        </w:rPr>
        <w:t xml:space="preserve">, </w:t>
      </w:r>
      <w:r w:rsidR="00CC4CC9" w:rsidRPr="00416ADE">
        <w:rPr>
          <w:rFonts w:cs="Times New Roman"/>
        </w:rPr>
        <w:t>efisisensi</w:t>
      </w:r>
      <w:r>
        <w:rPr>
          <w:rFonts w:cs="Times New Roman"/>
        </w:rPr>
        <w:t>, serta, akurasi sebagai dasar untuk pengambilan keputusan dan kebijakan strategis untuk keuntungan PT. MMKI</w:t>
      </w:r>
      <w:r w:rsidR="000B4F4C" w:rsidRPr="00416ADE">
        <w:rPr>
          <w:rFonts w:cs="Times New Roman"/>
        </w:rPr>
        <w:t>.</w:t>
      </w:r>
    </w:p>
    <w:p w14:paraId="3BA85CE9" w14:textId="1DFB8F14" w:rsidR="000B4F4C" w:rsidRPr="00416ADE" w:rsidRDefault="00BB0556" w:rsidP="00242963">
      <w:pPr>
        <w:pStyle w:val="kkpheading-abc"/>
        <w:rPr>
          <w:rFonts w:cs="Times New Roman"/>
        </w:rPr>
      </w:pPr>
      <w:r>
        <w:rPr>
          <w:rFonts w:cs="Times New Roman"/>
        </w:rPr>
        <w:t>Aplikasi yang dihasilkan dapat m</w:t>
      </w:r>
      <w:r w:rsidR="000B4F4C" w:rsidRPr="00416ADE">
        <w:rPr>
          <w:rFonts w:cs="Times New Roman"/>
        </w:rPr>
        <w:t xml:space="preserve">engamankan data-data penting terkait dengan produksi yang akan sangat berguna untuk dijadikan referensi dalam </w:t>
      </w:r>
      <w:r>
        <w:rPr>
          <w:rFonts w:cs="Times New Roman"/>
        </w:rPr>
        <w:t>proses</w:t>
      </w:r>
      <w:r w:rsidR="000B4F4C" w:rsidRPr="00416ADE">
        <w:rPr>
          <w:rFonts w:cs="Times New Roman"/>
        </w:rPr>
        <w:t xml:space="preserve"> perencanaan produksi model-model terbaru dimasa yang akan datang</w:t>
      </w:r>
      <w:r w:rsidR="005B218F">
        <w:rPr>
          <w:rFonts w:cs="Times New Roman"/>
        </w:rPr>
        <w:t xml:space="preserve"> oleh PT. MMKI</w:t>
      </w:r>
    </w:p>
    <w:p w14:paraId="3C5EDE13" w14:textId="3691CAB1" w:rsidR="0007427C" w:rsidRPr="00FD40DF" w:rsidRDefault="005B218F" w:rsidP="00FD40DF">
      <w:pPr>
        <w:pStyle w:val="kkpheading-abc"/>
        <w:rPr>
          <w:rFonts w:cs="Times New Roman"/>
        </w:rPr>
      </w:pPr>
      <w:r>
        <w:rPr>
          <w:rFonts w:cs="Times New Roman"/>
        </w:rPr>
        <w:t xml:space="preserve">Sebagai tolak ukur </w:t>
      </w:r>
      <w:r w:rsidR="00365E5C">
        <w:rPr>
          <w:rFonts w:cs="Times New Roman"/>
        </w:rPr>
        <w:t>bagi Perguruan Tinggi</w:t>
      </w:r>
      <w:r>
        <w:rPr>
          <w:rFonts w:cs="Times New Roman"/>
        </w:rPr>
        <w:t xml:space="preserve"> tentang seberapa dalam </w:t>
      </w:r>
      <w:r w:rsidR="00365E5C">
        <w:rPr>
          <w:rFonts w:cs="Times New Roman"/>
        </w:rPr>
        <w:t xml:space="preserve">pengetahuan dan </w:t>
      </w:r>
      <w:r>
        <w:rPr>
          <w:rFonts w:cs="Times New Roman"/>
        </w:rPr>
        <w:t xml:space="preserve">pemahaman </w:t>
      </w:r>
      <w:r w:rsidR="00365E5C">
        <w:rPr>
          <w:rFonts w:cs="Times New Roman"/>
        </w:rPr>
        <w:t xml:space="preserve">mahasiswa </w:t>
      </w:r>
      <w:r>
        <w:rPr>
          <w:rFonts w:cs="Times New Roman"/>
        </w:rPr>
        <w:t xml:space="preserve">akan materi-materi yang diajarkan selama perkuliahan serta cara pengimplementasiannya </w:t>
      </w:r>
      <w:r w:rsidR="000C24D8">
        <w:rPr>
          <w:rFonts w:cs="Times New Roman"/>
        </w:rPr>
        <w:t>dalam dunia nyata</w:t>
      </w:r>
      <w:r w:rsidR="00365E5C">
        <w:rPr>
          <w:rFonts w:cs="Times New Roman"/>
        </w:rPr>
        <w:t xml:space="preserve"> terutama yang berkaitan dengan tema penelitian ini.</w:t>
      </w:r>
      <w:r w:rsidR="0007427C" w:rsidRPr="00FD40DF">
        <w:rPr>
          <w:rFonts w:cs="Times New Roman"/>
        </w:rPr>
        <w:br w:type="page"/>
      </w:r>
    </w:p>
    <w:p w14:paraId="7B9616B9" w14:textId="6238E966" w:rsidR="00E269A5" w:rsidRPr="00416ADE" w:rsidRDefault="00AA5364" w:rsidP="0040646A">
      <w:pPr>
        <w:pStyle w:val="Heading1"/>
      </w:pPr>
      <w:r w:rsidRPr="00416ADE">
        <w:lastRenderedPageBreak/>
        <w:br/>
      </w:r>
      <w:bookmarkStart w:id="25" w:name="_Toc144288911"/>
      <w:r w:rsidR="000B4F4C" w:rsidRPr="00416ADE">
        <w:t>TINJAUAN PUSTAKA DAN LANDASAN TEORI</w:t>
      </w:r>
      <w:bookmarkEnd w:id="25"/>
    </w:p>
    <w:p w14:paraId="6473CE41" w14:textId="26A6A3D0" w:rsidR="000B4F4C" w:rsidRPr="00416ADE" w:rsidRDefault="000B4F4C" w:rsidP="000B4F4C">
      <w:pPr>
        <w:rPr>
          <w:rFonts w:cs="Times New Roman"/>
        </w:rPr>
      </w:pPr>
      <w:bookmarkStart w:id="26" w:name="_Toc100238360"/>
      <w:bookmarkStart w:id="27" w:name="_Toc100238426"/>
      <w:bookmarkStart w:id="28" w:name="_Toc100238587"/>
      <w:bookmarkStart w:id="29" w:name="_Toc100238700"/>
      <w:bookmarkStart w:id="30" w:name="_Toc100238817"/>
      <w:bookmarkStart w:id="31" w:name="_Toc100238903"/>
      <w:bookmarkStart w:id="32" w:name="_Toc100239154"/>
      <w:bookmarkStart w:id="33" w:name="_Toc100239273"/>
      <w:bookmarkStart w:id="34" w:name="_Toc100239389"/>
      <w:bookmarkStart w:id="35" w:name="_Toc100239713"/>
      <w:bookmarkStart w:id="36" w:name="_Toc100239786"/>
      <w:bookmarkStart w:id="37" w:name="_Toc100239923"/>
      <w:bookmarkStart w:id="38" w:name="_Toc100240865"/>
      <w:bookmarkStart w:id="39" w:name="_Toc100241279"/>
      <w:bookmarkEnd w:id="26"/>
      <w:bookmarkEnd w:id="27"/>
      <w:bookmarkEnd w:id="28"/>
      <w:bookmarkEnd w:id="29"/>
      <w:bookmarkEnd w:id="30"/>
      <w:bookmarkEnd w:id="31"/>
      <w:bookmarkEnd w:id="32"/>
      <w:bookmarkEnd w:id="33"/>
      <w:bookmarkEnd w:id="34"/>
      <w:bookmarkEnd w:id="35"/>
      <w:bookmarkEnd w:id="36"/>
      <w:bookmarkEnd w:id="37"/>
      <w:bookmarkEnd w:id="38"/>
      <w:bookmarkEnd w:id="39"/>
    </w:p>
    <w:p w14:paraId="7143A079" w14:textId="77777777" w:rsidR="00BB46F0" w:rsidRPr="00416ADE"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sz w:val="24"/>
          <w:szCs w:val="32"/>
          <w:lang w:val="en-ID" w:eastAsia="ja-JP"/>
        </w:rPr>
      </w:pPr>
      <w:bookmarkStart w:id="40" w:name="_Toc100691999"/>
      <w:bookmarkStart w:id="41" w:name="_Toc100692560"/>
      <w:bookmarkStart w:id="42" w:name="_Toc100692966"/>
      <w:bookmarkStart w:id="43" w:name="_Toc100693102"/>
      <w:bookmarkStart w:id="44" w:name="_Toc100693185"/>
      <w:bookmarkStart w:id="45" w:name="_Toc100693285"/>
      <w:bookmarkStart w:id="46" w:name="_Toc100693363"/>
      <w:bookmarkStart w:id="47" w:name="_Toc100693771"/>
      <w:bookmarkStart w:id="48" w:name="_Toc110084936"/>
      <w:bookmarkStart w:id="49" w:name="_Toc110153712"/>
      <w:bookmarkStart w:id="50" w:name="_Toc110160204"/>
      <w:bookmarkStart w:id="51" w:name="_Toc110160255"/>
      <w:bookmarkStart w:id="52" w:name="_Toc110160373"/>
      <w:bookmarkStart w:id="53" w:name="_Toc110160575"/>
      <w:bookmarkStart w:id="54" w:name="_Toc110160702"/>
      <w:bookmarkStart w:id="55" w:name="_Toc110160775"/>
      <w:bookmarkStart w:id="56" w:name="_Toc110160968"/>
      <w:bookmarkStart w:id="57" w:name="_Toc110161043"/>
      <w:bookmarkStart w:id="58" w:name="_Toc110161110"/>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4E0BE30F" w14:textId="77777777" w:rsidR="00BB46F0" w:rsidRPr="00416ADE"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sz w:val="24"/>
          <w:szCs w:val="32"/>
          <w:lang w:val="en-ID" w:eastAsia="ja-JP"/>
        </w:rPr>
      </w:pPr>
      <w:bookmarkStart w:id="59" w:name="_Toc100238361"/>
      <w:bookmarkStart w:id="60" w:name="_Toc100238427"/>
      <w:bookmarkStart w:id="61" w:name="_Toc100238588"/>
      <w:bookmarkStart w:id="62" w:name="_Toc100238701"/>
      <w:bookmarkStart w:id="63" w:name="_Toc100238818"/>
      <w:bookmarkStart w:id="64" w:name="_Toc100238904"/>
      <w:bookmarkStart w:id="65" w:name="_Toc100239155"/>
      <w:bookmarkStart w:id="66" w:name="_Toc100239274"/>
      <w:bookmarkStart w:id="67" w:name="_Toc100239390"/>
      <w:bookmarkStart w:id="68" w:name="_Toc100239714"/>
      <w:bookmarkStart w:id="69" w:name="_Toc100239787"/>
      <w:bookmarkStart w:id="70" w:name="_Toc100239924"/>
      <w:bookmarkStart w:id="71" w:name="_Toc100240866"/>
      <w:bookmarkStart w:id="72" w:name="_Toc100241280"/>
      <w:bookmarkStart w:id="73" w:name="_Toc100692000"/>
      <w:bookmarkStart w:id="74" w:name="_Toc100692561"/>
      <w:bookmarkStart w:id="75" w:name="_Toc100692967"/>
      <w:bookmarkStart w:id="76" w:name="_Toc100693103"/>
      <w:bookmarkStart w:id="77" w:name="_Toc100693186"/>
      <w:bookmarkStart w:id="78" w:name="_Toc100693286"/>
      <w:bookmarkStart w:id="79" w:name="_Toc100693364"/>
      <w:bookmarkStart w:id="80" w:name="_Toc100693772"/>
      <w:bookmarkStart w:id="81" w:name="_Toc110084937"/>
      <w:bookmarkStart w:id="82" w:name="_Toc110153713"/>
      <w:bookmarkStart w:id="83" w:name="_Toc110160205"/>
      <w:bookmarkStart w:id="84" w:name="_Toc110160256"/>
      <w:bookmarkStart w:id="85" w:name="_Toc110160374"/>
      <w:bookmarkStart w:id="86" w:name="_Toc110160576"/>
      <w:bookmarkStart w:id="87" w:name="_Toc110160703"/>
      <w:bookmarkStart w:id="88" w:name="_Toc110160776"/>
      <w:bookmarkStart w:id="89" w:name="_Toc110160969"/>
      <w:bookmarkStart w:id="90" w:name="_Toc110161044"/>
      <w:bookmarkStart w:id="91" w:name="_Toc11016111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5DEA1423" w14:textId="77777777" w:rsidR="00DB3B6F" w:rsidRPr="00416ADE" w:rsidRDefault="00DB3B6F">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92" w:name="_Toc100692001"/>
      <w:bookmarkStart w:id="93" w:name="_Toc100692562"/>
      <w:bookmarkStart w:id="94" w:name="_Toc100692968"/>
      <w:bookmarkStart w:id="95" w:name="_Toc100693104"/>
      <w:bookmarkStart w:id="96" w:name="_Toc100693187"/>
      <w:bookmarkStart w:id="97" w:name="_Toc100693287"/>
      <w:bookmarkStart w:id="98" w:name="_Toc100693365"/>
      <w:bookmarkStart w:id="99" w:name="_Toc100693773"/>
      <w:bookmarkStart w:id="100" w:name="_Toc110084938"/>
      <w:bookmarkStart w:id="101" w:name="_Toc110153714"/>
      <w:bookmarkStart w:id="102" w:name="_Toc110160206"/>
      <w:bookmarkStart w:id="103" w:name="_Toc110160257"/>
      <w:bookmarkStart w:id="104" w:name="_Toc110160375"/>
      <w:bookmarkStart w:id="105" w:name="_Toc110160577"/>
      <w:bookmarkStart w:id="106" w:name="_Toc110160704"/>
      <w:bookmarkStart w:id="107" w:name="_Toc110160777"/>
      <w:bookmarkStart w:id="108" w:name="_Toc110160970"/>
      <w:bookmarkStart w:id="109" w:name="_Toc110161045"/>
      <w:bookmarkStart w:id="110" w:name="_Toc110161112"/>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1928ECE4" w14:textId="77777777" w:rsidR="00DB3B6F" w:rsidRPr="00416ADE" w:rsidRDefault="00DB3B6F">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111" w:name="_Toc100692002"/>
      <w:bookmarkStart w:id="112" w:name="_Toc100692563"/>
      <w:bookmarkStart w:id="113" w:name="_Toc100692969"/>
      <w:bookmarkStart w:id="114" w:name="_Toc100693105"/>
      <w:bookmarkStart w:id="115" w:name="_Toc100693188"/>
      <w:bookmarkStart w:id="116" w:name="_Toc100693288"/>
      <w:bookmarkStart w:id="117" w:name="_Toc100693366"/>
      <w:bookmarkStart w:id="118" w:name="_Toc100693774"/>
      <w:bookmarkStart w:id="119" w:name="_Toc110084939"/>
      <w:bookmarkStart w:id="120" w:name="_Toc110153715"/>
      <w:bookmarkStart w:id="121" w:name="_Toc110160207"/>
      <w:bookmarkStart w:id="122" w:name="_Toc110160258"/>
      <w:bookmarkStart w:id="123" w:name="_Toc110160376"/>
      <w:bookmarkStart w:id="124" w:name="_Toc110160578"/>
      <w:bookmarkStart w:id="125" w:name="_Toc110160705"/>
      <w:bookmarkStart w:id="126" w:name="_Toc110160778"/>
      <w:bookmarkStart w:id="127" w:name="_Toc110160971"/>
      <w:bookmarkStart w:id="128" w:name="_Toc110161046"/>
      <w:bookmarkStart w:id="129" w:name="_Toc110161113"/>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3C12071D" w14:textId="4397450D" w:rsidR="0040646A" w:rsidRDefault="0040646A" w:rsidP="00CE2B06">
      <w:pPr>
        <w:pStyle w:val="kkpheading-2"/>
        <w:rPr>
          <w:rFonts w:cs="Times New Roman"/>
        </w:rPr>
      </w:pPr>
      <w:bookmarkStart w:id="130" w:name="_Toc144288912"/>
      <w:r>
        <w:rPr>
          <w:rFonts w:cs="Times New Roman"/>
        </w:rPr>
        <w:t xml:space="preserve">Tinjauan </w:t>
      </w:r>
      <w:r w:rsidR="00902C88">
        <w:rPr>
          <w:rFonts w:cs="Times New Roman"/>
        </w:rPr>
        <w:t>P</w:t>
      </w:r>
      <w:r w:rsidR="004219C7">
        <w:rPr>
          <w:rFonts w:cs="Times New Roman"/>
        </w:rPr>
        <w:t>ustaka</w:t>
      </w:r>
      <w:bookmarkEnd w:id="130"/>
    </w:p>
    <w:p w14:paraId="3EC565B0" w14:textId="5C71064D" w:rsidR="004219C7" w:rsidRDefault="004219C7" w:rsidP="004219C7">
      <w:pPr>
        <w:pStyle w:val="kkpparagraph-1"/>
      </w:pPr>
      <w:r>
        <w:t xml:space="preserve">Tinjauan pustaka untuk penelitian ini sangatlah penting sebagai pijakan untuk mendapatkan insight dan acuan dalam penulisan dan pembahasan penelitian agar tidak keluar dari jalur disiplin keilmuan yang relevan. Dan disini penulis akan </w:t>
      </w:r>
      <w:r>
        <w:t>sedikit</w:t>
      </w:r>
      <w:r>
        <w:t xml:space="preserve"> menguraikan hasil kajian atau review dari beberapa hasil penelitian sebelumnya</w:t>
      </w:r>
      <w:r w:rsidR="00307DE7">
        <w:t>.</w:t>
      </w:r>
    </w:p>
    <w:p w14:paraId="1AD23F92" w14:textId="61E17E3F" w:rsidR="00E4651E" w:rsidRDefault="00E4651E" w:rsidP="00B0299C">
      <w:pPr>
        <w:pStyle w:val="kkpheading-3"/>
      </w:pPr>
      <w:r>
        <w:t>Review Jurnal Pertama</w:t>
      </w:r>
    </w:p>
    <w:tbl>
      <w:tblPr>
        <w:tblStyle w:val="TableGrid"/>
        <w:tblW w:w="0" w:type="auto"/>
        <w:tblLook w:val="04A0" w:firstRow="1" w:lastRow="0" w:firstColumn="1" w:lastColumn="0" w:noHBand="0" w:noVBand="1"/>
      </w:tblPr>
      <w:tblGrid>
        <w:gridCol w:w="2405"/>
        <w:gridCol w:w="5523"/>
      </w:tblGrid>
      <w:tr w:rsidR="00307DE7" w:rsidRPr="00560A80" w14:paraId="644AC99E" w14:textId="77777777" w:rsidTr="00161877">
        <w:tc>
          <w:tcPr>
            <w:tcW w:w="2405" w:type="dxa"/>
          </w:tcPr>
          <w:p w14:paraId="22D7CD6C" w14:textId="03353625" w:rsidR="00307DE7" w:rsidRDefault="00307DE7" w:rsidP="004219C7">
            <w:pPr>
              <w:pStyle w:val="kkpparagraph-1"/>
              <w:ind w:firstLine="0"/>
            </w:pPr>
            <w:r>
              <w:t>Judul</w:t>
            </w:r>
          </w:p>
        </w:tc>
        <w:tc>
          <w:tcPr>
            <w:tcW w:w="5523" w:type="dxa"/>
          </w:tcPr>
          <w:p w14:paraId="4BF07F27" w14:textId="162D6F24" w:rsidR="00307DE7" w:rsidRDefault="00560A80" w:rsidP="004219C7">
            <w:pPr>
              <w:pStyle w:val="kkpparagraph-1"/>
              <w:ind w:firstLine="0"/>
            </w:pPr>
            <w:r w:rsidRPr="00560A80">
              <w:t>AGILE DEVELOPMENT METHODS DALAM PENGEMBANGAN</w:t>
            </w:r>
            <w:r w:rsidR="008A5785">
              <w:t xml:space="preserve"> </w:t>
            </w:r>
            <w:r w:rsidR="008A5785" w:rsidRPr="008A5785">
              <w:t>SISTEM INFORMASI PENGAJUAN KREDIT BERBASIS WEB</w:t>
            </w:r>
            <w:r w:rsidR="008A5785">
              <w:t xml:space="preserve"> </w:t>
            </w:r>
            <w:r w:rsidR="008A5785" w:rsidRPr="008A5785">
              <w:t>(STUDI KASUS : BANK BRI UNIT KOLONEL SUGIONO)</w:t>
            </w:r>
          </w:p>
        </w:tc>
      </w:tr>
      <w:tr w:rsidR="00307DE7" w14:paraId="756355D1" w14:textId="77777777" w:rsidTr="00161877">
        <w:tc>
          <w:tcPr>
            <w:tcW w:w="2405" w:type="dxa"/>
          </w:tcPr>
          <w:p w14:paraId="2425930F" w14:textId="1EA76DB3" w:rsidR="00307DE7" w:rsidRDefault="00307DE7" w:rsidP="004219C7">
            <w:pPr>
              <w:pStyle w:val="kkpparagraph-1"/>
              <w:ind w:firstLine="0"/>
            </w:pPr>
            <w:r>
              <w:t>Jurnal</w:t>
            </w:r>
          </w:p>
        </w:tc>
        <w:tc>
          <w:tcPr>
            <w:tcW w:w="5523" w:type="dxa"/>
          </w:tcPr>
          <w:p w14:paraId="50876610" w14:textId="32BB75C4" w:rsidR="00307DE7" w:rsidRDefault="008A5785" w:rsidP="004219C7">
            <w:pPr>
              <w:pStyle w:val="kkpparagraph-1"/>
              <w:ind w:firstLine="0"/>
            </w:pPr>
            <w:r>
              <w:t>Jurnal Teknologi dan Open Source</w:t>
            </w:r>
            <w:r w:rsidR="00086B7E">
              <w:t xml:space="preserve"> </w:t>
            </w:r>
            <w:r w:rsidR="00086B7E" w:rsidRPr="00086B7E">
              <w:t>Universitas Islam Kuantan Singingi</w:t>
            </w:r>
          </w:p>
        </w:tc>
      </w:tr>
      <w:tr w:rsidR="00307DE7" w14:paraId="71EE3DE8" w14:textId="77777777" w:rsidTr="00161877">
        <w:tc>
          <w:tcPr>
            <w:tcW w:w="2405" w:type="dxa"/>
          </w:tcPr>
          <w:p w14:paraId="7EE0233D" w14:textId="2DFF8423" w:rsidR="00307DE7" w:rsidRDefault="00307DE7" w:rsidP="004219C7">
            <w:pPr>
              <w:pStyle w:val="kkpparagraph-1"/>
              <w:ind w:firstLine="0"/>
            </w:pPr>
            <w:r>
              <w:t>Volume dan Halaman</w:t>
            </w:r>
          </w:p>
        </w:tc>
        <w:tc>
          <w:tcPr>
            <w:tcW w:w="5523" w:type="dxa"/>
          </w:tcPr>
          <w:p w14:paraId="77B4E626" w14:textId="6F1C9429" w:rsidR="00307DE7" w:rsidRDefault="008A5785" w:rsidP="004219C7">
            <w:pPr>
              <w:pStyle w:val="kkpparagraph-1"/>
              <w:ind w:firstLine="0"/>
            </w:pPr>
            <w:r w:rsidRPr="008A5785">
              <w:t xml:space="preserve">VOL. 1 No. 2, </w:t>
            </w:r>
            <w:r>
              <w:t xml:space="preserve">dan  </w:t>
            </w:r>
            <w:r w:rsidRPr="008A5785">
              <w:t xml:space="preserve">Hal </w:t>
            </w:r>
            <w:r>
              <w:t>(</w:t>
            </w:r>
            <w:r w:rsidRPr="008A5785">
              <w:t xml:space="preserve">13 </w:t>
            </w:r>
            <w:r>
              <w:t>–</w:t>
            </w:r>
            <w:r w:rsidRPr="008A5785">
              <w:t xml:space="preserve"> 24</w:t>
            </w:r>
            <w:r>
              <w:t>)</w:t>
            </w:r>
          </w:p>
        </w:tc>
      </w:tr>
      <w:tr w:rsidR="00307DE7" w14:paraId="1D6C8FBA" w14:textId="77777777" w:rsidTr="00161877">
        <w:tc>
          <w:tcPr>
            <w:tcW w:w="2405" w:type="dxa"/>
          </w:tcPr>
          <w:p w14:paraId="5BC9E218" w14:textId="28D6887A" w:rsidR="00307DE7" w:rsidRDefault="00307DE7" w:rsidP="004219C7">
            <w:pPr>
              <w:pStyle w:val="kkpparagraph-1"/>
              <w:ind w:firstLine="0"/>
            </w:pPr>
            <w:r>
              <w:t>Tahun</w:t>
            </w:r>
          </w:p>
        </w:tc>
        <w:tc>
          <w:tcPr>
            <w:tcW w:w="5523" w:type="dxa"/>
          </w:tcPr>
          <w:p w14:paraId="6AF39373" w14:textId="26027F9B" w:rsidR="00307DE7" w:rsidRDefault="008A5785" w:rsidP="004219C7">
            <w:pPr>
              <w:pStyle w:val="kkpparagraph-1"/>
              <w:ind w:firstLine="0"/>
            </w:pPr>
            <w:r>
              <w:t>2018</w:t>
            </w:r>
          </w:p>
        </w:tc>
      </w:tr>
      <w:tr w:rsidR="00307DE7" w14:paraId="6E71D22C" w14:textId="77777777" w:rsidTr="00161877">
        <w:tc>
          <w:tcPr>
            <w:tcW w:w="2405" w:type="dxa"/>
          </w:tcPr>
          <w:p w14:paraId="68D28A3D" w14:textId="5E38943A" w:rsidR="00307DE7" w:rsidRDefault="00307DE7" w:rsidP="004219C7">
            <w:pPr>
              <w:pStyle w:val="kkpparagraph-1"/>
              <w:ind w:firstLine="0"/>
            </w:pPr>
            <w:r>
              <w:t>Penulis</w:t>
            </w:r>
          </w:p>
        </w:tc>
        <w:tc>
          <w:tcPr>
            <w:tcW w:w="5523" w:type="dxa"/>
          </w:tcPr>
          <w:p w14:paraId="700E44C9" w14:textId="0C05E99B" w:rsidR="00307DE7" w:rsidRDefault="008A5785" w:rsidP="004219C7">
            <w:pPr>
              <w:pStyle w:val="kkpparagraph-1"/>
              <w:ind w:firstLine="0"/>
            </w:pPr>
            <w:r w:rsidRPr="008A5785">
              <w:t>Irfan Mahendra 1), Deny Tresno Eby Yanto</w:t>
            </w:r>
            <w:r>
              <w:t xml:space="preserve"> </w:t>
            </w:r>
            <w:r w:rsidRPr="008A5785">
              <w:t>2)</w:t>
            </w:r>
          </w:p>
        </w:tc>
      </w:tr>
      <w:tr w:rsidR="008A5785" w14:paraId="66406338" w14:textId="77777777" w:rsidTr="00161877">
        <w:tc>
          <w:tcPr>
            <w:tcW w:w="2405" w:type="dxa"/>
          </w:tcPr>
          <w:p w14:paraId="01005706" w14:textId="572B49BE" w:rsidR="008A5785" w:rsidRDefault="008A5785" w:rsidP="004219C7">
            <w:pPr>
              <w:pStyle w:val="kkpparagraph-1"/>
              <w:ind w:firstLine="0"/>
            </w:pPr>
            <w:r>
              <w:t>Reviewer</w:t>
            </w:r>
          </w:p>
        </w:tc>
        <w:tc>
          <w:tcPr>
            <w:tcW w:w="5523" w:type="dxa"/>
          </w:tcPr>
          <w:p w14:paraId="0517345C" w14:textId="5D041196" w:rsidR="008A5785" w:rsidRPr="008A5785" w:rsidRDefault="008A5785" w:rsidP="004219C7">
            <w:pPr>
              <w:pStyle w:val="kkpparagraph-1"/>
              <w:ind w:firstLine="0"/>
            </w:pPr>
            <w:r>
              <w:t>Rulli Aji Gunawan</w:t>
            </w:r>
          </w:p>
        </w:tc>
      </w:tr>
      <w:tr w:rsidR="00307DE7" w14:paraId="6F82CAA2" w14:textId="77777777" w:rsidTr="00161877">
        <w:tc>
          <w:tcPr>
            <w:tcW w:w="2405" w:type="dxa"/>
          </w:tcPr>
          <w:p w14:paraId="1F98C544" w14:textId="0A3D0772" w:rsidR="00307DE7" w:rsidRDefault="00307DE7" w:rsidP="004219C7">
            <w:pPr>
              <w:pStyle w:val="kkpparagraph-1"/>
              <w:ind w:firstLine="0"/>
            </w:pPr>
            <w:r>
              <w:t>Tanggal</w:t>
            </w:r>
          </w:p>
        </w:tc>
        <w:tc>
          <w:tcPr>
            <w:tcW w:w="5523" w:type="dxa"/>
          </w:tcPr>
          <w:p w14:paraId="42D48F1B" w14:textId="5B6F6286" w:rsidR="00307DE7" w:rsidRDefault="008A5785" w:rsidP="004219C7">
            <w:pPr>
              <w:pStyle w:val="kkpparagraph-1"/>
              <w:ind w:firstLine="0"/>
            </w:pPr>
            <w:r>
              <w:t>30 Agustus 2023</w:t>
            </w:r>
          </w:p>
        </w:tc>
      </w:tr>
      <w:tr w:rsidR="00307DE7" w14:paraId="2D1370CC" w14:textId="77777777" w:rsidTr="00161877">
        <w:tc>
          <w:tcPr>
            <w:tcW w:w="2405" w:type="dxa"/>
          </w:tcPr>
          <w:p w14:paraId="07A4A22A" w14:textId="3BE1F7D5" w:rsidR="00307DE7" w:rsidRDefault="00307DE7" w:rsidP="004219C7">
            <w:pPr>
              <w:pStyle w:val="kkpparagraph-1"/>
              <w:ind w:firstLine="0"/>
            </w:pPr>
            <w:r>
              <w:t>Tujuan</w:t>
            </w:r>
          </w:p>
        </w:tc>
        <w:tc>
          <w:tcPr>
            <w:tcW w:w="5523" w:type="dxa"/>
          </w:tcPr>
          <w:p w14:paraId="51EDDBBB" w14:textId="2A2E2347" w:rsidR="00307DE7" w:rsidRDefault="008A5785" w:rsidP="008A5785">
            <w:pPr>
              <w:pStyle w:val="kkpparagraph-1"/>
              <w:ind w:firstLine="0"/>
            </w:pPr>
            <w:r>
              <w:t>M</w:t>
            </w:r>
            <w:r w:rsidRPr="008A5785">
              <w:t>embantu perusahaan</w:t>
            </w:r>
            <w:r>
              <w:t>, dalam hal ini Bank BRI Unit Kolonel Sugiono</w:t>
            </w:r>
            <w:r w:rsidRPr="008A5785">
              <w:t xml:space="preserve"> dalam</w:t>
            </w:r>
            <w:r>
              <w:t xml:space="preserve"> </w:t>
            </w:r>
            <w:r w:rsidRPr="008A5785">
              <w:t>mengkomunikasikan profil produknya kepada masyarakat dengan mudah dan biaya yang murah</w:t>
            </w:r>
            <w:r>
              <w:t xml:space="preserve"> sehingga </w:t>
            </w:r>
            <w:r w:rsidRPr="008A5785">
              <w:t>masyarakat pun dapat dengan mudah mengetahui informasi mengenai produk yang</w:t>
            </w:r>
            <w:r>
              <w:t xml:space="preserve"> </w:t>
            </w:r>
            <w:r w:rsidRPr="008A5785">
              <w:t xml:space="preserve">ditawarkan. Selain itu, sistem informasi ini juga </w:t>
            </w:r>
            <w:r w:rsidRPr="008A5785">
              <w:lastRenderedPageBreak/>
              <w:t>diharapkan dapat digunakan untuk menginput data</w:t>
            </w:r>
            <w:r>
              <w:t xml:space="preserve"> </w:t>
            </w:r>
            <w:r w:rsidRPr="008A5785">
              <w:t>nasabah, mengelola proses pengajuan kredit, serta pembuatan laporan-laporan sesuai dengan</w:t>
            </w:r>
            <w:r>
              <w:t xml:space="preserve"> </w:t>
            </w:r>
            <w:r w:rsidRPr="008A5785">
              <w:t>kebutuhan perusahaan.</w:t>
            </w:r>
          </w:p>
        </w:tc>
      </w:tr>
      <w:tr w:rsidR="00307DE7" w14:paraId="3328AF82" w14:textId="77777777" w:rsidTr="00161877">
        <w:tc>
          <w:tcPr>
            <w:tcW w:w="2405" w:type="dxa"/>
          </w:tcPr>
          <w:p w14:paraId="1DA64648" w14:textId="561AFB84" w:rsidR="00307DE7" w:rsidRDefault="00307DE7" w:rsidP="004219C7">
            <w:pPr>
              <w:pStyle w:val="kkpparagraph-1"/>
              <w:ind w:firstLine="0"/>
            </w:pPr>
            <w:r>
              <w:t>Subjek Penelitian</w:t>
            </w:r>
          </w:p>
        </w:tc>
        <w:tc>
          <w:tcPr>
            <w:tcW w:w="5523" w:type="dxa"/>
          </w:tcPr>
          <w:p w14:paraId="0EE2F048" w14:textId="56418F24" w:rsidR="00307DE7" w:rsidRDefault="003A3560" w:rsidP="004219C7">
            <w:pPr>
              <w:pStyle w:val="kkpparagraph-1"/>
              <w:ind w:firstLine="0"/>
            </w:pPr>
            <w:r w:rsidRPr="003A3560">
              <w:t>Bank BRI Unit Kolonel Sugiono</w:t>
            </w:r>
            <w:r>
              <w:t xml:space="preserve"> serta nasabah dan calon nasabah pengajuan kredit.</w:t>
            </w:r>
          </w:p>
        </w:tc>
      </w:tr>
      <w:tr w:rsidR="00307DE7" w14:paraId="44931DA1" w14:textId="77777777" w:rsidTr="00161877">
        <w:tc>
          <w:tcPr>
            <w:tcW w:w="2405" w:type="dxa"/>
          </w:tcPr>
          <w:p w14:paraId="6573638F" w14:textId="5514FD8E" w:rsidR="00307DE7" w:rsidRDefault="00307DE7" w:rsidP="004219C7">
            <w:pPr>
              <w:pStyle w:val="kkpparagraph-1"/>
              <w:ind w:firstLine="0"/>
            </w:pPr>
            <w:r>
              <w:t>Metode Penelitian</w:t>
            </w:r>
          </w:p>
        </w:tc>
        <w:tc>
          <w:tcPr>
            <w:tcW w:w="5523" w:type="dxa"/>
          </w:tcPr>
          <w:p w14:paraId="16BF5100" w14:textId="78D51C1D" w:rsidR="00307DE7" w:rsidRDefault="003A3560" w:rsidP="003A3560">
            <w:pPr>
              <w:pStyle w:val="kkpparagraph-1"/>
              <w:ind w:firstLine="0"/>
            </w:pPr>
            <w:r w:rsidRPr="003A3560">
              <w:t xml:space="preserve">Metode </w:t>
            </w:r>
            <w:r>
              <w:t>y</w:t>
            </w:r>
            <w:r w:rsidRPr="003A3560">
              <w:t>ang diguna</w:t>
            </w:r>
            <w:r>
              <w:t>k</w:t>
            </w:r>
            <w:r w:rsidRPr="003A3560">
              <w:t>an dalam penelitian ini adalah metode</w:t>
            </w:r>
            <w:r>
              <w:t xml:space="preserve"> pengumpulan data dengan cara observasi, wawancara, dan studi pustaka. Sedangkan metode pengembangan sistemnya adalah </w:t>
            </w:r>
            <w:r w:rsidR="000742A6">
              <w:t>A</w:t>
            </w:r>
            <w:r w:rsidRPr="003A3560">
              <w:t xml:space="preserve">gile </w:t>
            </w:r>
            <w:r w:rsidR="000742A6">
              <w:t>S</w:t>
            </w:r>
            <w:r w:rsidRPr="003A3560">
              <w:t xml:space="preserve">oftware </w:t>
            </w:r>
            <w:r w:rsidR="000742A6">
              <w:t>D</w:t>
            </w:r>
            <w:r w:rsidRPr="003A3560">
              <w:t>evelopment</w:t>
            </w:r>
            <w:r>
              <w:t xml:space="preserve"> </w:t>
            </w:r>
            <w:r w:rsidR="000742A6">
              <w:t>M</w:t>
            </w:r>
            <w:r w:rsidRPr="003A3560">
              <w:t>ethods</w:t>
            </w:r>
            <w:r w:rsidR="000742A6">
              <w:t xml:space="preserve"> dengan menggunakan Model Scrum.</w:t>
            </w:r>
          </w:p>
        </w:tc>
      </w:tr>
      <w:tr w:rsidR="00307DE7" w14:paraId="2A03D434" w14:textId="77777777" w:rsidTr="00161877">
        <w:tc>
          <w:tcPr>
            <w:tcW w:w="2405" w:type="dxa"/>
          </w:tcPr>
          <w:p w14:paraId="4093B344" w14:textId="3F8B7D6C" w:rsidR="00307DE7" w:rsidRDefault="00307DE7" w:rsidP="004219C7">
            <w:pPr>
              <w:pStyle w:val="kkpparagraph-1"/>
              <w:ind w:firstLine="0"/>
            </w:pPr>
            <w:r>
              <w:t>Mengenalkan Jurnal</w:t>
            </w:r>
          </w:p>
        </w:tc>
        <w:tc>
          <w:tcPr>
            <w:tcW w:w="5523" w:type="dxa"/>
          </w:tcPr>
          <w:p w14:paraId="4937D0E9" w14:textId="74A78DBB" w:rsidR="00307DE7" w:rsidRDefault="00086B7E" w:rsidP="004219C7">
            <w:pPr>
              <w:pStyle w:val="kkpparagraph-1"/>
              <w:ind w:firstLine="0"/>
            </w:pPr>
            <w:r>
              <w:t>Menurut data pada Google Scholar, jurnal ini sudah dijadikan rujukan sebanyak 38 kali, sehingga jurnal ini cukup bisa dijadikan rujukan untuk penelitian dengan tema yang serupa.</w:t>
            </w:r>
          </w:p>
          <w:p w14:paraId="7D5110F0" w14:textId="68B7F7BA" w:rsidR="00300737" w:rsidRDefault="00300737" w:rsidP="004219C7">
            <w:pPr>
              <w:pStyle w:val="kkpparagraph-1"/>
              <w:ind w:firstLine="0"/>
            </w:pPr>
            <w:r w:rsidRPr="00300737">
              <w:drawing>
                <wp:inline distT="0" distB="0" distL="0" distR="0" wp14:anchorId="4F913315" wp14:editId="46B56AB5">
                  <wp:extent cx="1341236" cy="1082134"/>
                  <wp:effectExtent l="19050" t="19050" r="11430" b="22860"/>
                  <wp:docPr id="1785732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732700" name=""/>
                          <pic:cNvPicPr/>
                        </pic:nvPicPr>
                        <pic:blipFill>
                          <a:blip r:embed="rId14"/>
                          <a:stretch>
                            <a:fillRect/>
                          </a:stretch>
                        </pic:blipFill>
                        <pic:spPr>
                          <a:xfrm>
                            <a:off x="0" y="0"/>
                            <a:ext cx="1341236" cy="1082134"/>
                          </a:xfrm>
                          <a:prstGeom prst="rect">
                            <a:avLst/>
                          </a:prstGeom>
                          <a:ln>
                            <a:solidFill>
                              <a:schemeClr val="bg1">
                                <a:lumMod val="50000"/>
                              </a:schemeClr>
                            </a:solidFill>
                          </a:ln>
                        </pic:spPr>
                      </pic:pic>
                    </a:graphicData>
                  </a:graphic>
                </wp:inline>
              </w:drawing>
            </w:r>
          </w:p>
        </w:tc>
      </w:tr>
      <w:tr w:rsidR="00307DE7" w14:paraId="2F56F970" w14:textId="77777777" w:rsidTr="00161877">
        <w:tc>
          <w:tcPr>
            <w:tcW w:w="2405" w:type="dxa"/>
          </w:tcPr>
          <w:p w14:paraId="49851841" w14:textId="59884D09" w:rsidR="00307DE7" w:rsidRDefault="00307DE7" w:rsidP="004219C7">
            <w:pPr>
              <w:pStyle w:val="kkpparagraph-1"/>
              <w:ind w:firstLine="0"/>
            </w:pPr>
            <w:r>
              <w:t>Sumber Jurnal</w:t>
            </w:r>
          </w:p>
        </w:tc>
        <w:tc>
          <w:tcPr>
            <w:tcW w:w="5523" w:type="dxa"/>
          </w:tcPr>
          <w:p w14:paraId="120044AA" w14:textId="5C16E91D" w:rsidR="00307DE7" w:rsidRDefault="00065CDB" w:rsidP="004219C7">
            <w:pPr>
              <w:pStyle w:val="kkpparagraph-1"/>
              <w:ind w:firstLine="0"/>
            </w:pPr>
            <w:r>
              <w:t>J</w:t>
            </w:r>
            <w:r w:rsidR="00B92C61">
              <w:t>urnal ini</w:t>
            </w:r>
            <w:r>
              <w:t xml:space="preserve"> didapatkan</w:t>
            </w:r>
            <w:r w:rsidR="00B92C61">
              <w:t xml:space="preserve"> dari hasil pencarian di internet menggunakan apliasi chat AI dari Microsoft Bing.</w:t>
            </w:r>
          </w:p>
        </w:tc>
      </w:tr>
      <w:tr w:rsidR="00307DE7" w:rsidRPr="00065CDB" w14:paraId="51A034A4" w14:textId="77777777" w:rsidTr="00161877">
        <w:tc>
          <w:tcPr>
            <w:tcW w:w="2405" w:type="dxa"/>
          </w:tcPr>
          <w:p w14:paraId="249904D6" w14:textId="7682D970" w:rsidR="00307DE7" w:rsidRDefault="00307DE7" w:rsidP="004219C7">
            <w:pPr>
              <w:pStyle w:val="kkpparagraph-1"/>
              <w:ind w:firstLine="0"/>
            </w:pPr>
            <w:r>
              <w:t>Isi Review</w:t>
            </w:r>
          </w:p>
        </w:tc>
        <w:tc>
          <w:tcPr>
            <w:tcW w:w="5523" w:type="dxa"/>
          </w:tcPr>
          <w:p w14:paraId="1D5B462F" w14:textId="17B8E71E" w:rsidR="00065CDB" w:rsidRDefault="00065CDB" w:rsidP="004219C7">
            <w:pPr>
              <w:pStyle w:val="kkpparagraph-1"/>
              <w:ind w:firstLine="0"/>
            </w:pPr>
            <w:r>
              <w:t xml:space="preserve">Penelitian ini bisa memaparkan dengan cukup ringkas dan jelas tentang bagaimana menawarkan solusi masalah yang ada pada sistem yang berjalan sebelumnya, dimana hampir semua prosesnya masih dilakukan secara manual sehingga memberikan kendala baik kepada pihak bank maupun kepada pihak para </w:t>
            </w:r>
            <w:r>
              <w:lastRenderedPageBreak/>
              <w:t xml:space="preserve">nasabah dalam hal waktu, kemudahan, serta pengumpulan data informasi untuk pengambilan keputusan. Disisi lain, metode pengembangan sistem penelitian dengan menggunakan </w:t>
            </w:r>
            <w:r w:rsidRPr="00065CDB">
              <w:t>Agile Software Development Methods dengan menggunakan Model Scrum</w:t>
            </w:r>
            <w:r>
              <w:t xml:space="preserve"> bisa memberikan kemudahan dan keluwesan dalam hal perubahan sesuai dengan </w:t>
            </w:r>
            <w:r>
              <w:t>kebutuhan</w:t>
            </w:r>
            <w:r>
              <w:t xml:space="preserve"> user atau stake holder dalam waktu yang lebih singkat.</w:t>
            </w:r>
          </w:p>
        </w:tc>
      </w:tr>
      <w:tr w:rsidR="00307DE7" w14:paraId="0E8062E6" w14:textId="77777777" w:rsidTr="00161877">
        <w:tc>
          <w:tcPr>
            <w:tcW w:w="2405" w:type="dxa"/>
          </w:tcPr>
          <w:p w14:paraId="6606201F" w14:textId="5F975E4B" w:rsidR="00307DE7" w:rsidRDefault="00307DE7" w:rsidP="004219C7">
            <w:pPr>
              <w:pStyle w:val="kkpparagraph-1"/>
              <w:ind w:firstLine="0"/>
            </w:pPr>
            <w:r>
              <w:t>Kesimpulan</w:t>
            </w:r>
          </w:p>
        </w:tc>
        <w:tc>
          <w:tcPr>
            <w:tcW w:w="5523" w:type="dxa"/>
          </w:tcPr>
          <w:p w14:paraId="140B3F19" w14:textId="0C32320D" w:rsidR="00307DE7" w:rsidRDefault="00065CDB" w:rsidP="004219C7">
            <w:pPr>
              <w:pStyle w:val="kkpparagraph-1"/>
              <w:ind w:firstLine="0"/>
            </w:pPr>
            <w:r>
              <w:t>Analisa masalah dan solusi yang dit</w:t>
            </w:r>
            <w:r w:rsidR="00E72243">
              <w:t>a</w:t>
            </w:r>
            <w:r>
              <w:t xml:space="preserve">warkan, metode, langkah-langkah, dan design </w:t>
            </w:r>
            <w:r w:rsidR="00E72243">
              <w:t xml:space="preserve">sistem </w:t>
            </w:r>
            <w:r>
              <w:t>yang d</w:t>
            </w:r>
            <w:r w:rsidR="00E72243">
              <w:t xml:space="preserve">iuraikan cukup jelas maksud, tujuan, dan hasilnya. </w:t>
            </w:r>
            <w:r w:rsidR="002E07FA">
              <w:t xml:space="preserve">Dan yang tidak lalah penting, dalam penelitian ini dipaparkan juga bagaimana metode testing yang dilakukan. Sehingga penerapan </w:t>
            </w:r>
            <w:r w:rsidR="002E07FA" w:rsidRPr="002E07FA">
              <w:t>Agile Software Development Methods dengan menggunakan Model Scrum bisa</w:t>
            </w:r>
            <w:r w:rsidR="002E07FA">
              <w:t xml:space="preserve"> cukup dipahami dengan jelas. </w:t>
            </w:r>
            <w:r w:rsidR="00E72243">
              <w:t>Sedangkan dalam penelitian ini belum dipaparkan bagaimana design sitem dalam hal keamanan serta pengaturan privasi data nasabah, dimana dalam dunia perbankan, data nasabah merupakan data yang sangat penting dan sangat sensitif.</w:t>
            </w:r>
          </w:p>
        </w:tc>
      </w:tr>
    </w:tbl>
    <w:p w14:paraId="14DC8818" w14:textId="1CEDAA64" w:rsidR="00307DE7" w:rsidRDefault="00307DE7" w:rsidP="00307DE7">
      <w:pPr>
        <w:pStyle w:val="Caption"/>
      </w:pPr>
      <w:r>
        <w:t xml:space="preserve">Table </w:t>
      </w:r>
      <w:r w:rsidR="00C23944">
        <w:fldChar w:fldCharType="begin"/>
      </w:r>
      <w:r w:rsidR="00C23944">
        <w:instrText xml:space="preserve"> STYLEREF 0 \s </w:instrText>
      </w:r>
      <w:r w:rsidR="00C23944">
        <w:fldChar w:fldCharType="separate"/>
      </w:r>
      <w:r w:rsidR="002F1DFB">
        <w:rPr>
          <w:b/>
          <w:bCs/>
          <w:noProof/>
          <w:lang w:val="en-US"/>
        </w:rPr>
        <w:t>Error! Use the Home tab to apply 0 to the text that you want to appear here.</w:t>
      </w:r>
      <w:r w:rsidR="00C23944">
        <w:fldChar w:fldCharType="end"/>
      </w:r>
      <w:r w:rsidR="00C23944">
        <w:t>.</w:t>
      </w:r>
      <w:r w:rsidR="00C23944">
        <w:fldChar w:fldCharType="begin"/>
      </w:r>
      <w:r w:rsidR="00C23944">
        <w:instrText xml:space="preserve"> SEQ Table \* ARABIC \s 0 </w:instrText>
      </w:r>
      <w:r w:rsidR="00C23944">
        <w:fldChar w:fldCharType="separate"/>
      </w:r>
      <w:r w:rsidR="002F1DFB">
        <w:rPr>
          <w:noProof/>
        </w:rPr>
        <w:t>1</w:t>
      </w:r>
      <w:r w:rsidR="00C23944">
        <w:fldChar w:fldCharType="end"/>
      </w:r>
    </w:p>
    <w:p w14:paraId="7324A057" w14:textId="2C906866" w:rsidR="00E4651E" w:rsidRDefault="00BD5537" w:rsidP="00B0299C">
      <w:pPr>
        <w:pStyle w:val="kkpheading-3"/>
      </w:pPr>
      <w:r>
        <w:t>Review Jurnal Kedua</w:t>
      </w:r>
    </w:p>
    <w:tbl>
      <w:tblPr>
        <w:tblStyle w:val="TableGrid"/>
        <w:tblW w:w="0" w:type="auto"/>
        <w:tblLook w:val="04A0" w:firstRow="1" w:lastRow="0" w:firstColumn="1" w:lastColumn="0" w:noHBand="0" w:noVBand="1"/>
      </w:tblPr>
      <w:tblGrid>
        <w:gridCol w:w="2405"/>
        <w:gridCol w:w="5523"/>
      </w:tblGrid>
      <w:tr w:rsidR="00E4651E" w:rsidRPr="00560A80" w14:paraId="09978333" w14:textId="77777777" w:rsidTr="00161877">
        <w:tc>
          <w:tcPr>
            <w:tcW w:w="2405" w:type="dxa"/>
          </w:tcPr>
          <w:p w14:paraId="459B8F86" w14:textId="77777777" w:rsidR="00E4651E" w:rsidRDefault="00E4651E" w:rsidP="007B4849">
            <w:pPr>
              <w:pStyle w:val="kkpparagraph-1"/>
              <w:ind w:firstLine="0"/>
            </w:pPr>
            <w:r>
              <w:t>Judul</w:t>
            </w:r>
          </w:p>
        </w:tc>
        <w:tc>
          <w:tcPr>
            <w:tcW w:w="5523" w:type="dxa"/>
          </w:tcPr>
          <w:p w14:paraId="7BDDDDEB" w14:textId="4B1C1DBB" w:rsidR="00E4651E" w:rsidRDefault="00B35504" w:rsidP="00B35504">
            <w:pPr>
              <w:pStyle w:val="kkpparagraph-1"/>
              <w:ind w:firstLine="0"/>
            </w:pPr>
            <w:r w:rsidRPr="00B35504">
              <w:t>SISTEM</w:t>
            </w:r>
            <w:r>
              <w:t xml:space="preserve"> </w:t>
            </w:r>
            <w:r w:rsidRPr="00B35504">
              <w:t>INFORMASI</w:t>
            </w:r>
            <w:r>
              <w:t xml:space="preserve"> </w:t>
            </w:r>
            <w:r w:rsidRPr="00B35504">
              <w:t>PELAYANAN KELURAHAN PAJAR BULAN BERBASIS WEBSITE DENGAN METODE AGILE DEVELOPMENT</w:t>
            </w:r>
          </w:p>
        </w:tc>
      </w:tr>
      <w:tr w:rsidR="00E4651E" w14:paraId="0FBA615A" w14:textId="77777777" w:rsidTr="00161877">
        <w:tc>
          <w:tcPr>
            <w:tcW w:w="2405" w:type="dxa"/>
          </w:tcPr>
          <w:p w14:paraId="1490F4B3" w14:textId="77777777" w:rsidR="00E4651E" w:rsidRDefault="00E4651E" w:rsidP="007B4849">
            <w:pPr>
              <w:pStyle w:val="kkpparagraph-1"/>
              <w:ind w:firstLine="0"/>
            </w:pPr>
            <w:r>
              <w:t>Jurnal</w:t>
            </w:r>
          </w:p>
        </w:tc>
        <w:tc>
          <w:tcPr>
            <w:tcW w:w="5523" w:type="dxa"/>
          </w:tcPr>
          <w:p w14:paraId="18084136" w14:textId="10E37E0D" w:rsidR="00E4651E" w:rsidRDefault="00E4651E" w:rsidP="007B4849">
            <w:pPr>
              <w:pStyle w:val="kkpparagraph-1"/>
              <w:ind w:firstLine="0"/>
            </w:pPr>
            <w:r>
              <w:t xml:space="preserve">Jurnal </w:t>
            </w:r>
            <w:r w:rsidR="00EF1790">
              <w:t>Pengabdian Masyarakat BUGUH</w:t>
            </w:r>
            <w:r>
              <w:t xml:space="preserve"> </w:t>
            </w:r>
            <w:r w:rsidRPr="00086B7E">
              <w:t xml:space="preserve">Universitas </w:t>
            </w:r>
            <w:r w:rsidR="00EF1790">
              <w:t>Lampung</w:t>
            </w:r>
          </w:p>
        </w:tc>
      </w:tr>
      <w:tr w:rsidR="00E4651E" w14:paraId="0917D1E6" w14:textId="77777777" w:rsidTr="00161877">
        <w:tc>
          <w:tcPr>
            <w:tcW w:w="2405" w:type="dxa"/>
          </w:tcPr>
          <w:p w14:paraId="7C357E07" w14:textId="77777777" w:rsidR="00E4651E" w:rsidRDefault="00E4651E" w:rsidP="007B4849">
            <w:pPr>
              <w:pStyle w:val="kkpparagraph-1"/>
              <w:ind w:firstLine="0"/>
            </w:pPr>
            <w:r>
              <w:lastRenderedPageBreak/>
              <w:t>Volume dan Halaman</w:t>
            </w:r>
          </w:p>
        </w:tc>
        <w:tc>
          <w:tcPr>
            <w:tcW w:w="5523" w:type="dxa"/>
          </w:tcPr>
          <w:p w14:paraId="2B30C58F" w14:textId="28C2FD44" w:rsidR="00E4651E" w:rsidRDefault="00EF1790" w:rsidP="007B4849">
            <w:pPr>
              <w:pStyle w:val="kkpparagraph-1"/>
              <w:ind w:firstLine="0"/>
            </w:pPr>
            <w:r w:rsidRPr="00EF1790">
              <w:t xml:space="preserve">Vol. 1 No. 4 </w:t>
            </w:r>
            <w:r>
              <w:t>,</w:t>
            </w:r>
            <w:r w:rsidR="00E4651E" w:rsidRPr="008A5785">
              <w:t xml:space="preserve"> </w:t>
            </w:r>
            <w:r w:rsidR="00E4651E">
              <w:t xml:space="preserve">dan  </w:t>
            </w:r>
            <w:r w:rsidR="00E4651E" w:rsidRPr="008A5785">
              <w:t xml:space="preserve">Hal </w:t>
            </w:r>
            <w:r w:rsidR="00E4651E">
              <w:t>(</w:t>
            </w:r>
            <w:r w:rsidR="00161877">
              <w:t>8</w:t>
            </w:r>
            <w:r w:rsidR="00E4651E" w:rsidRPr="008A5785">
              <w:t xml:space="preserve"> </w:t>
            </w:r>
            <w:r w:rsidR="00E4651E">
              <w:t>–</w:t>
            </w:r>
            <w:r w:rsidR="00E4651E" w:rsidRPr="008A5785">
              <w:t xml:space="preserve"> </w:t>
            </w:r>
            <w:r w:rsidR="00161877">
              <w:t>15</w:t>
            </w:r>
            <w:r w:rsidR="00E4651E">
              <w:t>)</w:t>
            </w:r>
          </w:p>
        </w:tc>
      </w:tr>
      <w:tr w:rsidR="00E4651E" w14:paraId="1C1374F8" w14:textId="77777777" w:rsidTr="00161877">
        <w:tc>
          <w:tcPr>
            <w:tcW w:w="2405" w:type="dxa"/>
          </w:tcPr>
          <w:p w14:paraId="71DC1AF3" w14:textId="77777777" w:rsidR="00E4651E" w:rsidRDefault="00E4651E" w:rsidP="007B4849">
            <w:pPr>
              <w:pStyle w:val="kkpparagraph-1"/>
              <w:ind w:firstLine="0"/>
            </w:pPr>
            <w:r>
              <w:t>Tahun</w:t>
            </w:r>
          </w:p>
        </w:tc>
        <w:tc>
          <w:tcPr>
            <w:tcW w:w="5523" w:type="dxa"/>
          </w:tcPr>
          <w:p w14:paraId="2402D789" w14:textId="3AB07275" w:rsidR="00E4651E" w:rsidRDefault="00E4651E" w:rsidP="007B4849">
            <w:pPr>
              <w:pStyle w:val="kkpparagraph-1"/>
              <w:ind w:firstLine="0"/>
            </w:pPr>
            <w:r>
              <w:t>20</w:t>
            </w:r>
            <w:r w:rsidR="00161877">
              <w:t>21</w:t>
            </w:r>
          </w:p>
        </w:tc>
      </w:tr>
      <w:tr w:rsidR="00E4651E" w14:paraId="501495F7" w14:textId="77777777" w:rsidTr="00161877">
        <w:tc>
          <w:tcPr>
            <w:tcW w:w="2405" w:type="dxa"/>
          </w:tcPr>
          <w:p w14:paraId="317B0B89" w14:textId="77777777" w:rsidR="00E4651E" w:rsidRDefault="00E4651E" w:rsidP="007B4849">
            <w:pPr>
              <w:pStyle w:val="kkpparagraph-1"/>
              <w:ind w:firstLine="0"/>
            </w:pPr>
            <w:r>
              <w:t>Penulis</w:t>
            </w:r>
          </w:p>
        </w:tc>
        <w:tc>
          <w:tcPr>
            <w:tcW w:w="5523" w:type="dxa"/>
          </w:tcPr>
          <w:p w14:paraId="58765E82" w14:textId="07DA16CA" w:rsidR="00E4651E" w:rsidRDefault="00161877" w:rsidP="00161877">
            <w:pPr>
              <w:pStyle w:val="kkpparagraph-1"/>
              <w:ind w:firstLine="0"/>
            </w:pPr>
            <w:r w:rsidRPr="00161877">
              <w:t>Dedy Miswar</w:t>
            </w:r>
            <w:r>
              <w:t xml:space="preserve"> </w:t>
            </w:r>
            <w:r w:rsidRPr="00161877">
              <w:t>1</w:t>
            </w:r>
            <w:r>
              <w:t>)</w:t>
            </w:r>
            <w:r w:rsidRPr="00161877">
              <w:t>, Anwar Sahid</w:t>
            </w:r>
            <w:r>
              <w:t xml:space="preserve"> </w:t>
            </w:r>
            <w:r w:rsidRPr="00161877">
              <w:t>2</w:t>
            </w:r>
            <w:r>
              <w:t>)</w:t>
            </w:r>
            <w:r w:rsidRPr="00161877">
              <w:t>, Lita Amelia</w:t>
            </w:r>
            <w:r>
              <w:t xml:space="preserve"> </w:t>
            </w:r>
            <w:r w:rsidRPr="00161877">
              <w:t>2</w:t>
            </w:r>
            <w:r>
              <w:t>)</w:t>
            </w:r>
            <w:r w:rsidRPr="00161877">
              <w:t>, Suci Hikmawati</w:t>
            </w:r>
            <w:r>
              <w:t xml:space="preserve"> </w:t>
            </w:r>
            <w:r w:rsidRPr="00161877">
              <w:t>2</w:t>
            </w:r>
            <w:r>
              <w:t>)</w:t>
            </w:r>
            <w:r w:rsidRPr="00161877">
              <w:t>, Nurlela</w:t>
            </w:r>
            <w:r>
              <w:t xml:space="preserve"> </w:t>
            </w:r>
            <w:r w:rsidRPr="00161877">
              <w:t>2</w:t>
            </w:r>
            <w:r>
              <w:t>)</w:t>
            </w:r>
            <w:r w:rsidRPr="00161877">
              <w:t>, Hilda Lailatul</w:t>
            </w:r>
            <w:r>
              <w:t xml:space="preserve"> </w:t>
            </w:r>
            <w:r w:rsidRPr="00161877">
              <w:t>Ramadhania</w:t>
            </w:r>
            <w:r>
              <w:t xml:space="preserve"> </w:t>
            </w:r>
            <w:r w:rsidRPr="00161877">
              <w:t>2</w:t>
            </w:r>
            <w:r>
              <w:t>)</w:t>
            </w:r>
            <w:r w:rsidRPr="00161877">
              <w:t>, Rachmawati Lola Widisono</w:t>
            </w:r>
            <w:r>
              <w:t xml:space="preserve"> </w:t>
            </w:r>
            <w:r w:rsidRPr="00161877">
              <w:t>2</w:t>
            </w:r>
            <w:r>
              <w:t>)</w:t>
            </w:r>
            <w:r w:rsidRPr="00161877">
              <w:t>, Ratih Puspita Sari</w:t>
            </w:r>
            <w:r>
              <w:t xml:space="preserve"> </w:t>
            </w:r>
            <w:r w:rsidRPr="00161877">
              <w:t>2</w:t>
            </w:r>
            <w:r>
              <w:t>)</w:t>
            </w:r>
          </w:p>
        </w:tc>
      </w:tr>
      <w:tr w:rsidR="00E4651E" w14:paraId="41C063BA" w14:textId="77777777" w:rsidTr="00161877">
        <w:tc>
          <w:tcPr>
            <w:tcW w:w="2405" w:type="dxa"/>
          </w:tcPr>
          <w:p w14:paraId="40C9FE6B" w14:textId="77777777" w:rsidR="00E4651E" w:rsidRDefault="00E4651E" w:rsidP="007B4849">
            <w:pPr>
              <w:pStyle w:val="kkpparagraph-1"/>
              <w:ind w:firstLine="0"/>
            </w:pPr>
            <w:r>
              <w:t>Reviewer</w:t>
            </w:r>
          </w:p>
        </w:tc>
        <w:tc>
          <w:tcPr>
            <w:tcW w:w="5523" w:type="dxa"/>
          </w:tcPr>
          <w:p w14:paraId="203238F9" w14:textId="77777777" w:rsidR="00E4651E" w:rsidRPr="008A5785" w:rsidRDefault="00E4651E" w:rsidP="007B4849">
            <w:pPr>
              <w:pStyle w:val="kkpparagraph-1"/>
              <w:ind w:firstLine="0"/>
            </w:pPr>
            <w:r>
              <w:t>Rulli Aji Gunawan</w:t>
            </w:r>
          </w:p>
        </w:tc>
      </w:tr>
      <w:tr w:rsidR="00E4651E" w14:paraId="37BF545B" w14:textId="77777777" w:rsidTr="00161877">
        <w:tc>
          <w:tcPr>
            <w:tcW w:w="2405" w:type="dxa"/>
          </w:tcPr>
          <w:p w14:paraId="0CBEA40D" w14:textId="77777777" w:rsidR="00E4651E" w:rsidRDefault="00E4651E" w:rsidP="007B4849">
            <w:pPr>
              <w:pStyle w:val="kkpparagraph-1"/>
              <w:ind w:firstLine="0"/>
            </w:pPr>
            <w:r>
              <w:t>Tanggal</w:t>
            </w:r>
          </w:p>
        </w:tc>
        <w:tc>
          <w:tcPr>
            <w:tcW w:w="5523" w:type="dxa"/>
          </w:tcPr>
          <w:p w14:paraId="08A83329" w14:textId="77777777" w:rsidR="00E4651E" w:rsidRDefault="00E4651E" w:rsidP="007B4849">
            <w:pPr>
              <w:pStyle w:val="kkpparagraph-1"/>
              <w:ind w:firstLine="0"/>
            </w:pPr>
            <w:r>
              <w:t>30 Agustus 2023</w:t>
            </w:r>
          </w:p>
        </w:tc>
      </w:tr>
      <w:tr w:rsidR="00E4651E" w14:paraId="19E742A7" w14:textId="77777777" w:rsidTr="00161877">
        <w:tc>
          <w:tcPr>
            <w:tcW w:w="2405" w:type="dxa"/>
          </w:tcPr>
          <w:p w14:paraId="42140432" w14:textId="77777777" w:rsidR="00E4651E" w:rsidRDefault="00E4651E" w:rsidP="007B4849">
            <w:pPr>
              <w:pStyle w:val="kkpparagraph-1"/>
              <w:ind w:firstLine="0"/>
            </w:pPr>
            <w:r>
              <w:t>Tujuan</w:t>
            </w:r>
          </w:p>
        </w:tc>
        <w:tc>
          <w:tcPr>
            <w:tcW w:w="5523" w:type="dxa"/>
          </w:tcPr>
          <w:p w14:paraId="14F1C38A" w14:textId="51074817" w:rsidR="00E4651E" w:rsidRDefault="004912B3" w:rsidP="007B4849">
            <w:pPr>
              <w:pStyle w:val="kkpparagraph-1"/>
              <w:ind w:firstLine="0"/>
            </w:pPr>
            <w:r>
              <w:t xml:space="preserve">Menyediakan sistem informasi untuk Kantor Kelurahan Pajar Bulan bagi pegawai dan masyarakat setempat untuk pengurusan surat-surat, serta untuk memberikan kemudahan bagi Kantor Kelurahan untuk </w:t>
            </w:r>
            <w:r>
              <w:t xml:space="preserve">mensosialisasikan dan memberikan pelayanan bagi warga </w:t>
            </w:r>
            <w:r w:rsidR="00FF35C2">
              <w:t>yang</w:t>
            </w:r>
            <w:r>
              <w:t xml:space="preserve"> mudah diakses</w:t>
            </w:r>
            <w:r w:rsidR="00FF35C2">
              <w:t xml:space="preserve"> demi meningkatkan kualitas pelayanan.</w:t>
            </w:r>
          </w:p>
        </w:tc>
      </w:tr>
      <w:tr w:rsidR="00E4651E" w14:paraId="2E7131D2" w14:textId="77777777" w:rsidTr="00161877">
        <w:tc>
          <w:tcPr>
            <w:tcW w:w="2405" w:type="dxa"/>
          </w:tcPr>
          <w:p w14:paraId="57F4B903" w14:textId="77777777" w:rsidR="00E4651E" w:rsidRDefault="00E4651E" w:rsidP="007B4849">
            <w:pPr>
              <w:pStyle w:val="kkpparagraph-1"/>
              <w:ind w:firstLine="0"/>
            </w:pPr>
            <w:r>
              <w:t>Subjek Penelitian</w:t>
            </w:r>
          </w:p>
        </w:tc>
        <w:tc>
          <w:tcPr>
            <w:tcW w:w="5523" w:type="dxa"/>
          </w:tcPr>
          <w:p w14:paraId="626A98B5" w14:textId="32B61D07" w:rsidR="00E4651E" w:rsidRDefault="005460B2" w:rsidP="005460B2">
            <w:pPr>
              <w:pStyle w:val="kkpparagraph-1"/>
              <w:ind w:firstLine="0"/>
            </w:pPr>
            <w:r w:rsidRPr="005460B2">
              <w:t>Kantor Kelurahan Pajar Bulan yang berada di Kecamatan Way</w:t>
            </w:r>
            <w:r>
              <w:t xml:space="preserve"> </w:t>
            </w:r>
            <w:r w:rsidRPr="005460B2">
              <w:t>Tenong Kabupaten Lampung Barat yang bertanggung jawab untuk mengelola dan</w:t>
            </w:r>
            <w:r>
              <w:t xml:space="preserve"> </w:t>
            </w:r>
            <w:r w:rsidRPr="005460B2">
              <w:t xml:space="preserve">melaksanakan pelayanan kepada masyarakat di kelurahan </w:t>
            </w:r>
            <w:r>
              <w:t>P</w:t>
            </w:r>
            <w:r w:rsidRPr="005460B2">
              <w:t>ajar Bulan</w:t>
            </w:r>
            <w:r>
              <w:t>.</w:t>
            </w:r>
          </w:p>
        </w:tc>
      </w:tr>
      <w:tr w:rsidR="00E4651E" w14:paraId="374EE42E" w14:textId="77777777" w:rsidTr="00161877">
        <w:tc>
          <w:tcPr>
            <w:tcW w:w="2405" w:type="dxa"/>
          </w:tcPr>
          <w:p w14:paraId="47910581" w14:textId="77777777" w:rsidR="00E4651E" w:rsidRDefault="00E4651E" w:rsidP="007B4849">
            <w:pPr>
              <w:pStyle w:val="kkpparagraph-1"/>
              <w:ind w:firstLine="0"/>
            </w:pPr>
            <w:r>
              <w:t>Metode Penelitian</w:t>
            </w:r>
          </w:p>
        </w:tc>
        <w:tc>
          <w:tcPr>
            <w:tcW w:w="5523" w:type="dxa"/>
          </w:tcPr>
          <w:p w14:paraId="218CF2E4" w14:textId="0CC5659A" w:rsidR="00E4651E" w:rsidRDefault="00570ABC" w:rsidP="000A3571">
            <w:pPr>
              <w:pStyle w:val="kkpparagraph-1"/>
              <w:ind w:firstLine="0"/>
            </w:pPr>
            <w:r w:rsidRPr="00570ABC">
              <w:t xml:space="preserve">Metode </w:t>
            </w:r>
            <w:r>
              <w:t>pengumpulan data</w:t>
            </w:r>
            <w:r w:rsidRPr="00570ABC">
              <w:t xml:space="preserve"> dalam penelitian ini adalah dengan cara wawancara, </w:t>
            </w:r>
            <w:r>
              <w:t>serta</w:t>
            </w:r>
            <w:r w:rsidRPr="00570ABC">
              <w:t xml:space="preserve"> dengan membaca dan mempelajari referensi</w:t>
            </w:r>
            <w:r>
              <w:t xml:space="preserve"> </w:t>
            </w:r>
            <w:r w:rsidRPr="00570ABC">
              <w:t xml:space="preserve">yang berkaitan dengan website. Sedangkan metode pengembangan sistemnya adalah </w:t>
            </w:r>
            <w:r w:rsidR="00E47247">
              <w:t xml:space="preserve">menggunakan </w:t>
            </w:r>
            <w:r w:rsidRPr="00570ABC">
              <w:t>Agile Software Development Methods</w:t>
            </w:r>
            <w:r>
              <w:t>.</w:t>
            </w:r>
          </w:p>
        </w:tc>
      </w:tr>
      <w:tr w:rsidR="00E4651E" w14:paraId="0262A08F" w14:textId="77777777" w:rsidTr="00161877">
        <w:tc>
          <w:tcPr>
            <w:tcW w:w="2405" w:type="dxa"/>
          </w:tcPr>
          <w:p w14:paraId="689479E5" w14:textId="77777777" w:rsidR="00E4651E" w:rsidRDefault="00E4651E" w:rsidP="007B4849">
            <w:pPr>
              <w:pStyle w:val="kkpparagraph-1"/>
              <w:ind w:firstLine="0"/>
            </w:pPr>
            <w:r>
              <w:t>Mengenalkan Jurnal</w:t>
            </w:r>
          </w:p>
        </w:tc>
        <w:tc>
          <w:tcPr>
            <w:tcW w:w="5523" w:type="dxa"/>
          </w:tcPr>
          <w:p w14:paraId="23154772" w14:textId="16910A82" w:rsidR="0001553A" w:rsidRDefault="00B27A4A" w:rsidP="007B4849">
            <w:pPr>
              <w:pStyle w:val="kkpparagraph-1"/>
              <w:ind w:firstLine="0"/>
            </w:pPr>
            <w:r w:rsidRPr="00B27A4A">
              <w:t xml:space="preserve">Menurut </w:t>
            </w:r>
            <w:r>
              <w:t>situs resmi Jurnal Buguh Unila</w:t>
            </w:r>
            <w:r w:rsidRPr="00B27A4A">
              <w:t xml:space="preserve">, jurnal ini sudah </w:t>
            </w:r>
            <w:r>
              <w:t>diunduh</w:t>
            </w:r>
            <w:r w:rsidRPr="00B27A4A">
              <w:t xml:space="preserve"> sebanyak </w:t>
            </w:r>
            <w:r>
              <w:t>451</w:t>
            </w:r>
            <w:r w:rsidRPr="00B27A4A">
              <w:t xml:space="preserve"> kali, sehingga jurnal ini cukup bisa dijadikan rujukan untuk penelitian dengan tema yang serupa.</w:t>
            </w:r>
          </w:p>
        </w:tc>
      </w:tr>
      <w:tr w:rsidR="00E4651E" w14:paraId="27F14853" w14:textId="77777777" w:rsidTr="00161877">
        <w:tc>
          <w:tcPr>
            <w:tcW w:w="2405" w:type="dxa"/>
          </w:tcPr>
          <w:p w14:paraId="1CB62DA5" w14:textId="77777777" w:rsidR="00E4651E" w:rsidRDefault="00E4651E" w:rsidP="007B4849">
            <w:pPr>
              <w:pStyle w:val="kkpparagraph-1"/>
              <w:ind w:firstLine="0"/>
            </w:pPr>
            <w:r>
              <w:lastRenderedPageBreak/>
              <w:t>Sumber Jurnal</w:t>
            </w:r>
          </w:p>
        </w:tc>
        <w:tc>
          <w:tcPr>
            <w:tcW w:w="5523" w:type="dxa"/>
          </w:tcPr>
          <w:p w14:paraId="1401E66B" w14:textId="77777777" w:rsidR="00E4651E" w:rsidRDefault="00E4651E" w:rsidP="007B4849">
            <w:pPr>
              <w:pStyle w:val="kkpparagraph-1"/>
              <w:ind w:firstLine="0"/>
            </w:pPr>
            <w:r>
              <w:t>Jurnal ini didapatkan dari hasil pencarian di internet menggunakan apliasi chat AI dari Microsoft Bing.</w:t>
            </w:r>
          </w:p>
        </w:tc>
      </w:tr>
      <w:tr w:rsidR="00E4651E" w:rsidRPr="00065CDB" w14:paraId="3A47C204" w14:textId="77777777" w:rsidTr="00161877">
        <w:tc>
          <w:tcPr>
            <w:tcW w:w="2405" w:type="dxa"/>
          </w:tcPr>
          <w:p w14:paraId="6E706D7E" w14:textId="77777777" w:rsidR="00E4651E" w:rsidRDefault="00E4651E" w:rsidP="007B4849">
            <w:pPr>
              <w:pStyle w:val="kkpparagraph-1"/>
              <w:ind w:firstLine="0"/>
            </w:pPr>
            <w:r>
              <w:t>Isi Review</w:t>
            </w:r>
          </w:p>
        </w:tc>
        <w:tc>
          <w:tcPr>
            <w:tcW w:w="5523" w:type="dxa"/>
          </w:tcPr>
          <w:p w14:paraId="6A2576B4" w14:textId="57250D8F" w:rsidR="00E4651E" w:rsidRDefault="000C6EDE" w:rsidP="007B4849">
            <w:pPr>
              <w:pStyle w:val="kkpparagraph-1"/>
              <w:ind w:firstLine="0"/>
            </w:pPr>
            <w:r w:rsidRPr="000C6EDE">
              <w:t>Penelitian ini bisa memaparkan dengan cukup ringkas dan jelas</w:t>
            </w:r>
            <w:r>
              <w:t xml:space="preserve"> tentang latar belakang masalah, tujuan dan hasil penelitian</w:t>
            </w:r>
            <w:r w:rsidRPr="000C6EDE">
              <w:t xml:space="preserve">. </w:t>
            </w:r>
            <w:r>
              <w:t xml:space="preserve">Dan </w:t>
            </w:r>
            <w:r w:rsidRPr="000C6EDE">
              <w:t xml:space="preserve">metode pengembangan sistem penelitian dengan menggunakan Agile Software Development Methods </w:t>
            </w:r>
            <w:r>
              <w:t xml:space="preserve">yang cocok untuk pengembangan sistem aplikasi dalam jangka pendek. Design antarmuka yang akan ditampilkan juga cukup menarik dan informatif, </w:t>
            </w:r>
            <w:r w:rsidR="0052144D">
              <w:t>analisis kebutuhan hardware dan software juga diuraikan dengan cukup jelas. N</w:t>
            </w:r>
            <w:r>
              <w:t>amun design sistem yang akan rancang tidak dipaparkan cukup detail. Secara keseluruhan, penelitian ini bisa dianggap akan sangat membantu pelayanan kepada masyarakat meskipun hanya terbatas pada warga kelurahan terkait saja.</w:t>
            </w:r>
          </w:p>
        </w:tc>
      </w:tr>
      <w:tr w:rsidR="00E4651E" w:rsidRPr="00587BC1" w14:paraId="3670F73F" w14:textId="77777777" w:rsidTr="00161877">
        <w:tc>
          <w:tcPr>
            <w:tcW w:w="2405" w:type="dxa"/>
          </w:tcPr>
          <w:p w14:paraId="6DEAD922" w14:textId="77777777" w:rsidR="00E4651E" w:rsidRDefault="00E4651E" w:rsidP="007B4849">
            <w:pPr>
              <w:pStyle w:val="kkpparagraph-1"/>
              <w:ind w:firstLine="0"/>
            </w:pPr>
            <w:r>
              <w:t>Kesimpulan</w:t>
            </w:r>
          </w:p>
        </w:tc>
        <w:tc>
          <w:tcPr>
            <w:tcW w:w="5523" w:type="dxa"/>
          </w:tcPr>
          <w:p w14:paraId="6598EAB4" w14:textId="7425DBDB" w:rsidR="00E4651E" w:rsidRDefault="00587BC1" w:rsidP="00E4651E">
            <w:pPr>
              <w:pStyle w:val="kkpparagraph-1"/>
              <w:keepNext/>
              <w:ind w:firstLine="0"/>
            </w:pPr>
            <w:r>
              <w:t>Permasalahan dan solusi yang ditawarkan dalam penelitian cukup menarik dan sangat bermanfaat, namun metode serta design yang dirancang tidak cukup detail pemaparannya.</w:t>
            </w:r>
            <w:r w:rsidR="002E07FA">
              <w:t xml:space="preserve"> Metode testing juga tidak dipaparkan dalam penelitian ini, sehingga dirasa belum cukup menjamin kualitas sistem aplikasi yang dihasilkan.</w:t>
            </w:r>
            <w:r>
              <w:t xml:space="preserve"> Dan kemudian faktor kemudahan atau kesederhanaan sistem dan antarmuka harus dipertimbangkan mengingat calon penggunanya adalah warga desa atau kelurahan yang mungkin mayoritas penduduknya adalah warga yang masih belum terdidik atau terbiasa dengan pemanfaatan teknologi informasi.</w:t>
            </w:r>
          </w:p>
        </w:tc>
      </w:tr>
    </w:tbl>
    <w:p w14:paraId="73E57A8E" w14:textId="40297B7A" w:rsidR="00E4651E" w:rsidRDefault="00E4651E" w:rsidP="00E4651E">
      <w:pPr>
        <w:pStyle w:val="Caption"/>
      </w:pPr>
      <w:r>
        <w:t xml:space="preserve">Table </w:t>
      </w:r>
      <w:r w:rsidR="00C23944">
        <w:fldChar w:fldCharType="begin"/>
      </w:r>
      <w:r w:rsidR="00C23944">
        <w:instrText xml:space="preserve"> STYLEREF 0 \s </w:instrText>
      </w:r>
      <w:r w:rsidR="00C23944">
        <w:fldChar w:fldCharType="separate"/>
      </w:r>
      <w:r w:rsidR="002F1DFB">
        <w:rPr>
          <w:b/>
          <w:bCs/>
          <w:noProof/>
          <w:lang w:val="en-US"/>
        </w:rPr>
        <w:t>Error! Use the Home tab to apply 0 to the text that you want to appear here.</w:t>
      </w:r>
      <w:r w:rsidR="00C23944">
        <w:fldChar w:fldCharType="end"/>
      </w:r>
      <w:r w:rsidR="00C23944">
        <w:t>.</w:t>
      </w:r>
      <w:r w:rsidR="00C23944">
        <w:fldChar w:fldCharType="begin"/>
      </w:r>
      <w:r w:rsidR="00C23944">
        <w:instrText xml:space="preserve"> SEQ Table \* ARABIC \s 0 </w:instrText>
      </w:r>
      <w:r w:rsidR="00C23944">
        <w:fldChar w:fldCharType="separate"/>
      </w:r>
      <w:r w:rsidR="002F1DFB">
        <w:rPr>
          <w:noProof/>
        </w:rPr>
        <w:t>2</w:t>
      </w:r>
      <w:r w:rsidR="00C23944">
        <w:fldChar w:fldCharType="end"/>
      </w:r>
    </w:p>
    <w:p w14:paraId="7EB17BC8" w14:textId="5F187DE2" w:rsidR="008461D4" w:rsidRDefault="008461D4" w:rsidP="00B0299C">
      <w:pPr>
        <w:pStyle w:val="kkpheading-3"/>
      </w:pPr>
      <w:r>
        <w:lastRenderedPageBreak/>
        <w:t>Penlitian Yang Akan Dilakukan</w:t>
      </w:r>
    </w:p>
    <w:p w14:paraId="79187DBE" w14:textId="56D75D00" w:rsidR="008461D4" w:rsidRDefault="008461D4" w:rsidP="008461D4">
      <w:pPr>
        <w:pStyle w:val="kkpparagraph-1"/>
      </w:pPr>
      <w:r>
        <w:t xml:space="preserve">Penelitian yang akan penulis lakukan </w:t>
      </w:r>
      <w:r w:rsidR="0052144D">
        <w:t>pada dasarnya akan menggunakan pendekatan yang hampir sama dengan kedua jurnal yang penulis review diatas. Metode pengambilan data</w:t>
      </w:r>
      <w:r w:rsidR="00A159A9">
        <w:t xml:space="preserve"> dan </w:t>
      </w:r>
      <w:r w:rsidR="0052144D">
        <w:t>metode pengembangan sistem</w:t>
      </w:r>
      <w:r w:rsidR="00A159A9">
        <w:t xml:space="preserve"> kurang lebih sama,</w:t>
      </w:r>
      <w:r w:rsidR="006F4C5F">
        <w:t xml:space="preserve"> yaitu dengan </w:t>
      </w:r>
      <w:r w:rsidR="006F4C5F" w:rsidRPr="00065CDB">
        <w:t>Agile Software Development Methods dengan menggunakan Model Scrum</w:t>
      </w:r>
      <w:r w:rsidR="006F4C5F">
        <w:t>,</w:t>
      </w:r>
      <w:r w:rsidR="00A159A9">
        <w:t xml:space="preserve"> namun dalam penelitian ini penulis berencana untuk </w:t>
      </w:r>
      <w:r w:rsidR="006F4C5F">
        <w:t xml:space="preserve">menerapkan semaksimal mungkin toool-tools atau panduan dari </w:t>
      </w:r>
      <w:r w:rsidR="006F4C5F" w:rsidRPr="00065CDB">
        <w:t>Agile Software Development Methods dengan menggunakan Model Scrum</w:t>
      </w:r>
      <w:r w:rsidR="006F4C5F">
        <w:t xml:space="preserve"> sehingga diharapkan </w:t>
      </w:r>
      <w:r w:rsidR="00A159A9">
        <w:t>dapat merancang sistem dengan design yang dapat menampung</w:t>
      </w:r>
      <w:r w:rsidR="002E07FA">
        <w:t xml:space="preserve"> dan mengolah data</w:t>
      </w:r>
      <w:r w:rsidR="00A159A9">
        <w:t xml:space="preserve"> informasi lebih komprehensif, dapat menyajikan antarmuka yang lebih iteraktif serta dapat menampilkan hasil capaian-capaian produksi beserta grafiknya</w:t>
      </w:r>
      <w:r w:rsidR="006F4C5F">
        <w:t xml:space="preserve">, dan tidak lupa juga tentang bagaimana sistem pengamanan data informasi, yang pada intinya ingin menghasilkan </w:t>
      </w:r>
      <w:r w:rsidR="00D06FF4">
        <w:t>sistem informasi dengan kualitas baik dan memberikan manfaat sesuai tujuan penelitian.</w:t>
      </w:r>
    </w:p>
    <w:p w14:paraId="11F6F2FB" w14:textId="77777777" w:rsidR="00160FDE" w:rsidRDefault="00160FDE" w:rsidP="008461D4">
      <w:pPr>
        <w:pStyle w:val="kkpparagraph-1"/>
      </w:pPr>
    </w:p>
    <w:p w14:paraId="29C3ADC8" w14:textId="2EB5E071" w:rsidR="00902C88" w:rsidRPr="00416ADE" w:rsidRDefault="00902C88" w:rsidP="00902C88">
      <w:pPr>
        <w:pStyle w:val="kkpheading-2"/>
      </w:pPr>
      <w:bookmarkStart w:id="131" w:name="_Toc144288913"/>
      <w:r>
        <w:t>Landasan Teori</w:t>
      </w:r>
      <w:bookmarkEnd w:id="131"/>
    </w:p>
    <w:p w14:paraId="58656A51" w14:textId="2C5E9690" w:rsidR="00DF014B" w:rsidRPr="00416ADE" w:rsidRDefault="00DF014B" w:rsidP="00B0299C">
      <w:pPr>
        <w:pStyle w:val="kkpheading-3"/>
      </w:pPr>
      <w:r w:rsidRPr="00416ADE">
        <w:t>Definisi Sistem Informasi</w:t>
      </w:r>
    </w:p>
    <w:p w14:paraId="0196A229" w14:textId="5AF67D00" w:rsidR="00124DC5" w:rsidRPr="00B23FB5" w:rsidRDefault="00B23FB5" w:rsidP="00B23FB5">
      <w:pPr>
        <w:pStyle w:val="kkpparagraph-1"/>
      </w:pPr>
      <w:r>
        <w:t>Berdasarkan beberapa pendapat</w:t>
      </w:r>
      <w:r>
        <w:t xml:space="preserve"> yang telah diteliti,</w:t>
      </w:r>
      <w:r>
        <w:t xml:space="preserve"> sistem informasi dapat </w:t>
      </w:r>
      <w:r>
        <w:t>diartikan</w:t>
      </w:r>
      <w:r>
        <w:t xml:space="preserve"> sebagai kumpulan</w:t>
      </w:r>
      <w:r>
        <w:t xml:space="preserve"> atau gabungan </w:t>
      </w:r>
      <w:r>
        <w:t xml:space="preserve">dari </w:t>
      </w:r>
      <w:r>
        <w:t xml:space="preserve">berbagai </w:t>
      </w:r>
      <w:r>
        <w:t xml:space="preserve">sumberdaya-sumberdaya yang saling </w:t>
      </w:r>
      <w:r>
        <w:t>berkaitan</w:t>
      </w:r>
      <w:r>
        <w:t xml:space="preserve"> dalam </w:t>
      </w:r>
      <w:r>
        <w:t>upaya</w:t>
      </w:r>
      <w:r>
        <w:t xml:space="preserve"> untuk mengumpulkan, mengolah,</w:t>
      </w:r>
      <w:r>
        <w:t xml:space="preserve"> </w:t>
      </w:r>
      <w:r>
        <w:t xml:space="preserve">menyimpan, menganalisis, dan menyebarkan </w:t>
      </w:r>
      <w:r w:rsidR="00160FDE">
        <w:t xml:space="preserve">atau menampilkan </w:t>
      </w:r>
      <w:r>
        <w:t xml:space="preserve">informasi dalam suatu organisasi </w:t>
      </w:r>
      <w:r>
        <w:t xml:space="preserve">dalam rangka </w:t>
      </w:r>
      <w:r>
        <w:t xml:space="preserve">untuk </w:t>
      </w:r>
      <w:r>
        <w:t xml:space="preserve">mencapai </w:t>
      </w:r>
      <w:r>
        <w:t>tujuan tertentu</w:t>
      </w:r>
      <w:r w:rsidR="00F75F4E">
        <w:fldChar w:fldCharType="begin" w:fldLock="1"/>
      </w:r>
      <w:r w:rsidR="00BE4C57">
        <w:instrText>ADDIN CSL_CITATION {"citationItems":[{"id":"ITEM-1","itemData":{"ISSN":"2655-7592","abstract":"Saat ini, proses pengajuan kredit pada Bank BRI Unit Kolonel Sugiono masih dilakukan secara manual. Hal ini menyebabkan proses pengajuan kredit tidak efektif dan membutuhkan waktu yang cukup lama, sehingga dapat berpengaruh negatifterhadap pertumbuhan bisnis perusahaan di tengah persaingan bisnis yang semakin ketat dan kompleks. Berdasarkan permasalahan tersebut, dipandang perlu untuk melakukan pengembangan sistem informasi pengajuan kredit berbasis web menggunakan agile development methods, khususnya model scrum. Penerapan agile development methods (model scrum) yang iteratif, cepat, adaptif, dan secara aktif melibatkan pengguna di dalam kegiatan pengembangan sistem informasi, telah terbukti dapat menghasilkan sistem informasi yang sesuai dengan kebutuhan pengguna dalam waktu yang singkat. Dengan menggunaka sistem informasi yang dihasilkan, pihak bank maupun nasabah dapat mengetahui informasi mengenai produk dan mengajukan permohonan pengajuan kredit dengan mudah dan biaya yang lebih murah secara online.","author":[{"dropping-particle":"","family":"Mahendra","given":"Irfan","non-dropping-particle":"","parse-names":false,"suffix":""},{"dropping-particle":"","family":"Eby Yanto","given":"Deny Tresno","non-dropping-particle":"","parse-names":false,"suffix":""}],"container-title":"Jurnal Teknologi Dan Open Source","id":"ITEM-1","issue":"2","issued":{"date-parts":[["2018"]]},"page":"13-24","title":"Agile Developmentmethods Dalam Pengembangan Sistem Informasi Pengajuan Kredit Berbasis Web","type":"article-journal","volume":"1"},"uris":["http://www.mendeley.com/documents/?uuid=d07cb8a6-1b4e-49e6-9428-22c9bc25cae8"]}],"mendeley":{"formattedCitation":"[1]","plainTextFormattedCitation":"[1]","previouslyFormattedCitation":"[1]"},"properties":{"noteIndex":0},"schema":"https://github.com/citation-style-language/schema/raw/master/csl-citation.json"}</w:instrText>
      </w:r>
      <w:r w:rsidR="00F75F4E">
        <w:fldChar w:fldCharType="separate"/>
      </w:r>
      <w:r w:rsidR="00F75F4E" w:rsidRPr="00F75F4E">
        <w:rPr>
          <w:noProof/>
        </w:rPr>
        <w:t>[1]</w:t>
      </w:r>
      <w:r w:rsidR="00F75F4E">
        <w:fldChar w:fldCharType="end"/>
      </w:r>
      <w:r>
        <w:t>.</w:t>
      </w:r>
    </w:p>
    <w:p w14:paraId="50845E23" w14:textId="10537273" w:rsidR="00DE59E2" w:rsidRDefault="00DE59E2" w:rsidP="00B0299C">
      <w:pPr>
        <w:pStyle w:val="kkpheading-3"/>
      </w:pPr>
      <w:r w:rsidRPr="00416ADE">
        <w:t>Perancangan</w:t>
      </w:r>
      <w:r w:rsidR="00F75F4E">
        <w:t xml:space="preserve"> Sistem</w:t>
      </w:r>
    </w:p>
    <w:p w14:paraId="1090A24B" w14:textId="04132332" w:rsidR="00F75F4E" w:rsidRPr="00416ADE" w:rsidRDefault="00F75F4E" w:rsidP="00F75F4E">
      <w:pPr>
        <w:pStyle w:val="kkpparagraph-1"/>
      </w:pPr>
      <w:r>
        <w:t xml:space="preserve">Perancangan sistem </w:t>
      </w:r>
      <w:r>
        <w:t xml:space="preserve">pada asarnya adalah </w:t>
      </w:r>
      <w:r>
        <w:t xml:space="preserve">merupakan </w:t>
      </w:r>
      <w:r>
        <w:t xml:space="preserve">langkah-langkah dalam </w:t>
      </w:r>
      <w:r>
        <w:t>penentuan</w:t>
      </w:r>
      <w:r>
        <w:t xml:space="preserve"> design, arsitektur, </w:t>
      </w:r>
      <w:r>
        <w:t xml:space="preserve">proses dan data yang diperlukan </w:t>
      </w:r>
      <w:r>
        <w:t xml:space="preserve">dan akan diolah </w:t>
      </w:r>
      <w:r>
        <w:t>oleh sistem baru,</w:t>
      </w:r>
      <w:r>
        <w:t xml:space="preserve"> dan apabila </w:t>
      </w:r>
      <w:r>
        <w:t xml:space="preserve">sistem itu berbasis </w:t>
      </w:r>
      <w:r>
        <w:t xml:space="preserve">pada teknologi </w:t>
      </w:r>
      <w:r>
        <w:t>komputer, perancangan</w:t>
      </w:r>
      <w:r>
        <w:t xml:space="preserve"> </w:t>
      </w:r>
      <w:r>
        <w:t xml:space="preserve">dapat menyertakan spesifikasi </w:t>
      </w:r>
      <w:r>
        <w:t>hardware dan software</w:t>
      </w:r>
      <w:r>
        <w:t xml:space="preserve"> yang akan</w:t>
      </w:r>
      <w:r>
        <w:t xml:space="preserve"> </w:t>
      </w:r>
      <w:r>
        <w:t>digunakan</w:t>
      </w:r>
      <w:r>
        <w:t xml:space="preserve"> demi</w:t>
      </w:r>
      <w:r>
        <w:t xml:space="preserve"> mencapai </w:t>
      </w:r>
      <w:r>
        <w:t xml:space="preserve">tujuan </w:t>
      </w:r>
      <w:r>
        <w:t>yang dimaksud</w:t>
      </w:r>
      <w:r>
        <w:t xml:space="preserve"> sejak awal</w:t>
      </w:r>
      <w:r w:rsidR="00BE4C57">
        <w:fldChar w:fldCharType="begin" w:fldLock="1"/>
      </w:r>
      <w:r w:rsidR="00190B12">
        <w:instrText>ADDIN CSL_CITATION {"citationItems":[{"id":"ITEM-1","itemData":{"DOI":"10.24198/dharmakarya.v10i4.35873","ISSN":"2302-8955","abstract":"Penelitian ini bertujuan untuk membangun sebuah sistem informasi penjualan pada Rahayu Photo Copy  berbasis  web.  Sistem  ini  dikembangkan  menggunakan  bahasa  pemrograman  PHP  dengan menggunakan  MySQL  sebagai  database.  Metode pengumpulan data yang dilakukan yaitu dengan cara wawancara, observasi, dan ditambah dengan studi pustaka yang memiliki kaitan dengan masalah yang dihadapi. Sedangkan metode penelitian yang digunakan adalah penelitian kualitatif yang bersifat deskriptif dengan sitem pengembangan model Waterfall. Dari penelitian yang dilakukan ditemukan masalah seperti : 1) Seringkali terjadi kehilangan nota transaksi, 2) tidak tersusun dengan teratur transaksi penjualan, dan 3) Pencatatan secara manual kurang rapih, sehingga mengakibatkan kesulitan dalam pencacatan transaksi dan juga kesalahan dalam pencacatan laporan akhir bulannya. Adapun upaya pemecahan masalah tersebut yaitu dengan membuat sistem informasi penjualan  berbasis web menggunakan MySQL.","author":[{"dropping-particle":"","family":"Ahmadar","given":"Mohamad","non-dropping-particle":"","parse-names":false,"suffix":""},{"dropping-particle":"","family":"Perwito","given":"Perwito","non-dropping-particle":"","parse-names":false,"suffix":""},{"dropping-particle":"","family":"Taufik","given":"Candra","non-dropping-particle":"","parse-names":false,"suffix":""}],"container-title":"Dharmakarya","id":"ITEM-1","issue":"4","issued":{"date-parts":[["2021"]]},"page":"284","title":"PERANCANGAN SISTEM INFORMASI PENJUALAN BERBASIS WEB PADA RAHAYU PHOTO COPY DENGAN DATABASE MySQL","type":"article-journal","volume":"10"},"uris":["http://www.mendeley.com/documents/?uuid=6cb2db05-aa44-44ee-8a0d-0bd814725275"]}],"mendeley":{"formattedCitation":"[2]","plainTextFormattedCitation":"[2]","previouslyFormattedCitation":"[2]"},"properties":{"noteIndex":0},"schema":"https://github.com/citation-style-language/schema/raw/master/csl-citation.json"}</w:instrText>
      </w:r>
      <w:r w:rsidR="00BE4C57">
        <w:fldChar w:fldCharType="separate"/>
      </w:r>
      <w:r w:rsidR="00BE4C57" w:rsidRPr="00BE4C57">
        <w:rPr>
          <w:noProof/>
        </w:rPr>
        <w:t>[2]</w:t>
      </w:r>
      <w:r w:rsidR="00BE4C57">
        <w:fldChar w:fldCharType="end"/>
      </w:r>
      <w:r>
        <w:t>.</w:t>
      </w:r>
    </w:p>
    <w:p w14:paraId="6B5EC165" w14:textId="37BACCA4" w:rsidR="00D357A1" w:rsidRDefault="00D357A1" w:rsidP="00B0299C">
      <w:pPr>
        <w:pStyle w:val="kkpheading-3"/>
      </w:pPr>
      <w:r>
        <w:lastRenderedPageBreak/>
        <w:t>Metode Agile Development</w:t>
      </w:r>
    </w:p>
    <w:p w14:paraId="793C00A7" w14:textId="77777777" w:rsidR="000B4746" w:rsidRDefault="00190B12" w:rsidP="000B4746">
      <w:pPr>
        <w:pStyle w:val="kkpparagraph-1"/>
      </w:pPr>
      <w:r>
        <w:t>Dari sejarahnya, k</w:t>
      </w:r>
      <w:r>
        <w:t xml:space="preserve">onsep Agile Software Development </w:t>
      </w:r>
      <w:r>
        <w:t xml:space="preserve">pertama kali </w:t>
      </w:r>
      <w:r>
        <w:t xml:space="preserve">dicetuskan oleh Kent Beck dan 16 rekannya dengan menyatakan bahwa agile software development adalah cara </w:t>
      </w:r>
      <w:r w:rsidR="000B4746">
        <w:t xml:space="preserve">merancang dan </w:t>
      </w:r>
      <w:r>
        <w:t>membangun software dengan melakukannya dan membantu orang lain membangunnya sekaligus. Agile software development methods atau agile</w:t>
      </w:r>
      <w:r>
        <w:t xml:space="preserve"> </w:t>
      </w:r>
      <w:r>
        <w:t>methodology merupakan sekumpulan metodologi pengembangan perangkat lunak yang berbasis pada pengembangan iteratif, di mana persyaratan dan solusi berkembang melalui kolaborasi antar tim yang terorganisir</w:t>
      </w:r>
      <w:r w:rsidR="000B4746">
        <w:t>, sehingga diharapkan proses pengembagan aplikasi bisa dilakukan dengan lebih cepat dan fleksibel</w:t>
      </w:r>
      <w:r>
        <w:t xml:space="preserve">. </w:t>
      </w:r>
      <w:r>
        <w:fldChar w:fldCharType="begin" w:fldLock="1"/>
      </w:r>
      <w:r w:rsidR="000B4746">
        <w:instrText>ADDIN CSL_CITATION {"citationItems":[{"id":"ITEM-1","itemData":{"ISSN":"2655-7592","abstract":"Saat ini, proses pengajuan kredit pada Bank BRI Unit Kolonel Sugiono masih dilakukan secara manual. Hal ini menyebabkan proses pengajuan kredit tidak efektif dan membutuhkan waktu yang cukup lama, sehingga dapat berpengaruh negatifterhadap pertumbuhan bisnis perusahaan di tengah persaingan bisnis yang semakin ketat dan kompleks. Berdasarkan permasalahan tersebut, dipandang perlu untuk melakukan pengembangan sistem informasi pengajuan kredit berbasis web menggunakan agile development methods, khususnya model scrum. Penerapan agile development methods (model scrum) yang iteratif, cepat, adaptif, dan secara aktif melibatkan pengguna di dalam kegiatan pengembangan sistem informasi, telah terbukti dapat menghasilkan sistem informasi yang sesuai dengan kebutuhan pengguna dalam waktu yang singkat. Dengan menggunaka sistem informasi yang dihasilkan, pihak bank maupun nasabah dapat mengetahui informasi mengenai produk dan mengajukan permohonan pengajuan kredit dengan mudah dan biaya yang lebih murah secara online.","author":[{"dropping-particle":"","family":"Mahendra","given":"Irfan","non-dropping-particle":"","parse-names":false,"suffix":""},{"dropping-particle":"","family":"Eby Yanto","given":"Deny Tresno","non-dropping-particle":"","parse-names":false,"suffix":""}],"container-title":"Jurnal Teknologi Dan Open Source","id":"ITEM-1","issue":"2","issued":{"date-parts":[["2018"]]},"page":"13-24","title":"Agile Developmentmethods Dalam Pengembangan Sistem Informasi Pengajuan Kredit Berbasis Web","type":"article-journal","volume":"1"},"uris":["http://www.mendeley.com/documents/?uuid=d07cb8a6-1b4e-49e6-9428-22c9bc25cae8"]}],"mendeley":{"formattedCitation":"[1]","plainTextFormattedCitation":"[1]","previouslyFormattedCitation":"[1]"},"properties":{"noteIndex":0},"schema":"https://github.com/citation-style-language/schema/raw/master/csl-citation.json"}</w:instrText>
      </w:r>
      <w:r>
        <w:fldChar w:fldCharType="separate"/>
      </w:r>
      <w:r w:rsidRPr="00190B12">
        <w:rPr>
          <w:noProof/>
        </w:rPr>
        <w:t>[1]</w:t>
      </w:r>
      <w:r>
        <w:fldChar w:fldCharType="end"/>
      </w:r>
      <w:r>
        <w:t>.</w:t>
      </w:r>
      <w:r>
        <w:t xml:space="preserve"> </w:t>
      </w:r>
    </w:p>
    <w:p w14:paraId="20EA28EE" w14:textId="0B5139D1" w:rsidR="00190B12" w:rsidRDefault="000B4746" w:rsidP="000B4746">
      <w:pPr>
        <w:pStyle w:val="kkpparagraph-1"/>
      </w:pPr>
      <w:r>
        <w:t xml:space="preserve">Agile development </w:t>
      </w:r>
      <w:r>
        <w:t xml:space="preserve">juga </w:t>
      </w:r>
      <w:r>
        <w:t>merupakan pendekatan lebih lanjut dari SDLC (System Development</w:t>
      </w:r>
      <w:r>
        <w:t xml:space="preserve"> </w:t>
      </w:r>
      <w:r>
        <w:t>Life Cycle) untuk memfasilitasi pengembangan aplikasi yang membutuhkan waktu yang</w:t>
      </w:r>
      <w:r>
        <w:t xml:space="preserve"> </w:t>
      </w:r>
      <w:r>
        <w:t>singkat, dan memberikan tingkat keberhasilan pengembangan aplikasi lebih baik dari</w:t>
      </w:r>
      <w:r>
        <w:t xml:space="preserve"> </w:t>
      </w:r>
      <w:r>
        <w:t>metode desain terstruktur</w:t>
      </w:r>
      <w:r>
        <w:t xml:space="preserve">. </w:t>
      </w:r>
      <w:r>
        <w:t>Agile development menekankan alur iterasi sehingga jika</w:t>
      </w:r>
      <w:r>
        <w:t xml:space="preserve"> </w:t>
      </w:r>
      <w:r>
        <w:t>dalam satu alur terjadi revisi maka akan di lakukan iterasi atau perulangan tanpa menunggu</w:t>
      </w:r>
      <w:r>
        <w:t xml:space="preserve"> </w:t>
      </w:r>
      <w:r>
        <w:t>proses selesai terlebih dahulu</w:t>
      </w:r>
      <w:r>
        <w:fldChar w:fldCharType="begin" w:fldLock="1"/>
      </w:r>
      <w:r w:rsidR="00022061">
        <w:instrText>ADDIN CSL_CITATION {"citationItems":[{"id":"ITEM-1","itemData":{"DOI":"10.34010/jati.v12i1.6622","ISSN":"2088-2270","abstract":"Sistem informasi adalah alat untuk menyajikan informasi sesuai dengan tujuan yang ingin dicapai sehingga bermanfaat bagi penerimanya. Sistem informasi kepegawaian merupakan kumpulan beberapa sub-sistem yang terkait mengenai data pegawai pada sebuah perusahaan yang bertujuan untuk memberikan informasi dalam perencanaan, memulai, pengorganisasian, operasional sebuah perusahaan yang melayani sinergi organisasi dalam proses mengendalikan pengambilan keputusan. CV. Angkasa Raya memiliki beberapa cabang yang tersebar di Cirebon dan Majalengka. Pengolahan data pegawai CV. Angkasa Raya yang bersifat manual dan tertulis menyebabkan pengolahan data pegawai CV. Angkasa Raya membutuhkan waktu yang lebih lama, pengolahan data yang dimaksud diantaranya pelaporan gaji dan cuti pegawai. Tujuan dari penelitian ini adalah untuk meningkatkan proses pengolahan data pegawai menjadi lebih efisien sehingga pengolahan data membutuhkan waktu yang relatif singkat. Adapun metode yang digunakan dalam pengembangan sistem informasi kepegawaian tersebut yaitu Agile Development dengan tahapan-tahapan diantaranya adalah analisis sistem, perancangan, development aplikasi, testing, deploy aplikasi, revisi dan evaluasi, serta maintenance sistem. Selain metode pengembangan aplikasi, ada juga metode pengujian aplikasi yaitu menggunakan pengujian black box sebagai pengujian fungsionalitas aplikasi. Hasil dari penelitian adalah proses pengolahan data pegawai dengan menggunakan aplikasi sistem informasi kepegawaian menjadi efisien karena proses pengolahan data pegawai, penggajian, pengajuan cuti dan penyampaian informasi lebih cepat dan terdata dengan baik.","author":[{"dropping-particle":"","family":"Suhari","given":"Suhari","non-dropping-particle":"","parse-names":false,"suffix":""},{"dropping-particle":"","family":"Faqih","given":"A","non-dropping-particle":"","parse-names":false,"suffix":""},{"dropping-particle":"","family":"Basysyar","given":"F M","non-dropping-particle":"","parse-names":false,"suffix":""}],"container-title":"Jurnal Teknologi dan Informasi","id":"ITEM-1","issue":"1","issued":{"date-parts":[["2022"]]},"page":"30-45","title":"Sistem Informasi Kepegawaian Mengunakan Metode Agile Development di CV. Angkasa Raya","type":"article-journal","volume":"12"},"uris":["http://www.mendeley.com/documents/?uuid=761b5ebf-d1c8-48bd-83cf-714e5a4cb4c8"]}],"mendeley":{"formattedCitation":"[3]","plainTextFormattedCitation":"[3]","previouslyFormattedCitation":"[3]"},"properties":{"noteIndex":0},"schema":"https://github.com/citation-style-language/schema/raw/master/csl-citation.json"}</w:instrText>
      </w:r>
      <w:r>
        <w:fldChar w:fldCharType="separate"/>
      </w:r>
      <w:r w:rsidRPr="000B4746">
        <w:rPr>
          <w:noProof/>
        </w:rPr>
        <w:t>[3]</w:t>
      </w:r>
      <w:r>
        <w:fldChar w:fldCharType="end"/>
      </w:r>
      <w:r>
        <w:t>.</w:t>
      </w:r>
    </w:p>
    <w:p w14:paraId="37F6A4F6" w14:textId="77777777" w:rsidR="00EB5E53" w:rsidRDefault="00190B12" w:rsidP="00190B12">
      <w:pPr>
        <w:pStyle w:val="kkpparagraph-1"/>
      </w:pPr>
      <w:r>
        <w:t xml:space="preserve">Ada beberapa model </w:t>
      </w:r>
      <w:r w:rsidR="00EB5E53">
        <w:t xml:space="preserve">untuk </w:t>
      </w:r>
      <w:r>
        <w:t xml:space="preserve">pengembangan perangkat lunak yang termasuk </w:t>
      </w:r>
      <w:r w:rsidR="00EB5E53">
        <w:t>A</w:t>
      </w:r>
      <w:r>
        <w:t xml:space="preserve">gile </w:t>
      </w:r>
      <w:r w:rsidR="00EB5E53">
        <w:t>S</w:t>
      </w:r>
      <w:r>
        <w:t xml:space="preserve">oftware </w:t>
      </w:r>
      <w:r w:rsidR="00EB5E53">
        <w:t>D</w:t>
      </w:r>
      <w:r>
        <w:t xml:space="preserve">evelopment </w:t>
      </w:r>
      <w:r w:rsidR="00EB5E53">
        <w:t>M</w:t>
      </w:r>
      <w:r>
        <w:t>ethods, yaitu</w:t>
      </w:r>
    </w:p>
    <w:p w14:paraId="1C9C8527" w14:textId="62DF648B" w:rsidR="00EB5E53" w:rsidRDefault="00190B12" w:rsidP="00C819CF">
      <w:pPr>
        <w:pStyle w:val="kkpheading-4"/>
        <w:numPr>
          <w:ilvl w:val="3"/>
          <w:numId w:val="41"/>
        </w:numPr>
      </w:pPr>
      <w:r>
        <w:t xml:space="preserve"> Extreme Programming</w:t>
      </w:r>
      <w:r w:rsidR="00235C74">
        <w:t xml:space="preserve"> (XP)</w:t>
      </w:r>
    </w:p>
    <w:p w14:paraId="656609E4" w14:textId="77777777" w:rsidR="00EB5E53" w:rsidRDefault="00190B12" w:rsidP="00C819CF">
      <w:pPr>
        <w:pStyle w:val="kkpheading-4"/>
        <w:numPr>
          <w:ilvl w:val="3"/>
          <w:numId w:val="41"/>
        </w:numPr>
      </w:pPr>
      <w:r>
        <w:t>Adaptive Software Development</w:t>
      </w:r>
    </w:p>
    <w:p w14:paraId="4BD0440B" w14:textId="77777777" w:rsidR="00EB5E53" w:rsidRDefault="00190B12" w:rsidP="00C819CF">
      <w:pPr>
        <w:pStyle w:val="kkpheading-4"/>
        <w:numPr>
          <w:ilvl w:val="3"/>
          <w:numId w:val="41"/>
        </w:numPr>
      </w:pPr>
      <w:r>
        <w:t>Dynamic Systems Development Method</w:t>
      </w:r>
    </w:p>
    <w:p w14:paraId="4F1A4354" w14:textId="77777777" w:rsidR="00EB5E53" w:rsidRDefault="00190B12" w:rsidP="00C819CF">
      <w:pPr>
        <w:pStyle w:val="kkpheading-4"/>
        <w:numPr>
          <w:ilvl w:val="3"/>
          <w:numId w:val="41"/>
        </w:numPr>
      </w:pPr>
      <w:r>
        <w:t>Model Scrum</w:t>
      </w:r>
    </w:p>
    <w:p w14:paraId="382467AD" w14:textId="25235836" w:rsidR="00EB5E53" w:rsidRDefault="00190B12" w:rsidP="00C819CF">
      <w:pPr>
        <w:pStyle w:val="kkpheading-4"/>
        <w:numPr>
          <w:ilvl w:val="3"/>
          <w:numId w:val="41"/>
        </w:numPr>
      </w:pPr>
      <w:r>
        <w:t>Agile Modeling</w:t>
      </w:r>
    </w:p>
    <w:p w14:paraId="73DE6A03" w14:textId="2827FB2D" w:rsidR="00190B12" w:rsidRDefault="00022061" w:rsidP="00022061">
      <w:pPr>
        <w:pStyle w:val="kkpparagraph-1"/>
      </w:pPr>
      <w:r>
        <w:t xml:space="preserve">Setelah melakukan beberapa research dan mencari referensi dari berbagai sumber yang pernah penulis temukan, sepertinya Model Scrum adalah salah satu model yang paling populer bagi para pengembang untuk membangun software belakangan ini dikarenakan mungkin karena Model Scrum atau Scrum Framework </w:t>
      </w:r>
      <w:r>
        <w:lastRenderedPageBreak/>
        <w:t xml:space="preserve">memiliki </w:t>
      </w:r>
      <w:r>
        <w:t>Karakteristik ringan karena scrum dapat mudah diimplementasikan pada berbagai permasalahan, sederhana dalam</w:t>
      </w:r>
      <w:r>
        <w:t xml:space="preserve"> </w:t>
      </w:r>
      <w:r>
        <w:t>penerapan framework, scrum stabil dan tidak dapat dimodifikasi</w:t>
      </w:r>
      <w:r>
        <w:fldChar w:fldCharType="begin" w:fldLock="1"/>
      </w:r>
      <w:r w:rsidR="00461DFA">
        <w:instrText>ADDIN CSL_CITATION {"citationItems":[{"id":"ITEM-1","itemData":{"DOI":"10.56211/helloworld.v2i1.228","abstract":"Saat ini perkembangan teknologi sangat pesat dan peranannya sangat penting untuk mendukung aktivitas manusia agar dapat mengoptimalkan waktu dengan lebih baik. Dalam perkembangan teknologi internet di dunia pendidikan masih belum maksimal. Khususnya untuk para civitas di dalam perkuliahan banyak penggunaan informasi yang masih manual. Kesulitan para dosen untuk membantu mahasiswa saat bimbingan adalah batasan waktu komunikasi yang terlalu sempit, dan perbedaan jadwal kesibukan antara mahasiswa dan dosen pembimbing. Tujuan dari penelitian ini adalah mengimplementasikan metode scrum pada pengembangan aplikasi bimbingan skripsi online agar dapat membantu dan mendukung proses bimbingan skripsi di Teknik Informatika Universitas Islam Sumatera Utara secara online dan memudahkan antara mahasiswa dan dosen berinteraksi tanpa tatap muka dengan fitur live chat atau online chat dan dosen juga dapat memonitoring kegiatan mahasiswa dalam mengerjakan skripsi. Hasil dari penelitian ini menunjukkan bahwa aplikasi bimbingan skripsi online mampu diselesaikan dalam kurun waktu 1 bulan 29 hari atau 4 sprint dengan menggunakan metode scrum dimana setiap sprint dilaksanakan hanya pada hari efektif serta lebih cepat dari estimasi pengerjaan yang telah direncanakan.","author":[{"dropping-particle":"","family":"Yarpriransa","given":"Yarpriransa","non-dropping-particle":"","parse-names":false,"suffix":""},{"dropping-particle":"","family":"Saripurna","given":"Darjat","non-dropping-particle":"","parse-names":false,"suffix":""},{"dropping-particle":"","family":"Santoso","given":"Heri","non-dropping-particle":"","parse-names":false,"suffix":""}],"container-title":"Hello World Jurnal Ilmu Komputer","id":"ITEM-1","issue":"1","issued":{"date-parts":[["2023"]]},"page":"42-57","title":"Implementasi Metode Scrum pada Pengembangan Aplikasi Bimbingan Skripsi Online","type":"article-journal","volume":"2"},"uris":["http://www.mendeley.com/documents/?uuid=4c3ef4c3-37fb-4687-bf90-3152058013d7"]}],"mendeley":{"formattedCitation":"[4]","plainTextFormattedCitation":"[4]","previouslyFormattedCitation":"[4]"},"properties":{"noteIndex":0},"schema":"https://github.com/citation-style-language/schema/raw/master/csl-citation.json"}</w:instrText>
      </w:r>
      <w:r>
        <w:fldChar w:fldCharType="separate"/>
      </w:r>
      <w:r w:rsidRPr="00022061">
        <w:rPr>
          <w:noProof/>
        </w:rPr>
        <w:t>[4]</w:t>
      </w:r>
      <w:r>
        <w:fldChar w:fldCharType="end"/>
      </w:r>
      <w:r>
        <w:t xml:space="preserve">. Sehingga penulis pun memilih dan akan menggunakan </w:t>
      </w:r>
      <w:r w:rsidR="00190B12">
        <w:t xml:space="preserve"> </w:t>
      </w:r>
      <w:r w:rsidR="002810D1">
        <w:t>M</w:t>
      </w:r>
      <w:r w:rsidR="00190B12">
        <w:t xml:space="preserve">odel </w:t>
      </w:r>
      <w:r w:rsidR="002810D1">
        <w:t>S</w:t>
      </w:r>
      <w:r w:rsidR="00190B12">
        <w:t>crum</w:t>
      </w:r>
      <w:r>
        <w:t xml:space="preserve"> dalam penelitian ini, dan berharap dapat memudahkan proses pengerjaan selama penelitian dan dapat memberikan hasil dengan kualitas maksimal.</w:t>
      </w:r>
    </w:p>
    <w:p w14:paraId="07435476" w14:textId="4516C47F" w:rsidR="00022061" w:rsidRDefault="00022061" w:rsidP="00B0299C">
      <w:pPr>
        <w:pStyle w:val="kkpheading-3"/>
      </w:pPr>
      <w:r>
        <w:t>Model Scrum</w:t>
      </w:r>
    </w:p>
    <w:p w14:paraId="3F1A5D0B" w14:textId="794D1749" w:rsidR="00022061" w:rsidRPr="00416ADE" w:rsidRDefault="00022061" w:rsidP="00461DFA">
      <w:pPr>
        <w:pStyle w:val="kkpparagraph-1"/>
      </w:pPr>
      <w:r>
        <w:t>Scrum merupakan bagian dari agile software development, scrum adalah suatu kerangka kerja (framework) yang</w:t>
      </w:r>
      <w:r>
        <w:t xml:space="preserve"> </w:t>
      </w:r>
      <w:r>
        <w:t>digunakan untuk mengembangkan suatu produk yang kompleks. Dalam scrum para developernya dapat mengatasi</w:t>
      </w:r>
      <w:r>
        <w:t xml:space="preserve"> </w:t>
      </w:r>
      <w:r>
        <w:t>masalah yang kompleks, dan juga diharuskan dapat menghasilkan produk yang bernilai tinggi</w:t>
      </w:r>
      <w:r>
        <w:t>.</w:t>
      </w:r>
      <w:r w:rsidR="00461DFA">
        <w:t xml:space="preserve"> </w:t>
      </w:r>
      <w:r w:rsidR="00461DFA">
        <w:t>Karakteristik dari scrum</w:t>
      </w:r>
      <w:r w:rsidR="00461DFA">
        <w:t xml:space="preserve"> </w:t>
      </w:r>
      <w:r w:rsidR="00461DFA">
        <w:t>framework ialah ringan karena scrum dapat mudah diimplementasikan pada berbagai permasalahan, sederhana dalam</w:t>
      </w:r>
      <w:r w:rsidR="00461DFA">
        <w:t xml:space="preserve"> </w:t>
      </w:r>
      <w:r w:rsidR="00461DFA">
        <w:t>penerapan framework, scrum stabil dan tidak dapat dimodifikasi</w:t>
      </w:r>
      <w:r w:rsidR="00461DFA">
        <w:fldChar w:fldCharType="begin" w:fldLock="1"/>
      </w:r>
      <w:r w:rsidR="00EC7E9D">
        <w:instrText>ADDIN CSL_CITATION {"citationItems":[{"id":"ITEM-1","itemData":{"DOI":"10.56211/helloworld.v2i1.228","abstract":"Saat ini perkembangan teknologi sangat pesat dan peranannya sangat penting untuk mendukung aktivitas manusia agar dapat mengoptimalkan waktu dengan lebih baik. Dalam perkembangan teknologi internet di dunia pendidikan masih belum maksimal. Khususnya untuk para civitas di dalam perkuliahan banyak penggunaan informasi yang masih manual. Kesulitan para dosen untuk membantu mahasiswa saat bimbingan adalah batasan waktu komunikasi yang terlalu sempit, dan perbedaan jadwal kesibukan antara mahasiswa dan dosen pembimbing. Tujuan dari penelitian ini adalah mengimplementasikan metode scrum pada pengembangan aplikasi bimbingan skripsi online agar dapat membantu dan mendukung proses bimbingan skripsi di Teknik Informatika Universitas Islam Sumatera Utara secara online dan memudahkan antara mahasiswa dan dosen berinteraksi tanpa tatap muka dengan fitur live chat atau online chat dan dosen juga dapat memonitoring kegiatan mahasiswa dalam mengerjakan skripsi. Hasil dari penelitian ini menunjukkan bahwa aplikasi bimbingan skripsi online mampu diselesaikan dalam kurun waktu 1 bulan 29 hari atau 4 sprint dengan menggunakan metode scrum dimana setiap sprint dilaksanakan hanya pada hari efektif serta lebih cepat dari estimasi pengerjaan yang telah direncanakan.","author":[{"dropping-particle":"","family":"Yarpriransa","given":"Yarpriransa","non-dropping-particle":"","parse-names":false,"suffix":""},{"dropping-particle":"","family":"Saripurna","given":"Darjat","non-dropping-particle":"","parse-names":false,"suffix":""},{"dropping-particle":"","family":"Santoso","given":"Heri","non-dropping-particle":"","parse-names":false,"suffix":""}],"container-title":"Hello World Jurnal Ilmu Komputer","id":"ITEM-1","issue":"1","issued":{"date-parts":[["2023"]]},"page":"42-57","title":"Implementasi Metode Scrum pada Pengembangan Aplikasi Bimbingan Skripsi Online","type":"article-journal","volume":"2"},"uris":["http://www.mendeley.com/documents/?uuid=4c3ef4c3-37fb-4687-bf90-3152058013d7"]}],"mendeley":{"formattedCitation":"[4]","plainTextFormattedCitation":"[4]","previouslyFormattedCitation":"[4]"},"properties":{"noteIndex":0},"schema":"https://github.com/citation-style-language/schema/raw/master/csl-citation.json"}</w:instrText>
      </w:r>
      <w:r w:rsidR="00461DFA">
        <w:fldChar w:fldCharType="separate"/>
      </w:r>
      <w:r w:rsidR="00461DFA" w:rsidRPr="00461DFA">
        <w:rPr>
          <w:noProof/>
        </w:rPr>
        <w:t>[4]</w:t>
      </w:r>
      <w:r w:rsidR="00461DFA">
        <w:fldChar w:fldCharType="end"/>
      </w:r>
      <w:r w:rsidR="00461DFA">
        <w:t>.</w:t>
      </w:r>
    </w:p>
    <w:p w14:paraId="5E710C19" w14:textId="5049916C" w:rsidR="00F95408" w:rsidRPr="00416ADE" w:rsidRDefault="00BB7F34" w:rsidP="00B0299C">
      <w:pPr>
        <w:pStyle w:val="kkpheading-3"/>
      </w:pPr>
      <w:r w:rsidRPr="00416ADE">
        <w:t xml:space="preserve">Pengertian </w:t>
      </w:r>
      <w:r w:rsidR="00F95408" w:rsidRPr="00416ADE">
        <w:t>Basis Data</w:t>
      </w:r>
    </w:p>
    <w:p w14:paraId="719EF75E" w14:textId="5BB11C6C" w:rsidR="00BB7F34" w:rsidRPr="00416ADE" w:rsidRDefault="00BB7F34" w:rsidP="00E938D4">
      <w:pPr>
        <w:pStyle w:val="kkpheading-4"/>
        <w:numPr>
          <w:ilvl w:val="3"/>
          <w:numId w:val="39"/>
        </w:numPr>
      </w:pPr>
      <w:r w:rsidRPr="00416ADE">
        <w:t>Data</w:t>
      </w:r>
    </w:p>
    <w:p w14:paraId="09ED54E4" w14:textId="73A7CDC7" w:rsidR="002852FB" w:rsidRPr="00416ADE" w:rsidRDefault="001A31F4" w:rsidP="002852FB">
      <w:pPr>
        <w:pStyle w:val="kkpparagraph-1"/>
        <w:rPr>
          <w:rFonts w:cs="Times New Roman"/>
        </w:rPr>
      </w:pPr>
      <w:r w:rsidRPr="00416ADE">
        <w:rPr>
          <w:rFonts w:cs="Times New Roman"/>
        </w:rPr>
        <w:t xml:space="preserve">Data adalah representasi fakta dunia nyata yang mewakili suatu objek seperti manusia (pegawai, siswa, pembeli, pelanggan), barang, hewan, peristiwa, konsep, keadaan, dan sebagainya yang terekam dalam bentuk angka, huruf, simbol, teks, gambar, bunyi, atau kombinasi lainnya </w:t>
      </w:r>
      <w:r w:rsidRPr="00416ADE">
        <w:rPr>
          <w:rFonts w:cs="Times New Roman"/>
        </w:rPr>
        <w:fldChar w:fldCharType="begin" w:fldLock="1"/>
      </w:r>
      <w:r w:rsidR="00461DFA">
        <w:rPr>
          <w:rFonts w:cs="Times New Roman"/>
        </w:rPr>
        <w:instrText>ADDIN CSL_CITATION {"citationItems":[{"id":"ITEM-1","itemData":{"ISSN":"2622-0830","abstract":"Kuliah Kerja Nyata atau yang lebih sering di singkat dengan KKN adalah salah satu agenda akademik yang setiap tahunnya di selenggarakan oleh Lembaga Penelitian dan Pengabdian Masyarakat (LPPM) di Institut Agama Islam Negeri Batusangkar, setiap tahunnya ada sekitar kurang lebih seribu orang mahasiswa yang akan mengikuti kegiatan ini yang tersebar di seluruh daerah yang ada di Sumatera Barat, dalam hal pengelolaan data mahasiswa peserta KKN di Institut IAIN Batusangkar terdapat beberapa kendala dan kelemahan sistem yang sedang berjalan, pembagian kelompok, penempatan mahasiswa dan dosen pendamping lapangan masih menggunakan aplikasi spread sheet, serta sistem penilaian dengan menggunakan blangko penilaian yang juga di buat menggunakan aplikasi excel, dengan menggunakan cara seperti ini, banyak permasalahan yang mungkin di timbulkan, seperti data mahasiswa yang mengikuti hilang, atau data mahasiswa yang ganda, cara seperti ini juga memungkinkan lembaga pengelola kehilangan informasi-informasi penting ketika salah satu data terhapus. Dengan menciptakan sebuat database yang baik, menggunakan metode Entity Relationship Diagram (ERD), lembaga dapat memiliki suatu gudang data yang baik yang tentunya sesuai dengan kaidah-kaidah database, permasalahan-permasalahan yang di timbulkan selama ini dapat terhidar dari anomali-anomali yang terdapat pada database tersebut.","author":[{"dropping-particle":"","family":"Putra","given":"Fitra Kasma","non-dropping-particle":"","parse-names":false,"suffix":""}],"container-title":"Jurnal Simtika","id":"ITEM-1","issue":"1","issued":{"date-parts":[["2019"]]},"page":"60-65","title":"Disain Database Untuk Pengelolaan Data Kuliah Kerja Nyata (Kkn) Pada Institut Agama Islam Negeri (Iain) Batusangkar","type":"article-journal","volume":"2"},"uris":["http://www.mendeley.com/documents/?uuid=ef05d245-7836-409e-b431-1ed2e22e2cc5"]}],"mendeley":{"formattedCitation":"[5]","plainTextFormattedCitation":"[5]","previouslyFormattedCitation":"[5]"},"properties":{"noteIndex":0},"schema":"https://github.com/citation-style-language/schema/raw/master/csl-citation.json"}</w:instrText>
      </w:r>
      <w:r w:rsidRPr="00416ADE">
        <w:rPr>
          <w:rFonts w:cs="Times New Roman"/>
        </w:rPr>
        <w:fldChar w:fldCharType="separate"/>
      </w:r>
      <w:r w:rsidR="00022061" w:rsidRPr="00022061">
        <w:rPr>
          <w:rFonts w:cs="Times New Roman"/>
          <w:noProof/>
        </w:rPr>
        <w:t>[5]</w:t>
      </w:r>
      <w:r w:rsidRPr="00416ADE">
        <w:rPr>
          <w:rFonts w:cs="Times New Roman"/>
        </w:rPr>
        <w:fldChar w:fldCharType="end"/>
      </w:r>
      <w:r w:rsidR="00BB7F34" w:rsidRPr="00416ADE">
        <w:rPr>
          <w:rFonts w:cs="Times New Roman"/>
        </w:rPr>
        <w:t>.</w:t>
      </w:r>
    </w:p>
    <w:p w14:paraId="2BBDC7C4" w14:textId="21DF2DD0" w:rsidR="00E71F5A" w:rsidRPr="00416ADE" w:rsidRDefault="00F95408" w:rsidP="00E938D4">
      <w:pPr>
        <w:pStyle w:val="kkpheading-4"/>
      </w:pPr>
      <w:r w:rsidRPr="00416ADE">
        <w:t>Basis Data</w:t>
      </w:r>
    </w:p>
    <w:p w14:paraId="4469317B" w14:textId="2CFD0830" w:rsidR="00E71F5A" w:rsidRPr="00416ADE" w:rsidRDefault="001A31F4" w:rsidP="001A31F4">
      <w:pPr>
        <w:pStyle w:val="kkpparagraph-1"/>
        <w:rPr>
          <w:rFonts w:cs="Times New Roman"/>
        </w:rPr>
      </w:pPr>
      <w:r w:rsidRPr="00416ADE">
        <w:rPr>
          <w:rFonts w:cs="Times New Roman"/>
        </w:rPr>
        <w:t>Database atau basis data adalah kumpulan file yang saling terkait dan interaktif, hubungannya ditunjukkan oleh kunci dari setiap file yang ada</w:t>
      </w:r>
      <w:r w:rsidR="00032A18" w:rsidRPr="00416ADE">
        <w:rPr>
          <w:rFonts w:cs="Times New Roman"/>
        </w:rPr>
        <w:t>Beberapa pengertian</w:t>
      </w:r>
      <w:r w:rsidRPr="00416ADE">
        <w:rPr>
          <w:rFonts w:cs="Times New Roman"/>
        </w:rPr>
        <w:t xml:space="preserve"> </w:t>
      </w:r>
      <w:r w:rsidRPr="00416ADE">
        <w:rPr>
          <w:rFonts w:cs="Times New Roman"/>
        </w:rPr>
        <w:fldChar w:fldCharType="begin" w:fldLock="1"/>
      </w:r>
      <w:r w:rsidR="00461DFA">
        <w:rPr>
          <w:rFonts w:cs="Times New Roman"/>
        </w:rPr>
        <w:instrText>ADDIN CSL_CITATION {"citationItems":[{"id":"ITEM-1","itemData":{"DOI":"10.23917/emitor.v20i02.10976","ISSN":"1411-8890","abstract":"Kantor kelurahan pabelan adalah kantor penyedia layanan Masyarakat di kelurahan Pabelan yang menyediakan berbagai surat-surat untuk membantu masyarakat di kelurahan pabelan. Penelitian ini bertujuan untuk mengambangkan sebuah sistem pengarsipan yang mudah, cepat dan tepat dalam menyimpan surat-surat yang masuk ataupun keluar. Metode penelitian yang digunakan adalah waterfall, meliputi anilisa kebutuhan, perancangan, pengembangan, pengujian, implementasi dan perawatan. Hasil dari penggunaan sistem pengarsipan yaitu dapat mempermudah kantor dalam menyimpan dan mencari surat-surat yang masuk dan keluar di kantor kelurahan. Berdasarkan hasil pengujian menggunakan metode black-box dari 12 poin yang sudah diuji hasilnya semua valid.","author":[{"dropping-particle":"","family":"Gunanto","given":"Ari","non-dropping-particle":"","parse-names":false,"suffix":""},{"dropping-particle":"","family":"Sudarmilah","given":"Endah","non-dropping-particle":"","parse-names":false,"suffix":""}],"container-title":"Emitor: Jurnal Teknik Elektro","id":"ITEM-1","issue":"2","issued":{"date-parts":[["2020"]]},"page":"90-96","title":"Pengembangan Website E-Arsip di Kantor Kelurahan Pabelan","type":"article-journal","volume":"20"},"uris":["http://www.mendeley.com/documents/?uuid=9f4e2103-c089-4f07-9774-a8ea97f23845"]}],"mendeley":{"formattedCitation":"[6]","plainTextFormattedCitation":"[6]","previouslyFormattedCitation":"[6]"},"properties":{"noteIndex":0},"schema":"https://github.com/citation-style-language/schema/raw/master/csl-citation.json"}</w:instrText>
      </w:r>
      <w:r w:rsidRPr="00416ADE">
        <w:rPr>
          <w:rFonts w:cs="Times New Roman"/>
        </w:rPr>
        <w:fldChar w:fldCharType="separate"/>
      </w:r>
      <w:r w:rsidR="00022061" w:rsidRPr="00022061">
        <w:rPr>
          <w:rFonts w:cs="Times New Roman"/>
          <w:noProof/>
        </w:rPr>
        <w:t>[6]</w:t>
      </w:r>
      <w:r w:rsidRPr="00416ADE">
        <w:rPr>
          <w:rFonts w:cs="Times New Roman"/>
        </w:rPr>
        <w:fldChar w:fldCharType="end"/>
      </w:r>
      <w:r w:rsidR="00E71F5A" w:rsidRPr="00416ADE">
        <w:rPr>
          <w:rFonts w:cs="Times New Roman"/>
        </w:rPr>
        <w:t>.</w:t>
      </w:r>
    </w:p>
    <w:p w14:paraId="04D92A66" w14:textId="6241D6B5" w:rsidR="008A56E4" w:rsidRPr="00416ADE" w:rsidRDefault="00A71E5E" w:rsidP="00B0299C">
      <w:pPr>
        <w:pStyle w:val="kkpheading-3"/>
      </w:pPr>
      <w:r w:rsidRPr="00416ADE">
        <w:t>DBMS</w:t>
      </w:r>
    </w:p>
    <w:p w14:paraId="2E93B05C" w14:textId="4B93EEA3" w:rsidR="00D1134A" w:rsidRDefault="000F6AC6" w:rsidP="000F6AC6">
      <w:pPr>
        <w:pStyle w:val="kkpparagraph-1"/>
        <w:rPr>
          <w:rFonts w:cs="Times New Roman"/>
        </w:rPr>
      </w:pPr>
      <w:r w:rsidRPr="00416ADE">
        <w:rPr>
          <w:rFonts w:cs="Times New Roman"/>
        </w:rPr>
        <w:t xml:space="preserve">DBMS adalah perangkat lunak yang digunakan untuk mengatur segala kebutuhan yang berhubungan dengan basis data </w:t>
      </w:r>
      <w:r w:rsidRPr="00416ADE">
        <w:rPr>
          <w:rFonts w:cs="Times New Roman"/>
        </w:rPr>
        <w:fldChar w:fldCharType="begin" w:fldLock="1"/>
      </w:r>
      <w:r w:rsidR="00461DFA">
        <w:rPr>
          <w:rFonts w:cs="Times New Roman"/>
        </w:rPr>
        <w:instrText>ADDIN CSL_CITATION {"citationItems":[{"id":"ITEM-1","itemData":{"ISBN":"9786239334314","abstract":"Sistem Informasi Perwira Tugas Belajar (SIPATUBEL) merupakan suatu sistem informasi yang berguna untuk mendata segala data yang mencangkup pendidikan pegawai Kementerian Pertahanan seperti pegawai yang mendapat rekomendasi belajar di luar lembaga Kemhan, pegawai yang sedang melaksanakan cuti tugas belajar, semua itu didata dalam SIPATUBEL ini. Tujuan Penelitian ini adalah mendukung aplikasi SIPATUBEL dalam urusan pendataan menggunakan basis data dan membantu melaporkan data dengan mudah dengan sistem basis data yang sedang penulis rancang. . Metode perancangan yang penulis gunakan adalah Database System Development Life Cycle (DSDLC), karena metode ini dapat menganalisis, merancang bahkan mengembangkan sistem basis data dan metode ini sangat cocok dengan penelitian yang sedang penulis buat.","author":[{"dropping-particle":"","family":"Hardiansyah","given":"Alvin Dwi","non-dropping-particle":"","parse-names":false,"suffix":""},{"dropping-particle":"","family":"Nugrahaeni","given":"Dan Catur","non-dropping-particle":"","parse-names":false,"suffix":""},{"dropping-particle":"","family":"Dewi","given":"Puspita","non-dropping-particle":"","parse-names":false,"suffix":""},{"dropping-particle":"","family":"Kom","given":"M","non-dropping-particle":"","parse-names":false,"suffix":""}],"container-title":"Senamika","id":"ITEM-1","issue":"2","issued":{"date-parts":[["2020"]]},"page":"222-233","title":"Perancangan Basis Data Sistem Informasi Perwira Tugas Belajar (Sipatubel) Pada Kementerian Pertahanan","type":"article-journal","volume":"1"},"uris":["http://www.mendeley.com/documents/?uuid=d59bc54d-7379-47a7-bebb-53e35b306cb1"]}],"mendeley":{"formattedCitation":"[7]","plainTextFormattedCitation":"[7]","previouslyFormattedCitation":"[7]"},"properties":{"noteIndex":0},"schema":"https://github.com/citation-style-language/schema/raw/master/csl-citation.json"}</w:instrText>
      </w:r>
      <w:r w:rsidRPr="00416ADE">
        <w:rPr>
          <w:rFonts w:cs="Times New Roman"/>
        </w:rPr>
        <w:fldChar w:fldCharType="separate"/>
      </w:r>
      <w:r w:rsidR="00022061" w:rsidRPr="00022061">
        <w:rPr>
          <w:rFonts w:cs="Times New Roman"/>
          <w:noProof/>
        </w:rPr>
        <w:t>[7]</w:t>
      </w:r>
      <w:r w:rsidRPr="00416ADE">
        <w:rPr>
          <w:rFonts w:cs="Times New Roman"/>
        </w:rPr>
        <w:fldChar w:fldCharType="end"/>
      </w:r>
      <w:r w:rsidR="00D1134A" w:rsidRPr="00416ADE">
        <w:rPr>
          <w:rFonts w:cs="Times New Roman"/>
        </w:rPr>
        <w:t xml:space="preserve">. </w:t>
      </w:r>
    </w:p>
    <w:p w14:paraId="49317FCE" w14:textId="77777777" w:rsidR="007F23F0" w:rsidRPr="00416ADE" w:rsidRDefault="007F23F0" w:rsidP="000F6AC6">
      <w:pPr>
        <w:pStyle w:val="kkpparagraph-1"/>
        <w:rPr>
          <w:rFonts w:cs="Times New Roman"/>
        </w:rPr>
      </w:pPr>
    </w:p>
    <w:p w14:paraId="3ACD5A04" w14:textId="2CA1D62B" w:rsidR="00A71E5E" w:rsidRPr="00416ADE" w:rsidRDefault="00A71E5E" w:rsidP="00B0299C">
      <w:pPr>
        <w:pStyle w:val="kkpheading-3"/>
      </w:pPr>
      <w:r w:rsidRPr="00416ADE">
        <w:lastRenderedPageBreak/>
        <w:t>MySQL</w:t>
      </w:r>
    </w:p>
    <w:p w14:paraId="6FCE47C6" w14:textId="396C57C9" w:rsidR="00492D13" w:rsidRPr="00416ADE" w:rsidRDefault="00492D13" w:rsidP="002C5FB9">
      <w:pPr>
        <w:pStyle w:val="kkpparagraph-1"/>
        <w:rPr>
          <w:rFonts w:cs="Times New Roman"/>
        </w:rPr>
      </w:pPr>
      <w:r w:rsidRPr="00416ADE">
        <w:rPr>
          <w:rFonts w:cs="Times New Roman"/>
        </w:rPr>
        <w:t xml:space="preserve">Berdasarkan pendapat </w:t>
      </w:r>
      <w:r w:rsidR="000F6AC6" w:rsidRPr="00416ADE">
        <w:rPr>
          <w:rFonts w:cs="Times New Roman"/>
        </w:rPr>
        <w:t>beberapa ahli,</w:t>
      </w:r>
      <w:r w:rsidRPr="00416ADE">
        <w:rPr>
          <w:rFonts w:cs="Times New Roman"/>
        </w:rPr>
        <w:t xml:space="preserve"> MySQL adalah </w:t>
      </w:r>
      <w:r w:rsidR="002C5FB9" w:rsidRPr="00416ADE">
        <w:rPr>
          <w:rFonts w:cs="Times New Roman"/>
        </w:rPr>
        <w:t xml:space="preserve">sebuah perangkat lunak sistem manajemen basis data Relational Database Management System (RDBMS) yang didistribusikan secara gratis dibawah lisensi GPL ( General Public License ), dimana setiap orang bebas untuk menggunakan MySQL, namun tidak boleh dijadikan produk turunan yang bersifat komersial </w:t>
      </w:r>
      <w:r w:rsidR="002C5FB9" w:rsidRPr="00416ADE">
        <w:rPr>
          <w:rFonts w:cs="Times New Roman"/>
        </w:rPr>
        <w:fldChar w:fldCharType="begin" w:fldLock="1"/>
      </w:r>
      <w:r w:rsidR="00461DFA">
        <w:rPr>
          <w:rFonts w:cs="Times New Roman"/>
        </w:rPr>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8]","plainTextFormattedCitation":"[8]","previouslyFormattedCitation":"[8]"},"properties":{"noteIndex":0},"schema":"https://github.com/citation-style-language/schema/raw/master/csl-citation.json"}</w:instrText>
      </w:r>
      <w:r w:rsidR="002C5FB9" w:rsidRPr="00416ADE">
        <w:rPr>
          <w:rFonts w:cs="Times New Roman"/>
        </w:rPr>
        <w:fldChar w:fldCharType="separate"/>
      </w:r>
      <w:r w:rsidR="00022061" w:rsidRPr="00022061">
        <w:rPr>
          <w:rFonts w:cs="Times New Roman"/>
          <w:noProof/>
        </w:rPr>
        <w:t>[8]</w:t>
      </w:r>
      <w:r w:rsidR="002C5FB9" w:rsidRPr="00416ADE">
        <w:rPr>
          <w:rFonts w:cs="Times New Roman"/>
        </w:rPr>
        <w:fldChar w:fldCharType="end"/>
      </w:r>
      <w:r w:rsidR="002C5FB9" w:rsidRPr="00416ADE">
        <w:rPr>
          <w:rFonts w:cs="Times New Roman"/>
        </w:rPr>
        <w:t>.</w:t>
      </w:r>
      <w:r w:rsidR="00C65FFC" w:rsidRPr="00416ADE">
        <w:rPr>
          <w:rFonts w:cs="Times New Roman"/>
        </w:rPr>
        <w:t xml:space="preserve"> </w:t>
      </w:r>
    </w:p>
    <w:p w14:paraId="270BA1C5" w14:textId="7CD5DEFF" w:rsidR="00F95408" w:rsidRPr="00416ADE" w:rsidRDefault="00F95408" w:rsidP="00B0299C">
      <w:pPr>
        <w:pStyle w:val="kkpheading-3"/>
      </w:pPr>
      <w:r w:rsidRPr="00416ADE">
        <w:t>Website</w:t>
      </w:r>
    </w:p>
    <w:p w14:paraId="227890C7" w14:textId="333CBCD5" w:rsidR="00B81FC5" w:rsidRPr="00416ADE" w:rsidRDefault="00DE2F6D" w:rsidP="00C65FFC">
      <w:pPr>
        <w:pStyle w:val="kkpparagraph-1"/>
        <w:rPr>
          <w:rFonts w:cs="Times New Roman"/>
        </w:rPr>
      </w:pPr>
      <w:r w:rsidRPr="00416ADE">
        <w:rPr>
          <w:rFonts w:cs="Times New Roman"/>
        </w:rPr>
        <w:t xml:space="preserve">Beberapa pengertian Website </w:t>
      </w:r>
      <w:r w:rsidR="00C65FFC" w:rsidRPr="00416ADE">
        <w:rPr>
          <w:rFonts w:cs="Times New Roman"/>
        </w:rPr>
        <w:t xml:space="preserve">adalah sebagai suatu kumpulan-kumpulan halaman yang menampilkan berbagai macam informasi teks, data, gambar diam maupun bergerak, data animasi, suara, video maupun gabungan dari semuanya, baik itu yang bersifat statis maupun yang dinamis, dimana membentuk satu rangkaian bangunan yang saling berkaitan dimana masing- masing dihubungkan dengan jaringan halaman atau hyperlink </w:t>
      </w:r>
      <w:r w:rsidR="00C65FFC" w:rsidRPr="00416ADE">
        <w:rPr>
          <w:rFonts w:cs="Times New Roman"/>
        </w:rPr>
        <w:fldChar w:fldCharType="begin" w:fldLock="1"/>
      </w:r>
      <w:r w:rsidR="00461DFA">
        <w:rPr>
          <w:rFonts w:cs="Times New Roman"/>
        </w:rPr>
        <w:instrText>ADDIN CSL_CITATION {"citationItems":[{"id":"ITEM-1","itemData":{"abstract":"… Sebagai contoh pelaksanaan lomba untuk anak anak disabilitas, pengumuman kegiatan ujian nasional siswa, orangtua siswa bisa mendapatkan informasi tentang nilai, absensi dan …","author":[{"dropping-particle":"","family":"Siti","given":"Tia","non-dropping-particle":"","parse-names":false,"suffix":""},{"dropping-particle":"","family":"Lestari","given":"Maulidda","non-dropping-particle":"","parse-names":false,"suffix":""},{"dropping-particle":"","family":"Jaya","given":"Suhana Minah","non-dropping-particle":"","parse-names":false,"suffix":""}],"container-title":"Jurnal FIKI","id":"ITEM-1","issue":"1","issued":{"date-parts":[["2021"]]},"page":"2087-2372","title":"Perancangan Sistem Informasi Berbasis Web Melalui Whatsapp Gateway Studi Kasus Sekolah Luar Biasa-Bc Nurani","type":"article-journal","volume":"XI"},"uris":["http://www.mendeley.com/documents/?uuid=b5b07269-59fc-4637-9904-b684de01114c"]}],"mendeley":{"formattedCitation":"[9]","plainTextFormattedCitation":"[9]","previouslyFormattedCitation":"[9]"},"properties":{"noteIndex":0},"schema":"https://github.com/citation-style-language/schema/raw/master/csl-citation.json"}</w:instrText>
      </w:r>
      <w:r w:rsidR="00C65FFC" w:rsidRPr="00416ADE">
        <w:rPr>
          <w:rFonts w:cs="Times New Roman"/>
        </w:rPr>
        <w:fldChar w:fldCharType="separate"/>
      </w:r>
      <w:r w:rsidR="00022061" w:rsidRPr="00022061">
        <w:rPr>
          <w:rFonts w:cs="Times New Roman"/>
          <w:noProof/>
        </w:rPr>
        <w:t>[9]</w:t>
      </w:r>
      <w:r w:rsidR="00C65FFC" w:rsidRPr="00416ADE">
        <w:rPr>
          <w:rFonts w:cs="Times New Roman"/>
        </w:rPr>
        <w:fldChar w:fldCharType="end"/>
      </w:r>
      <w:r w:rsidR="00C65FFC" w:rsidRPr="00416ADE">
        <w:rPr>
          <w:rFonts w:cs="Times New Roman"/>
        </w:rPr>
        <w:t xml:space="preserve">. </w:t>
      </w:r>
      <w:r w:rsidR="008A26A9" w:rsidRPr="00416ADE">
        <w:rPr>
          <w:rFonts w:cs="Times New Roman"/>
        </w:rPr>
        <w:t xml:space="preserve">Website adalah suatu layanan sajian informasi yang menggunakan konsep hyperlink (tautan), yang memudahakan surfer (sebutan para pemakai komputer yang melakukan browsing atau penelusuran informasi melalui internet) </w:t>
      </w:r>
      <w:r w:rsidR="008A26A9" w:rsidRPr="00416ADE">
        <w:rPr>
          <w:rFonts w:cs="Times New Roman"/>
        </w:rPr>
        <w:fldChar w:fldCharType="begin" w:fldLock="1"/>
      </w:r>
      <w:r w:rsidR="00461DFA">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10]","plainTextFormattedCitation":"[10]","previouslyFormattedCitation":"[10]"},"properties":{"noteIndex":0},"schema":"https://github.com/citation-style-language/schema/raw/master/csl-citation.json"}</w:instrText>
      </w:r>
      <w:r w:rsidR="008A26A9" w:rsidRPr="00416ADE">
        <w:rPr>
          <w:rFonts w:cs="Times New Roman"/>
        </w:rPr>
        <w:fldChar w:fldCharType="separate"/>
      </w:r>
      <w:r w:rsidR="00022061" w:rsidRPr="00022061">
        <w:rPr>
          <w:rFonts w:cs="Times New Roman"/>
          <w:noProof/>
        </w:rPr>
        <w:t>[10]</w:t>
      </w:r>
      <w:r w:rsidR="008A26A9" w:rsidRPr="00416ADE">
        <w:rPr>
          <w:rFonts w:cs="Times New Roman"/>
        </w:rPr>
        <w:fldChar w:fldCharType="end"/>
      </w:r>
      <w:r w:rsidR="008A26A9" w:rsidRPr="00416ADE">
        <w:rPr>
          <w:rFonts w:cs="Times New Roman"/>
        </w:rPr>
        <w:t>.</w:t>
      </w:r>
    </w:p>
    <w:p w14:paraId="10D6A362" w14:textId="0CF9D023" w:rsidR="00C174FF" w:rsidRPr="00416ADE" w:rsidRDefault="00B81FC5" w:rsidP="008852A1">
      <w:pPr>
        <w:pStyle w:val="kkpparagraph-1"/>
        <w:rPr>
          <w:rFonts w:cs="Times New Roman"/>
        </w:rPr>
      </w:pPr>
      <w:r w:rsidRPr="00416ADE">
        <w:rPr>
          <w:rFonts w:cs="Times New Roman"/>
        </w:rPr>
        <w:t>Website harus menawarkan informasi yang detail dan fitur-fitur lain yang dapat menjawab pertanyaan, membangun hubungan dengan pelanggan menjadi lebih dekat, dan menghasilkan eksistensi perusahaan.</w:t>
      </w:r>
    </w:p>
    <w:p w14:paraId="6BE2A4D2" w14:textId="50B6A42A" w:rsidR="00876937" w:rsidRPr="00416ADE" w:rsidRDefault="00876937" w:rsidP="00B0299C">
      <w:pPr>
        <w:pStyle w:val="kkpheading-3"/>
      </w:pPr>
      <w:r w:rsidRPr="00416ADE">
        <w:t>Internet</w:t>
      </w:r>
    </w:p>
    <w:p w14:paraId="616A6A59" w14:textId="4A7EC341" w:rsidR="00E4576F" w:rsidRPr="00416ADE" w:rsidRDefault="003158C3" w:rsidP="00E4576F">
      <w:pPr>
        <w:pStyle w:val="kkpparagraph-1"/>
        <w:rPr>
          <w:rFonts w:cs="Times New Roman"/>
        </w:rPr>
      </w:pPr>
      <w:r w:rsidRPr="00416ADE">
        <w:rPr>
          <w:rFonts w:cs="Times New Roman"/>
        </w:rPr>
        <w:t xml:space="preserve">Definisi internet adalah rangkaian atau jaringan sejumlah komputer yang saling berhubungan. Internet berasal dari kata </w:t>
      </w:r>
      <w:proofErr w:type="gramStart"/>
      <w:r w:rsidRPr="00416ADE">
        <w:rPr>
          <w:rFonts w:cs="Times New Roman"/>
        </w:rPr>
        <w:t>interconnected-networking</w:t>
      </w:r>
      <w:proofErr w:type="gramEnd"/>
      <w:r w:rsidRPr="00416ADE">
        <w:rPr>
          <w:rFonts w:cs="Times New Roman"/>
        </w:rPr>
        <w:t xml:space="preserve">. Internet merupakan jaringan global yang menghubungkan suatu jaringan (network) dengan jaringan lainnya di seluruh dunia. Media yang menghubungkan bisa berupa kabel, kanal satelit maupun frekuensi radio. Jaringan internet bekerja bekerja berdasarkan suatu protokol (aturan). TCP/IP yaitu Transmission Control Protocol Internet Protocol adalah protokol standar yang digunakan untuk menghubungkan jaringan-jaringan di dalam internet sehingga data dapat dikirim dari satu komputer ke </w:t>
      </w:r>
      <w:r w:rsidRPr="00416ADE">
        <w:rPr>
          <w:rFonts w:cs="Times New Roman"/>
        </w:rPr>
        <w:lastRenderedPageBreak/>
        <w:t xml:space="preserve">komputer lainnya. Setiap komputer diberikan suatu nomor unik yang disebut dengan alamat IP </w:t>
      </w:r>
      <w:r w:rsidRPr="00416ADE">
        <w:rPr>
          <w:rFonts w:cs="Times New Roman"/>
        </w:rPr>
        <w:fldChar w:fldCharType="begin" w:fldLock="1"/>
      </w:r>
      <w:r w:rsidR="00461DFA">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10]","plainTextFormattedCitation":"[10]","previouslyFormattedCitation":"[10]"},"properties":{"noteIndex":0},"schema":"https://github.com/citation-style-language/schema/raw/master/csl-citation.json"}</w:instrText>
      </w:r>
      <w:r w:rsidRPr="00416ADE">
        <w:rPr>
          <w:rFonts w:cs="Times New Roman"/>
        </w:rPr>
        <w:fldChar w:fldCharType="separate"/>
      </w:r>
      <w:r w:rsidR="00022061" w:rsidRPr="00022061">
        <w:rPr>
          <w:rFonts w:cs="Times New Roman"/>
          <w:noProof/>
        </w:rPr>
        <w:t>[10]</w:t>
      </w:r>
      <w:r w:rsidRPr="00416ADE">
        <w:rPr>
          <w:rFonts w:cs="Times New Roman"/>
        </w:rPr>
        <w:fldChar w:fldCharType="end"/>
      </w:r>
      <w:r w:rsidR="00876937" w:rsidRPr="00416ADE">
        <w:rPr>
          <w:rFonts w:cs="Times New Roman"/>
        </w:rPr>
        <w:t>.</w:t>
      </w:r>
    </w:p>
    <w:p w14:paraId="3EE58D93" w14:textId="6392BD37" w:rsidR="00F95408" w:rsidRPr="00416ADE" w:rsidRDefault="00F95408" w:rsidP="00B0299C">
      <w:pPr>
        <w:pStyle w:val="kkpheading-3"/>
      </w:pPr>
      <w:r w:rsidRPr="00B0299C">
        <w:t>HTML</w:t>
      </w:r>
    </w:p>
    <w:p w14:paraId="2FF5AC48" w14:textId="52570FB6" w:rsidR="00177AFC" w:rsidRPr="00416ADE" w:rsidRDefault="00177AFC" w:rsidP="002D5324">
      <w:pPr>
        <w:pStyle w:val="kkpparagraph-1"/>
        <w:rPr>
          <w:rFonts w:cs="Times New Roman"/>
        </w:rPr>
      </w:pPr>
      <w:r w:rsidRPr="00416ADE">
        <w:rPr>
          <w:rFonts w:cs="Times New Roman"/>
        </w:rPr>
        <w:t xml:space="preserve">HTML adalah sebuah bahasa markup yang digunakan  untuk  membuat  sebuah  halaman web, yang   menampilkan berbagai   informasi   didalam sebuah   penjelajahan web   internet dan   formating hypertext  sederhana  yang  ditulis  kedalam  berkas format  ASCII  agar  dapat  menghasilkan  tampilan wujud yang terintegrasi </w:t>
      </w:r>
      <w:r w:rsidRPr="00416ADE">
        <w:rPr>
          <w:rFonts w:cs="Times New Roman"/>
        </w:rPr>
        <w:fldChar w:fldCharType="begin" w:fldLock="1"/>
      </w:r>
      <w:r w:rsidR="00461DFA">
        <w:rPr>
          <w:rFonts w:cs="Times New Roman"/>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volume":"8"},"uris":["http://www.mendeley.com/documents/?uuid=c68a7d19-b18f-499f-b4c7-ae04b89f493b"]}],"mendeley":{"formattedCitation":"[11]","plainTextFormattedCitation":"[11]","previouslyFormattedCitation":"[11]"},"properties":{"noteIndex":0},"schema":"https://github.com/citation-style-language/schema/raw/master/csl-citation.json"}</w:instrText>
      </w:r>
      <w:r w:rsidRPr="00416ADE">
        <w:rPr>
          <w:rFonts w:cs="Times New Roman"/>
        </w:rPr>
        <w:fldChar w:fldCharType="separate"/>
      </w:r>
      <w:r w:rsidR="00022061" w:rsidRPr="00022061">
        <w:rPr>
          <w:rFonts w:cs="Times New Roman"/>
          <w:noProof/>
        </w:rPr>
        <w:t>[11]</w:t>
      </w:r>
      <w:r w:rsidRPr="00416ADE">
        <w:rPr>
          <w:rFonts w:cs="Times New Roman"/>
        </w:rPr>
        <w:fldChar w:fldCharType="end"/>
      </w:r>
      <w:r w:rsidR="00F2081E" w:rsidRPr="00416ADE">
        <w:rPr>
          <w:rFonts w:cs="Times New Roman"/>
        </w:rPr>
        <w:t>.</w:t>
      </w:r>
    </w:p>
    <w:p w14:paraId="33F5011E" w14:textId="2BC71D6A" w:rsidR="003A2485" w:rsidRPr="00416ADE" w:rsidRDefault="003A2485" w:rsidP="00B0299C">
      <w:pPr>
        <w:pStyle w:val="kkpheading-3"/>
      </w:pPr>
      <w:r w:rsidRPr="00416ADE">
        <w:t>CSS</w:t>
      </w:r>
    </w:p>
    <w:p w14:paraId="78B869D1" w14:textId="49D62C42" w:rsidR="001D28A7" w:rsidRPr="00416ADE" w:rsidRDefault="001D28A7" w:rsidP="001D28A7">
      <w:pPr>
        <w:pStyle w:val="kkpparagraph-1"/>
        <w:rPr>
          <w:rFonts w:cs="Times New Roman"/>
        </w:rPr>
      </w:pPr>
      <w:r w:rsidRPr="00416ADE">
        <w:rPr>
          <w:rFonts w:cs="Times New Roman"/>
        </w:rPr>
        <w:t xml:space="preserve"> </w:t>
      </w:r>
      <w:r w:rsidR="005D0EB4" w:rsidRPr="00416ADE">
        <w:rPr>
          <w:rFonts w:cs="Times New Roman"/>
        </w:rPr>
        <w:t xml:space="preserve">CSS adalah singkatan dari Cascading </w:t>
      </w:r>
      <w:proofErr w:type="gramStart"/>
      <w:r w:rsidR="005D0EB4" w:rsidRPr="00416ADE">
        <w:rPr>
          <w:rFonts w:cs="Times New Roman"/>
        </w:rPr>
        <w:t>Style-Sheet</w:t>
      </w:r>
      <w:proofErr w:type="gramEnd"/>
      <w:r w:rsidR="005D0EB4" w:rsidRPr="00416ADE">
        <w:rPr>
          <w:rFonts w:cs="Times New Roman"/>
        </w:rPr>
        <w:t xml:space="preserve">, yaitu sebuah pengembangan atas kode HTML yang sudah ada sebelumnya. Dengan CSS, bisa menentukan sebuah struktur dasar halaman web secara lebih mudah dan cepat, serta irit size </w:t>
      </w:r>
      <w:r w:rsidR="005D0EB4" w:rsidRPr="00416ADE">
        <w:rPr>
          <w:rFonts w:cs="Times New Roman"/>
        </w:rPr>
        <w:fldChar w:fldCharType="begin" w:fldLock="1"/>
      </w:r>
      <w:r w:rsidR="00461DFA">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10]","plainTextFormattedCitation":"[10]","previouslyFormattedCitation":"[10]"},"properties":{"noteIndex":0},"schema":"https://github.com/citation-style-language/schema/raw/master/csl-citation.json"}</w:instrText>
      </w:r>
      <w:r w:rsidR="005D0EB4" w:rsidRPr="00416ADE">
        <w:rPr>
          <w:rFonts w:cs="Times New Roman"/>
        </w:rPr>
        <w:fldChar w:fldCharType="separate"/>
      </w:r>
      <w:r w:rsidR="00022061" w:rsidRPr="00022061">
        <w:rPr>
          <w:rFonts w:cs="Times New Roman"/>
          <w:noProof/>
        </w:rPr>
        <w:t>[10]</w:t>
      </w:r>
      <w:r w:rsidR="005D0EB4" w:rsidRPr="00416ADE">
        <w:rPr>
          <w:rFonts w:cs="Times New Roman"/>
        </w:rPr>
        <w:fldChar w:fldCharType="end"/>
      </w:r>
      <w:r w:rsidR="005D0EB4" w:rsidRPr="00416ADE">
        <w:rPr>
          <w:rFonts w:cs="Times New Roman"/>
        </w:rPr>
        <w:t>.</w:t>
      </w:r>
    </w:p>
    <w:p w14:paraId="32303ED4" w14:textId="50E42485" w:rsidR="001D28A7" w:rsidRPr="00416ADE" w:rsidRDefault="001D28A7" w:rsidP="001D28A7">
      <w:pPr>
        <w:pStyle w:val="kkpparagraph-1"/>
        <w:rPr>
          <w:rFonts w:cs="Times New Roman"/>
        </w:rPr>
      </w:pPr>
      <w:r w:rsidRPr="00416ADE">
        <w:rPr>
          <w:rFonts w:cs="Times New Roman"/>
        </w:rPr>
        <w:t>Pada CSS dipakai untuk memformat tampilan dalam halaman web yang dibuat dengan bahasa HTML dan XHTML. Nama CSS didapat dari fakta bahwa setiap deklarasi style yang berbeda dapat diletakan secara berurutan, yang kemudian membentuk hubungan ayah-anak (parent-child) pada setiap style. CSS sendiri merupakan sebuah teknologi internet yang direkomendasikan oleh World Wide Web Consortium atau W3C pada tahun 1996. Setelah CSS di standarisasikan, Internet Explorer dan Netscape melepas browser terbaru mereka yang telah sesuai atau paling tidak hampir mendekati dengan standar CSS.</w:t>
      </w:r>
    </w:p>
    <w:p w14:paraId="376634F6" w14:textId="06EBC973" w:rsidR="00F95408" w:rsidRPr="00416ADE" w:rsidRDefault="00F95408" w:rsidP="00B0299C">
      <w:pPr>
        <w:pStyle w:val="kkpheading-3"/>
      </w:pPr>
      <w:r w:rsidRPr="00416ADE">
        <w:t>PHP</w:t>
      </w:r>
    </w:p>
    <w:p w14:paraId="4659EA0F" w14:textId="01879FEE" w:rsidR="0042765B" w:rsidRPr="00416ADE" w:rsidRDefault="006C6BDF" w:rsidP="006C6BDF">
      <w:pPr>
        <w:pStyle w:val="kkpparagraph-1"/>
        <w:rPr>
          <w:rFonts w:cs="Times New Roman"/>
        </w:rPr>
      </w:pPr>
      <w:r w:rsidRPr="00416ADE">
        <w:rPr>
          <w:rFonts w:cs="Times New Roman"/>
        </w:rPr>
        <w:t xml:space="preserve">PHP singkatan rekursif dari Hypertext Preprocessor adalah bahasa pemrograman yang dapat digunakan untuk tujuan umum, sama seperti bahasa pemrograman lain seperti C, C++, Pascal, Python, Perl, Ruby, dansebagainya. Meskipun demikian, PHP lebih populer digunakan untuk pengembangan aplikasi web. Dalam proses pembuatan halaman web, PHP tidak memerlukan kode yang panjang seperti perl dan python(misalnya) karena kode PHP dapat disisipkan di dalam kode HTML </w:t>
      </w:r>
      <w:r w:rsidRPr="00416ADE">
        <w:rPr>
          <w:rFonts w:cs="Times New Roman"/>
        </w:rPr>
        <w:fldChar w:fldCharType="begin" w:fldLock="1"/>
      </w:r>
      <w:r w:rsidR="00461DFA">
        <w:rPr>
          <w:rFonts w:cs="Times New Roman"/>
        </w:rPr>
        <w:instrText>ADDIN CSL_CITATION {"citationItems":[{"id":"ITEM-1","itemData":{"author":[{"dropping-particle":"","family":"Nugroho","given":"Agung","non-dropping-particle":"","parse-names":false,"suffix":""},{"dropping-particle":"","family":"Mulyana","given":"Afiep","non-dropping-particle":"","parse-names":false,"suffix":""}],"container-title":"SIGMA - Jurnal Teknologi Pelita Bangsa","id":"ITEM-1","issued":{"date-parts":[["2018"]]},"page":"19-24","title":"Sistem Informasi Data Kependudukan Berbasis Web Di Kantor Kecamatan Cikarang Timur","type":"article","volume":"9"},"uris":["http://www.mendeley.com/documents/?uuid=c6f62e18-a2a4-40d0-986a-a15753fa4edf"]}],"mendeley":{"formattedCitation":"[12]","plainTextFormattedCitation":"[12]","previouslyFormattedCitation":"[12]"},"properties":{"noteIndex":0},"schema":"https://github.com/citation-style-language/schema/raw/master/csl-citation.json"}</w:instrText>
      </w:r>
      <w:r w:rsidRPr="00416ADE">
        <w:rPr>
          <w:rFonts w:cs="Times New Roman"/>
        </w:rPr>
        <w:fldChar w:fldCharType="separate"/>
      </w:r>
      <w:r w:rsidR="00022061" w:rsidRPr="00022061">
        <w:rPr>
          <w:rFonts w:cs="Times New Roman"/>
          <w:noProof/>
        </w:rPr>
        <w:t>[12]</w:t>
      </w:r>
      <w:r w:rsidRPr="00416ADE">
        <w:rPr>
          <w:rFonts w:cs="Times New Roman"/>
        </w:rPr>
        <w:fldChar w:fldCharType="end"/>
      </w:r>
      <w:r w:rsidRPr="00416ADE">
        <w:rPr>
          <w:rFonts w:cs="Times New Roman"/>
        </w:rPr>
        <w:t>.</w:t>
      </w:r>
    </w:p>
    <w:p w14:paraId="18B7AE68" w14:textId="1543040D" w:rsidR="0042765B" w:rsidRPr="00416ADE" w:rsidRDefault="0042765B" w:rsidP="0042765B">
      <w:pPr>
        <w:pStyle w:val="kkpparagraph-1"/>
        <w:rPr>
          <w:rFonts w:cs="Times New Roman"/>
        </w:rPr>
      </w:pPr>
      <w:r w:rsidRPr="00416ADE">
        <w:rPr>
          <w:rFonts w:cs="Times New Roman"/>
        </w:rPr>
        <w:lastRenderedPageBreak/>
        <w:t>Beberapa keunggulan dari PHP dibandingkan dengan bahasa-bahasa scripting lainnya ialah penulisan halaman dihasilkan dengan cepat dan dinamis, sangat mudah dipelajari dan digunakan, dan sejumlah modul ekstensi telah disediakan sehingga dapat mendukung hal-hal seperti konektivitas database, mail, dan XML.</w:t>
      </w:r>
    </w:p>
    <w:p w14:paraId="46FF14F4" w14:textId="50F02E3D" w:rsidR="00236427" w:rsidRPr="00416ADE" w:rsidRDefault="00CE0AFA" w:rsidP="00B0299C">
      <w:pPr>
        <w:pStyle w:val="kkpheading-3"/>
      </w:pPr>
      <w:r w:rsidRPr="00416ADE">
        <w:t>Chart.js</w:t>
      </w:r>
    </w:p>
    <w:p w14:paraId="657D228D" w14:textId="287812F2" w:rsidR="000E4179" w:rsidRPr="00416ADE" w:rsidRDefault="00CE0AFA" w:rsidP="00CE0AFA">
      <w:pPr>
        <w:pStyle w:val="kkpparagraph-1"/>
        <w:rPr>
          <w:rFonts w:cs="Times New Roman"/>
        </w:rPr>
      </w:pPr>
      <w:r w:rsidRPr="00416ADE">
        <w:rPr>
          <w:rFonts w:cs="Times New Roman"/>
        </w:rPr>
        <w:t xml:space="preserve">Chart.js adalah library charting JavaScript open source sederhana namun fleksibel untuk desainer &amp; pengembang </w:t>
      </w:r>
      <w:r w:rsidRPr="00416ADE">
        <w:rPr>
          <w:rFonts w:cs="Times New Roman"/>
        </w:rPr>
        <w:fldChar w:fldCharType="begin" w:fldLock="1"/>
      </w:r>
      <w:r w:rsidR="00461DFA">
        <w:rPr>
          <w:rFonts w:cs="Times New Roman"/>
        </w:rPr>
        <w:instrText>ADDIN CSL_CITATION {"citationItems":[{"id":"ITEM-1","itemData":{"abstract":"Simple yet flexible JavaScript charting for designers &amp; developers","author":[{"dropping-particle":"","family":"Timberg","given":"Evert","non-dropping-particle":"","parse-names":false,"suffix":""},{"dropping-particle":"","family":"Kurkela","given":"Jukka","non-dropping-particle":"","parse-names":false,"suffix":""},{"dropping-particle":"","family":"McCann","given":"Ben","non-dropping-particle":"","parse-names":false,"suffix":""},{"dropping-particle":"","family":"Linsley","given":"Tanner","non-dropping-particle":"","parse-names":false,"suffix":""},{"dropping-particle":"","family":"Brunel","given":"Simon","non-dropping-particle":"","parse-names":false,"suffix":""},{"dropping-particle":"","family":"Others","given":"","non-dropping-particle":"","parse-names":false,"suffix":""}],"container-title":"Chart.js GitHub","id":"ITEM-1","issued":{"date-parts":[["2021"]]},"page":"1","title":"Chart.js","type":"article-journal"},"uris":["http://www.mendeley.com/documents/?uuid=db2a6318-2682-42ad-a2df-4bcd9d3fbe08"]}],"mendeley":{"formattedCitation":"[13]","plainTextFormattedCitation":"[13]","previouslyFormattedCitation":"[13]"},"properties":{"noteIndex":0},"schema":"https://github.com/citation-style-language/schema/raw/master/csl-citation.json"}</w:instrText>
      </w:r>
      <w:r w:rsidRPr="00416ADE">
        <w:rPr>
          <w:rFonts w:cs="Times New Roman"/>
        </w:rPr>
        <w:fldChar w:fldCharType="separate"/>
      </w:r>
      <w:r w:rsidR="00022061" w:rsidRPr="00022061">
        <w:rPr>
          <w:rFonts w:cs="Times New Roman"/>
          <w:noProof/>
        </w:rPr>
        <w:t>[13]</w:t>
      </w:r>
      <w:r w:rsidRPr="00416ADE">
        <w:rPr>
          <w:rFonts w:cs="Times New Roman"/>
        </w:rPr>
        <w:fldChar w:fldCharType="end"/>
      </w:r>
      <w:r w:rsidRPr="00416ADE">
        <w:rPr>
          <w:rFonts w:cs="Times New Roman"/>
        </w:rPr>
        <w:t>.</w:t>
      </w:r>
    </w:p>
    <w:p w14:paraId="05A80EBD" w14:textId="1EE694DD" w:rsidR="000E4179" w:rsidRPr="00416ADE" w:rsidRDefault="00CE0AFA" w:rsidP="000E4179">
      <w:pPr>
        <w:pStyle w:val="kkpparagraph-1"/>
        <w:rPr>
          <w:rFonts w:cs="Times New Roman"/>
        </w:rPr>
      </w:pPr>
      <w:r w:rsidRPr="00416ADE">
        <w:rPr>
          <w:rFonts w:cs="Times New Roman"/>
        </w:rPr>
        <w:t>Dengan chart.js yang dipadukan dengan HTML dan PHP, maka dapat kita dapat membuat</w:t>
      </w:r>
      <w:r w:rsidR="008E6D5A" w:rsidRPr="00416ADE">
        <w:rPr>
          <w:rFonts w:cs="Times New Roman"/>
        </w:rPr>
        <w:t xml:space="preserve"> tampilan</w:t>
      </w:r>
      <w:r w:rsidRPr="00416ADE">
        <w:rPr>
          <w:rFonts w:cs="Times New Roman"/>
        </w:rPr>
        <w:t xml:space="preserve"> </w:t>
      </w:r>
      <w:r w:rsidR="008E6D5A" w:rsidRPr="00416ADE">
        <w:rPr>
          <w:rFonts w:cs="Times New Roman"/>
        </w:rPr>
        <w:t>halaman menjadi lebih interaktif seperti untuk menampilkan grafik, diagram, dan sebagainya.</w:t>
      </w:r>
    </w:p>
    <w:p w14:paraId="33837A4C" w14:textId="2F97EE06" w:rsidR="000B4F4C" w:rsidRPr="00416ADE" w:rsidRDefault="00236427" w:rsidP="00B0299C">
      <w:pPr>
        <w:pStyle w:val="kkpheading-3"/>
      </w:pPr>
      <w:r w:rsidRPr="00416ADE">
        <w:t xml:space="preserve">Tentang </w:t>
      </w:r>
      <w:r w:rsidR="000B4F4C" w:rsidRPr="00416ADE">
        <w:t>Stamping Press</w:t>
      </w:r>
    </w:p>
    <w:p w14:paraId="2E0E96B3" w14:textId="62CCCB15" w:rsidR="00DA07F9" w:rsidRDefault="00EC7E9D" w:rsidP="00DA07F9">
      <w:pPr>
        <w:pStyle w:val="kkpparagraph-1"/>
        <w:rPr>
          <w:rFonts w:cs="Times New Roman"/>
        </w:rPr>
      </w:pPr>
      <w:r>
        <w:rPr>
          <w:rFonts w:cs="Times New Roman"/>
        </w:rPr>
        <w:t xml:space="preserve">Stamping Press adalah merupakan proses </w:t>
      </w:r>
      <w:r w:rsidR="00DA07F9" w:rsidRPr="00DA07F9">
        <w:rPr>
          <w:rFonts w:cs="Times New Roman"/>
        </w:rPr>
        <w:t xml:space="preserve">Sheat Metal Forming </w:t>
      </w:r>
      <w:r>
        <w:rPr>
          <w:rFonts w:cs="Times New Roman"/>
        </w:rPr>
        <w:t>yang merupakan</w:t>
      </w:r>
      <w:r w:rsidR="00DA07F9" w:rsidRPr="00DA07F9">
        <w:rPr>
          <w:rFonts w:cs="Times New Roman"/>
        </w:rPr>
        <w:t xml:space="preserve"> salah satu bagian dari</w:t>
      </w:r>
      <w:r w:rsidR="00DA07F9">
        <w:rPr>
          <w:rFonts w:cs="Times New Roman"/>
        </w:rPr>
        <w:t xml:space="preserve"> </w:t>
      </w:r>
      <w:r w:rsidR="00DA07F9" w:rsidRPr="00DA07F9">
        <w:rPr>
          <w:rFonts w:cs="Times New Roman"/>
        </w:rPr>
        <w:t xml:space="preserve">proses produksi </w:t>
      </w:r>
      <w:r>
        <w:rPr>
          <w:rFonts w:cs="Times New Roman"/>
        </w:rPr>
        <w:t xml:space="preserve">manufaktur </w:t>
      </w:r>
      <w:r w:rsidR="00DA07F9" w:rsidRPr="00DA07F9">
        <w:rPr>
          <w:rFonts w:cs="Times New Roman"/>
        </w:rPr>
        <w:t>dimana dalam proses pembuatannya</w:t>
      </w:r>
      <w:r w:rsidR="00DA07F9">
        <w:rPr>
          <w:rFonts w:cs="Times New Roman"/>
        </w:rPr>
        <w:t xml:space="preserve"> </w:t>
      </w:r>
      <w:r w:rsidR="00DA07F9" w:rsidRPr="00DA07F9">
        <w:rPr>
          <w:rFonts w:cs="Times New Roman"/>
        </w:rPr>
        <w:t>menggunakan sheet metal atau lembaran plat sebagai</w:t>
      </w:r>
      <w:r>
        <w:rPr>
          <w:rFonts w:cs="Times New Roman"/>
        </w:rPr>
        <w:t xml:space="preserve"> </w:t>
      </w:r>
      <w:r w:rsidR="00DA07F9" w:rsidRPr="00DA07F9">
        <w:rPr>
          <w:rFonts w:cs="Times New Roman"/>
        </w:rPr>
        <w:t>material, pressing dies sebagai cetakannya serta</w:t>
      </w:r>
      <w:r w:rsidR="00DA07F9">
        <w:rPr>
          <w:rFonts w:cs="Times New Roman"/>
        </w:rPr>
        <w:t xml:space="preserve"> </w:t>
      </w:r>
      <w:r w:rsidR="00DA07F9" w:rsidRPr="00DA07F9">
        <w:rPr>
          <w:rFonts w:cs="Times New Roman"/>
        </w:rPr>
        <w:t>menggunakan mesin press sebagai mesin</w:t>
      </w:r>
      <w:r w:rsidR="00DA07F9">
        <w:rPr>
          <w:rFonts w:cs="Times New Roman"/>
        </w:rPr>
        <w:t xml:space="preserve"> </w:t>
      </w:r>
      <w:r w:rsidR="00DA07F9" w:rsidRPr="00DA07F9">
        <w:rPr>
          <w:rFonts w:cs="Times New Roman"/>
        </w:rPr>
        <w:t>pemrosesnya. Hasil yang didapatkan dari proses ini</w:t>
      </w:r>
      <w:r w:rsidR="00DA07F9">
        <w:rPr>
          <w:rFonts w:cs="Times New Roman"/>
        </w:rPr>
        <w:t xml:space="preserve"> </w:t>
      </w:r>
      <w:r w:rsidR="00DA07F9" w:rsidRPr="00DA07F9">
        <w:rPr>
          <w:rFonts w:cs="Times New Roman"/>
        </w:rPr>
        <w:t>adalah sheet metal part atau biasa dikenal dengan</w:t>
      </w:r>
      <w:r w:rsidR="00DA07F9">
        <w:rPr>
          <w:rFonts w:cs="Times New Roman"/>
        </w:rPr>
        <w:t xml:space="preserve"> </w:t>
      </w:r>
      <w:r w:rsidR="00DA07F9" w:rsidRPr="00DA07F9">
        <w:rPr>
          <w:rFonts w:cs="Times New Roman"/>
        </w:rPr>
        <w:t>nama pressed part</w:t>
      </w:r>
      <w:r>
        <w:rPr>
          <w:rFonts w:cs="Times New Roman"/>
        </w:rPr>
        <w:fldChar w:fldCharType="begin" w:fldLock="1"/>
      </w:r>
      <w:r>
        <w:rPr>
          <w:rFonts w:cs="Times New Roman"/>
        </w:rPr>
        <w:instrText>ADDIN CSL_CITATION {"citationItems":[{"id":"ITEM-1","itemData":{"DOI":"10.35313/irwns.v9i0","author":[{"dropping-particle":"","family":"Dionisius","given":"Felix","non-dropping-particle":"","parse-names":false,"suffix":""},{"dropping-particle":"","family":"Indramayu","given":"Politeknik Negeri","non-dropping-particle":"","parse-names":false,"suffix":""}],"id":"ITEM-1","issue":"July 2018","issued":{"date-parts":[["2019"]]},"title":"Terhadap Proses Manufaktur Stamping","type":"article-journal"},"uris":["http://www.mendeley.com/documents/?uuid=c164c0e1-5f86-447e-ae09-0d4d6005b126"]}],"mendeley":{"formattedCitation":"[14]","plainTextFormattedCitation":"[14]"},"properties":{"noteIndex":0},"schema":"https://github.com/citation-style-language/schema/raw/master/csl-citation.json"}</w:instrText>
      </w:r>
      <w:r>
        <w:rPr>
          <w:rFonts w:cs="Times New Roman"/>
        </w:rPr>
        <w:fldChar w:fldCharType="separate"/>
      </w:r>
      <w:r w:rsidRPr="00EC7E9D">
        <w:rPr>
          <w:rFonts w:cs="Times New Roman"/>
          <w:noProof/>
        </w:rPr>
        <w:t>[14]</w:t>
      </w:r>
      <w:r>
        <w:rPr>
          <w:rFonts w:cs="Times New Roman"/>
        </w:rPr>
        <w:fldChar w:fldCharType="end"/>
      </w:r>
      <w:r w:rsidR="00DA07F9">
        <w:rPr>
          <w:rFonts w:cs="Times New Roman"/>
        </w:rPr>
        <w:t>.</w:t>
      </w:r>
    </w:p>
    <w:p w14:paraId="35A21792" w14:textId="5A031EF0" w:rsidR="00006DFA" w:rsidRDefault="00C07959" w:rsidP="00006DFA">
      <w:pPr>
        <w:pStyle w:val="kkpparagraph-1"/>
        <w:rPr>
          <w:rFonts w:cs="Times New Roman"/>
        </w:rPr>
      </w:pPr>
      <w:r w:rsidRPr="00416ADE">
        <w:rPr>
          <w:rFonts w:cs="Times New Roman"/>
        </w:rPr>
        <w:t xml:space="preserve">Mesin </w:t>
      </w:r>
      <w:r w:rsidR="00966525" w:rsidRPr="00416ADE">
        <w:rPr>
          <w:rFonts w:cs="Times New Roman"/>
        </w:rPr>
        <w:t xml:space="preserve">stamping </w:t>
      </w:r>
      <w:r w:rsidRPr="00416ADE">
        <w:rPr>
          <w:rFonts w:cs="Times New Roman"/>
        </w:rPr>
        <w:t xml:space="preserve">press adalah alat mesin yang mengeluarkan tekanan. Alat ini sering digunakan dalam industri untuk pengerjaan pada benda logam menjadi berbagai bentuk melalui operasi seperti blanking, piercing, chawing, forming, bending dan shearing. Mesin ini juga merupakan bagian penting dari industri manufaktur yang biasa digunakan untuk produksi massal beberapa komponen seperti badan mobil, suku cadang motor listrik dan suku cadang peralatan listrik rumah tangga. Semua mesin press terdiri dari rangka mesin yang menopang tempat plat press, ram, sumber tenaga, dan mekanisme utama. Mesin press konvensional ada yang menggunakan prinsip hidrolik atau pneumatik untuk menghasilkan tekanan beban mekanis </w:t>
      </w:r>
      <w:r w:rsidRPr="00416ADE">
        <w:rPr>
          <w:rFonts w:cs="Times New Roman"/>
        </w:rPr>
        <w:fldChar w:fldCharType="begin" w:fldLock="1"/>
      </w:r>
      <w:r w:rsidR="00EC7E9D">
        <w:rPr>
          <w:rFonts w:cs="Times New Roman"/>
        </w:rPr>
        <w:instrText>ADDIN CSL_CITATION {"citationItems":[{"id":"ITEM-1","itemData":{"ISSN":"2798-8767","abstract":"Composite is a combination of several or more different materials, which produce better properties than their composition properties. The process of making composites can be done with a pressing method which can reduce voids. This pressing method can use a hydraulic press machine. This study aims to design and analyze a hydraulic press machine with a capacity of 20 tons. The design process begins with designing a 3D model using Solidwork Software. Numerical simulation using the finite element method by providing several variations in pressure loads ranging from 5-20 MPa. The results of the analysis show that the maximum von Mises stress is 79.70 MPa with a maximum deformation of 0.0176 mm and the smallest value of safety factor is 2.595. Based on these results, the press machine design is claimed to be safe to operate.","author":[{"dropping-particle":"","family":"Syaukani","given":"Muhammad","non-dropping-particle":"","parse-names":false,"suffix":""},{"dropping-particle":"","family":"Paundra","given":"Fajar","non-dropping-particle":"","parse-names":false,"suffix":""},{"dropping-particle":"","family":"Qalbina","given":"Fitrah","non-dropping-particle":"","parse-names":false,"suffix":""},{"dropping-particle":"","family":"Arirohman","given":"Ilham Dwi","non-dropping-particle":"","parse-names":false,"suffix":""},{"dropping-particle":"","family":"Yunesti","given":"Putty","non-dropping-particle":"","parse-names":false,"suffix":""},{"dropping-particle":"","family":"Sabar","given":"Sabar","non-dropping-particle":"","parse-names":false,"suffix":""}],"container-title":"Journal of Science, Technology, and Visual Culture","id":"ITEM-1","issue":"1","issued":{"date-parts":[["2021"]]},"page":"29-34","title":"Desain dan Analisis Mesin Press Komposit Kapasitas 20 Ton","type":"article-journal","volume":"1"},"uris":["http://www.mendeley.com/documents/?uuid=a83a46ba-61df-4e28-ae2d-6d04e3a7e210"]}],"mendeley":{"formattedCitation":"[15]","plainTextFormattedCitation":"[15]","previouslyFormattedCitation":"[14]"},"properties":{"noteIndex":0},"schema":"https://github.com/citation-style-language/schema/raw/master/csl-citation.json"}</w:instrText>
      </w:r>
      <w:r w:rsidRPr="00416ADE">
        <w:rPr>
          <w:rFonts w:cs="Times New Roman"/>
        </w:rPr>
        <w:fldChar w:fldCharType="separate"/>
      </w:r>
      <w:r w:rsidR="00EC7E9D" w:rsidRPr="00EC7E9D">
        <w:rPr>
          <w:rFonts w:cs="Times New Roman"/>
          <w:noProof/>
        </w:rPr>
        <w:t>[15]</w:t>
      </w:r>
      <w:r w:rsidRPr="00416ADE">
        <w:rPr>
          <w:rFonts w:cs="Times New Roman"/>
        </w:rPr>
        <w:fldChar w:fldCharType="end"/>
      </w:r>
      <w:r w:rsidR="005B4FF1" w:rsidRPr="00416ADE">
        <w:rPr>
          <w:rFonts w:cs="Times New Roman"/>
        </w:rPr>
        <w:t>.</w:t>
      </w:r>
      <w:r w:rsidR="00006DFA">
        <w:rPr>
          <w:rFonts w:cs="Times New Roman"/>
        </w:rPr>
        <w:br w:type="page"/>
      </w:r>
    </w:p>
    <w:p w14:paraId="1A4F46C7" w14:textId="438DE9EF" w:rsidR="00426341" w:rsidRPr="00416ADE" w:rsidRDefault="00FC6D49" w:rsidP="00FC6D49">
      <w:pPr>
        <w:pStyle w:val="Heading1"/>
      </w:pPr>
      <w:r>
        <w:lastRenderedPageBreak/>
        <w:br/>
      </w:r>
      <w:bookmarkStart w:id="132" w:name="_Toc144288914"/>
      <w:r>
        <w:t>METOD</w:t>
      </w:r>
      <w:r w:rsidR="00E938D4">
        <w:t>OLOGI</w:t>
      </w:r>
      <w:r>
        <w:t xml:space="preserve"> PENELITIAN</w:t>
      </w:r>
      <w:bookmarkEnd w:id="132"/>
    </w:p>
    <w:p w14:paraId="3F533FA4" w14:textId="77777777" w:rsidR="001F0AF3" w:rsidRPr="001F0AF3" w:rsidRDefault="001F0AF3" w:rsidP="001F0AF3">
      <w:pPr>
        <w:pStyle w:val="ListParagraph"/>
        <w:keepNext/>
        <w:keepLines/>
        <w:numPr>
          <w:ilvl w:val="1"/>
          <w:numId w:val="31"/>
        </w:numPr>
        <w:spacing w:after="0" w:line="360" w:lineRule="auto"/>
        <w:contextualSpacing w:val="0"/>
        <w:jc w:val="center"/>
        <w:outlineLvl w:val="0"/>
        <w:rPr>
          <w:rFonts w:eastAsiaTheme="majorEastAsia" w:cs="Times New Roman"/>
          <w:b/>
          <w:vanish/>
          <w:color w:val="000000" w:themeColor="text1"/>
          <w:szCs w:val="32"/>
          <w:lang w:val="en-ID" w:eastAsia="ja-JP"/>
        </w:rPr>
      </w:pPr>
    </w:p>
    <w:p w14:paraId="32F41F5E" w14:textId="77777777" w:rsidR="001F0AF3" w:rsidRPr="001F0AF3" w:rsidRDefault="001F0AF3" w:rsidP="001F0AF3">
      <w:pPr>
        <w:pStyle w:val="ListParagraph"/>
        <w:keepNext/>
        <w:keepLines/>
        <w:numPr>
          <w:ilvl w:val="1"/>
          <w:numId w:val="31"/>
        </w:numPr>
        <w:spacing w:after="0" w:line="360" w:lineRule="auto"/>
        <w:contextualSpacing w:val="0"/>
        <w:jc w:val="center"/>
        <w:outlineLvl w:val="0"/>
        <w:rPr>
          <w:rFonts w:eastAsiaTheme="majorEastAsia" w:cs="Times New Roman"/>
          <w:b/>
          <w:vanish/>
          <w:color w:val="000000" w:themeColor="text1"/>
          <w:szCs w:val="32"/>
          <w:lang w:val="en-ID" w:eastAsia="ja-JP"/>
        </w:rPr>
      </w:pPr>
    </w:p>
    <w:p w14:paraId="4CE8D4EA" w14:textId="77777777" w:rsidR="001F0AF3" w:rsidRPr="001F0AF3" w:rsidRDefault="001F0AF3" w:rsidP="001F0AF3">
      <w:pPr>
        <w:pStyle w:val="ListParagraph"/>
        <w:keepNext/>
        <w:keepLines/>
        <w:numPr>
          <w:ilvl w:val="1"/>
          <w:numId w:val="31"/>
        </w:numPr>
        <w:spacing w:after="0" w:line="360" w:lineRule="auto"/>
        <w:contextualSpacing w:val="0"/>
        <w:jc w:val="center"/>
        <w:outlineLvl w:val="0"/>
        <w:rPr>
          <w:rFonts w:eastAsiaTheme="majorEastAsia" w:cs="Times New Roman"/>
          <w:b/>
          <w:vanish/>
          <w:color w:val="000000" w:themeColor="text1"/>
          <w:szCs w:val="32"/>
          <w:lang w:val="en-ID" w:eastAsia="ja-JP"/>
        </w:rPr>
      </w:pPr>
    </w:p>
    <w:p w14:paraId="5A38C388" w14:textId="3BC3AA7D" w:rsidR="001F0AF3" w:rsidRDefault="00E938D4" w:rsidP="001F0AF3">
      <w:pPr>
        <w:pStyle w:val="kkpheading-2"/>
      </w:pPr>
      <w:bookmarkStart w:id="133" w:name="_Toc144288915"/>
      <w:r>
        <w:t>Instrumen</w:t>
      </w:r>
      <w:r w:rsidR="001F0AF3">
        <w:t xml:space="preserve"> Penelitian</w:t>
      </w:r>
      <w:bookmarkEnd w:id="133"/>
    </w:p>
    <w:p w14:paraId="7D44CDA5" w14:textId="77777777" w:rsidR="00D07942" w:rsidRPr="00416ADE" w:rsidRDefault="00D07942" w:rsidP="00D07942">
      <w:pPr>
        <w:pStyle w:val="kkpheading-2"/>
      </w:pPr>
      <w:bookmarkStart w:id="134" w:name="_Toc144288916"/>
      <w:r w:rsidRPr="00416ADE">
        <w:t>Profil Perusahaan</w:t>
      </w:r>
      <w:bookmarkEnd w:id="134"/>
    </w:p>
    <w:p w14:paraId="539232EB" w14:textId="77777777" w:rsidR="00D07942" w:rsidRPr="00416ADE" w:rsidRDefault="00D07942" w:rsidP="00B0299C">
      <w:pPr>
        <w:pStyle w:val="kkpheading-3"/>
      </w:pPr>
      <w:r w:rsidRPr="00416ADE">
        <w:t>Sejarah Singkat Perusahaan</w:t>
      </w:r>
    </w:p>
    <w:p w14:paraId="2AB84481" w14:textId="77777777" w:rsidR="00D07942" w:rsidRPr="00416ADE" w:rsidRDefault="00D07942" w:rsidP="00D07942">
      <w:pPr>
        <w:pStyle w:val="kkpparagraph-1"/>
        <w:rPr>
          <w:rFonts w:cs="Times New Roman"/>
        </w:rPr>
      </w:pPr>
      <w:r w:rsidRPr="00416ADE">
        <w:rPr>
          <w:rFonts w:cs="Times New Roman"/>
        </w:rPr>
        <w:t>PT. Mitsubishi Motors Krama Yudha Indonesia atau sering disingkat dengan nama PT. MMKI berdiri sejak tahun 2015 yang berlokasi di kawasan industri GIIC Cikarang Kabupaten Bekasi dan mulai beroperasi melakukan produksi sejak sekitar akhir tahun 2016. PT. MMKI adalah merupakan perusahaan yang bergerak dalam bidang otomotif yang memproduksi kendaraan roda empat dengan merek dagang Mitsubishi dibawah naungan Mitsubishi Coroporation Japan, PT. Krama Yudha, dan Mitsubishi Motors Corporation Japan.</w:t>
      </w:r>
    </w:p>
    <w:p w14:paraId="7A28C840" w14:textId="77777777" w:rsidR="00D07942" w:rsidRPr="00416ADE" w:rsidRDefault="00D07942" w:rsidP="00D07942">
      <w:pPr>
        <w:pStyle w:val="kkpparagraph-1"/>
        <w:rPr>
          <w:rFonts w:cs="Times New Roman"/>
        </w:rPr>
      </w:pPr>
      <w:r w:rsidRPr="00416ADE">
        <w:rPr>
          <w:rFonts w:cs="Times New Roman"/>
        </w:rPr>
        <w:t>PT. MMKI yang dalam awal perjalanannya di akhir tahun 2016 memproduksi kendaraan SUV Mitsubishi New Pajero Sport yang merupakan lokalisasi produksi yang sebelumnya dilakukan di Mitsubishi Motors Thailand. Kemudian kurang lebih satu tahun kemudian meluncurkan produk barunya yaitu Mitsubishi Xpander yang merupakan mobil kelas Low MPV dengan konsep yang benar-benar baru sehingga sering dianggap sebagai model bobil yang mengubah peta persaingan industri otomotif di Indonesia saat ini. Mobil ini cukup sukses dalam hal penjualan hingga saat ini dan telah mengalami beberapa pembaharuan dan penambahan versi dalam bentuk SUV.</w:t>
      </w:r>
    </w:p>
    <w:p w14:paraId="099732B8" w14:textId="77777777" w:rsidR="00D07942" w:rsidRPr="00416ADE" w:rsidRDefault="00D07942" w:rsidP="00B0299C">
      <w:pPr>
        <w:pStyle w:val="kkpheading-3"/>
      </w:pPr>
      <w:r w:rsidRPr="00416ADE">
        <w:t xml:space="preserve">Visi dan Misi </w:t>
      </w:r>
    </w:p>
    <w:p w14:paraId="08816CE0" w14:textId="77777777" w:rsidR="00D07942" w:rsidRPr="00416ADE" w:rsidRDefault="00D07942" w:rsidP="00D07942">
      <w:pPr>
        <w:pStyle w:val="kkpparagraph-1"/>
        <w:rPr>
          <w:rFonts w:cs="Times New Roman"/>
        </w:rPr>
      </w:pPr>
      <w:r w:rsidRPr="00416ADE">
        <w:rPr>
          <w:rFonts w:cs="Times New Roman"/>
        </w:rPr>
        <w:t>Visi PT. MMKI adalah untuk menjadikan Mitsubishi sebagai merek kendaraan yang paling handal di Indonesia.</w:t>
      </w:r>
    </w:p>
    <w:p w14:paraId="683A9168" w14:textId="77777777" w:rsidR="00D07942" w:rsidRPr="00416ADE" w:rsidRDefault="00D07942" w:rsidP="00D07942">
      <w:pPr>
        <w:pStyle w:val="kkpparagraph-1"/>
        <w:rPr>
          <w:rFonts w:cs="Times New Roman"/>
        </w:rPr>
      </w:pPr>
      <w:r w:rsidRPr="00416ADE">
        <w:rPr>
          <w:rFonts w:cs="Times New Roman"/>
        </w:rPr>
        <w:t>Sedangkan misi PT. MMKI adalah:</w:t>
      </w:r>
    </w:p>
    <w:p w14:paraId="29E9404A" w14:textId="77777777" w:rsidR="00D07942" w:rsidRPr="00416ADE" w:rsidRDefault="00D07942" w:rsidP="00D07942">
      <w:pPr>
        <w:pStyle w:val="kkpparagraph-1"/>
        <w:numPr>
          <w:ilvl w:val="0"/>
          <w:numId w:val="22"/>
        </w:numPr>
        <w:rPr>
          <w:rFonts w:cs="Times New Roman"/>
        </w:rPr>
      </w:pPr>
      <w:r w:rsidRPr="00416ADE">
        <w:rPr>
          <w:rFonts w:cs="Times New Roman"/>
        </w:rPr>
        <w:t>Memberikan kebahagiaan dan kesuksesan kepada konsumen kami</w:t>
      </w:r>
    </w:p>
    <w:p w14:paraId="745413DF" w14:textId="77777777" w:rsidR="00D07942" w:rsidRPr="00416ADE" w:rsidRDefault="00D07942" w:rsidP="00D07942">
      <w:pPr>
        <w:pStyle w:val="kkpparagraph-1"/>
        <w:numPr>
          <w:ilvl w:val="0"/>
          <w:numId w:val="22"/>
        </w:numPr>
        <w:rPr>
          <w:rFonts w:cs="Times New Roman"/>
        </w:rPr>
      </w:pPr>
      <w:r w:rsidRPr="00416ADE">
        <w:rPr>
          <w:rFonts w:cs="Times New Roman"/>
        </w:rPr>
        <w:t>Berambisi untuk mengeksplorasi</w:t>
      </w:r>
    </w:p>
    <w:p w14:paraId="588B4CAB" w14:textId="77777777" w:rsidR="00D07942" w:rsidRPr="00416ADE" w:rsidRDefault="00D07942" w:rsidP="00D07942">
      <w:pPr>
        <w:pStyle w:val="kkpparagraph-1"/>
        <w:numPr>
          <w:ilvl w:val="0"/>
          <w:numId w:val="22"/>
        </w:numPr>
        <w:rPr>
          <w:rFonts w:cs="Times New Roman"/>
        </w:rPr>
      </w:pPr>
      <w:r w:rsidRPr="00416ADE">
        <w:rPr>
          <w:rFonts w:cs="Times New Roman"/>
        </w:rPr>
        <w:lastRenderedPageBreak/>
        <w:t>Berkontribusi untuk masyarakat</w:t>
      </w:r>
    </w:p>
    <w:p w14:paraId="7309234B" w14:textId="77777777" w:rsidR="00D07942" w:rsidRPr="00416ADE" w:rsidRDefault="00D07942" w:rsidP="00D07942">
      <w:pPr>
        <w:pStyle w:val="kkpparagraph-1"/>
        <w:rPr>
          <w:rFonts w:cs="Times New Roman"/>
        </w:rPr>
      </w:pPr>
      <w:r w:rsidRPr="00416ADE">
        <w:rPr>
          <w:rFonts w:cs="Times New Roman"/>
        </w:rPr>
        <w:br/>
      </w:r>
    </w:p>
    <w:p w14:paraId="409BF905" w14:textId="77777777" w:rsidR="00D07942" w:rsidRPr="00416ADE" w:rsidRDefault="00D07942" w:rsidP="00B0299C">
      <w:pPr>
        <w:pStyle w:val="kkpheading-3"/>
      </w:pPr>
      <w:r w:rsidRPr="00416ADE">
        <w:t>Struktur Organisasi</w:t>
      </w:r>
    </w:p>
    <w:p w14:paraId="3AAD0990" w14:textId="77777777" w:rsidR="00D07942" w:rsidRPr="00416ADE" w:rsidRDefault="00D07942" w:rsidP="00D07942">
      <w:pPr>
        <w:pStyle w:val="GambardanTabel"/>
        <w:rPr>
          <w:rFonts w:cs="Times New Roman"/>
        </w:rPr>
      </w:pPr>
      <w:r w:rsidRPr="00416ADE">
        <w:rPr>
          <w:rFonts w:cs="Times New Roman"/>
        </w:rPr>
        <w:drawing>
          <wp:inline distT="0" distB="0" distL="0" distR="0" wp14:anchorId="182AF638" wp14:editId="43347718">
            <wp:extent cx="4265488" cy="2042160"/>
            <wp:effectExtent l="0" t="0" r="1905" b="0"/>
            <wp:docPr id="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any&#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14979" cy="2065855"/>
                    </a:xfrm>
                    <a:prstGeom prst="rect">
                      <a:avLst/>
                    </a:prstGeom>
                    <a:noFill/>
                  </pic:spPr>
                </pic:pic>
              </a:graphicData>
            </a:graphic>
          </wp:inline>
        </w:drawing>
      </w:r>
    </w:p>
    <w:p w14:paraId="1B549D80" w14:textId="45B041F0" w:rsidR="00D07942" w:rsidRPr="00416ADE" w:rsidRDefault="00D07942" w:rsidP="00D07942">
      <w:pPr>
        <w:pStyle w:val="Caption"/>
        <w:rPr>
          <w:rFonts w:ascii="Times New Roman" w:hAnsi="Times New Roman" w:cs="Times New Roman"/>
        </w:rPr>
      </w:pPr>
      <w:bookmarkStart w:id="135" w:name="_Toc112357675"/>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w:t>
      </w:r>
      <w:r w:rsidRPr="00416ADE">
        <w:rPr>
          <w:rFonts w:ascii="Times New Roman" w:hAnsi="Times New Roman" w:cs="Times New Roman"/>
          <w:noProof/>
        </w:rPr>
        <w:fldChar w:fldCharType="end"/>
      </w:r>
      <w:r w:rsidRPr="00416ADE">
        <w:rPr>
          <w:rFonts w:ascii="Times New Roman" w:hAnsi="Times New Roman" w:cs="Times New Roman"/>
        </w:rPr>
        <w:t>. Struktur Organisasi</w:t>
      </w:r>
      <w:bookmarkEnd w:id="135"/>
    </w:p>
    <w:p w14:paraId="09759121" w14:textId="583CD8A5" w:rsidR="00D07942" w:rsidRPr="00416ADE" w:rsidRDefault="00D07942" w:rsidP="00D07942">
      <w:pPr>
        <w:pStyle w:val="kkpheading-2"/>
        <w:rPr>
          <w:rFonts w:cs="Times New Roman"/>
        </w:rPr>
      </w:pPr>
      <w:bookmarkStart w:id="136" w:name="_Toc144288917"/>
      <w:r w:rsidRPr="00416ADE">
        <w:rPr>
          <w:rFonts w:cs="Times New Roman"/>
        </w:rPr>
        <w:t>Anali</w:t>
      </w:r>
      <w:r w:rsidR="001640D6">
        <w:rPr>
          <w:rFonts w:cs="Times New Roman"/>
        </w:rPr>
        <w:t>sa Permasalahan</w:t>
      </w:r>
      <w:bookmarkEnd w:id="136"/>
    </w:p>
    <w:p w14:paraId="7E4D53A9" w14:textId="77777777" w:rsidR="00D07942" w:rsidRPr="00416ADE" w:rsidRDefault="00D07942" w:rsidP="001640D6">
      <w:pPr>
        <w:pStyle w:val="kkpheading-2"/>
      </w:pPr>
      <w:bookmarkStart w:id="137" w:name="_Hlk110168814"/>
      <w:bookmarkStart w:id="138" w:name="_Toc144288918"/>
      <w:r w:rsidRPr="00416ADE">
        <w:t>Analisis Sistem Yang Berjalan</w:t>
      </w:r>
      <w:bookmarkEnd w:id="137"/>
      <w:bookmarkEnd w:id="138"/>
    </w:p>
    <w:p w14:paraId="778F6ED4" w14:textId="77777777" w:rsidR="00D07942" w:rsidRPr="00416ADE" w:rsidRDefault="00D07942" w:rsidP="00D07942">
      <w:pPr>
        <w:pStyle w:val="kkpparagraph-1"/>
        <w:rPr>
          <w:rFonts w:cs="Times New Roman"/>
        </w:rPr>
      </w:pPr>
      <w:r w:rsidRPr="00416ADE">
        <w:rPr>
          <w:rFonts w:cs="Times New Roman"/>
        </w:rPr>
        <w:t xml:space="preserve">Saat ini sistem pelaporan untuk hasil capaian dan masalah-masalah yang terjadi selama proses produksi setiap shift-nya masih menggunakan aplikasi Microsoft Excel, baik dalam hal penginputan maupun penyimpanan data dan penyajian laporannya. Adapun alur proses sistem yang berjalan saat ini adalah sebagai berikut: </w:t>
      </w:r>
    </w:p>
    <w:p w14:paraId="549BC5B5" w14:textId="77777777" w:rsidR="00D07942" w:rsidRPr="00416ADE" w:rsidRDefault="00D07942" w:rsidP="00D07942">
      <w:pPr>
        <w:pStyle w:val="GambardanTabel"/>
        <w:rPr>
          <w:rFonts w:cs="Times New Roman"/>
        </w:rPr>
      </w:pPr>
      <w:r w:rsidRPr="00416ADE">
        <w:rPr>
          <w:rFonts w:cs="Times New Roman"/>
        </w:rPr>
        <w:lastRenderedPageBreak/>
        <w:drawing>
          <wp:inline distT="0" distB="0" distL="0" distR="0" wp14:anchorId="07E73254" wp14:editId="71AABDD9">
            <wp:extent cx="3533756" cy="3124200"/>
            <wp:effectExtent l="0" t="0" r="0" b="0"/>
            <wp:docPr id="20" name="Picture 2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imelin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40131" cy="3129836"/>
                    </a:xfrm>
                    <a:prstGeom prst="rect">
                      <a:avLst/>
                    </a:prstGeom>
                    <a:noFill/>
                    <a:ln>
                      <a:noFill/>
                    </a:ln>
                  </pic:spPr>
                </pic:pic>
              </a:graphicData>
            </a:graphic>
          </wp:inline>
        </w:drawing>
      </w:r>
    </w:p>
    <w:p w14:paraId="76FC92FB" w14:textId="04FFFE1C" w:rsidR="00D07942" w:rsidRPr="00416ADE" w:rsidRDefault="00D07942" w:rsidP="00D07942">
      <w:pPr>
        <w:pStyle w:val="Caption"/>
        <w:rPr>
          <w:rFonts w:ascii="Times New Roman" w:hAnsi="Times New Roman" w:cs="Times New Roman"/>
        </w:rPr>
      </w:pPr>
      <w:bookmarkStart w:id="139" w:name="_Toc112357676"/>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w:t>
      </w:r>
      <w:r w:rsidRPr="00416ADE">
        <w:rPr>
          <w:rFonts w:ascii="Times New Roman" w:hAnsi="Times New Roman" w:cs="Times New Roman"/>
          <w:noProof/>
        </w:rPr>
        <w:fldChar w:fldCharType="end"/>
      </w:r>
      <w:r w:rsidRPr="00416ADE">
        <w:rPr>
          <w:rFonts w:ascii="Times New Roman" w:hAnsi="Times New Roman" w:cs="Times New Roman"/>
        </w:rPr>
        <w:t>. Flowchart Sistem Yang Berjalan</w:t>
      </w:r>
      <w:bookmarkEnd w:id="139"/>
    </w:p>
    <w:p w14:paraId="529FAC68" w14:textId="77777777" w:rsidR="00D07942" w:rsidRPr="00416ADE" w:rsidRDefault="00D07942" w:rsidP="00D07942">
      <w:pPr>
        <w:pStyle w:val="kkpparagraph-1"/>
        <w:rPr>
          <w:rFonts w:cs="Times New Roman"/>
        </w:rPr>
      </w:pPr>
      <w:r w:rsidRPr="00416ADE">
        <w:rPr>
          <w:rFonts w:cs="Times New Roman"/>
        </w:rPr>
        <w:t>Analisis flowchart sistem yang berjalan:</w:t>
      </w:r>
    </w:p>
    <w:p w14:paraId="52A5EA1F" w14:textId="77777777" w:rsidR="00D07942" w:rsidRPr="00416ADE" w:rsidRDefault="00D07942" w:rsidP="00E938D4">
      <w:pPr>
        <w:pStyle w:val="kkpheading-4"/>
        <w:numPr>
          <w:ilvl w:val="3"/>
          <w:numId w:val="28"/>
        </w:numPr>
      </w:pPr>
      <w:r w:rsidRPr="00416ADE">
        <w:t>Leader mencetak form Daily Report Sheet per item produksi, kemudian mencatat semua data yang dibutuhkan terkait dengan produksi untuk masing-masing item yang diproduksi.</w:t>
      </w:r>
    </w:p>
    <w:p w14:paraId="42138705" w14:textId="77777777" w:rsidR="00D07942" w:rsidRPr="00416ADE" w:rsidRDefault="00D07942" w:rsidP="00E938D4">
      <w:pPr>
        <w:pStyle w:val="kkpheading-4"/>
        <w:numPr>
          <w:ilvl w:val="3"/>
          <w:numId w:val="28"/>
        </w:numPr>
      </w:pPr>
      <w:r w:rsidRPr="00416ADE">
        <w:t>Foreman menerima form Daily Report Sheet yang sudah diisi dengan lengkap oleh Leader, kemudian melakukan input kedalam form Daily Report dalam bentuk file Microsoft Excel.</w:t>
      </w:r>
    </w:p>
    <w:p w14:paraId="022FA9E8" w14:textId="77777777" w:rsidR="00D07942" w:rsidRPr="00416ADE" w:rsidRDefault="00D07942" w:rsidP="00E938D4">
      <w:pPr>
        <w:pStyle w:val="kkpheading-4"/>
        <w:numPr>
          <w:ilvl w:val="3"/>
          <w:numId w:val="28"/>
        </w:numPr>
      </w:pPr>
      <w:r w:rsidRPr="00416ADE">
        <w:t>Staff PIC Produksi melakukan penyalinan data yang sudah diinput oleh Foreman dan melakukan input data tambahan kedalam Data Induk gabungan dalam bentuk file Microsoft Excel.</w:t>
      </w:r>
    </w:p>
    <w:p w14:paraId="7995C9A6" w14:textId="77777777" w:rsidR="00D07942" w:rsidRPr="00416ADE" w:rsidRDefault="00D07942" w:rsidP="00E938D4">
      <w:pPr>
        <w:pStyle w:val="kkpheading-4"/>
        <w:numPr>
          <w:ilvl w:val="3"/>
          <w:numId w:val="28"/>
        </w:numPr>
      </w:pPr>
      <w:r w:rsidRPr="00416ADE">
        <w:t>Staff PIC Produksi melakukan pengolahan data dengan formulasi Microsoft Excel untuk bisa menyajikan summary dan visualisasi data menjadi laporan yang dibutuhkan, kemudian menyimpan hasil laporan dalam bentuk file Microsoft Excel ke dalam Shared Folder Internal perusahaan agar bisa diakses oleh atasan atau PIC terkait yang lain.</w:t>
      </w:r>
    </w:p>
    <w:p w14:paraId="0265D122" w14:textId="77777777" w:rsidR="00D07942" w:rsidRPr="00416ADE" w:rsidRDefault="00D07942" w:rsidP="001640D6">
      <w:pPr>
        <w:pStyle w:val="kkpheading-2"/>
      </w:pPr>
      <w:bookmarkStart w:id="140" w:name="_Toc144288919"/>
      <w:r w:rsidRPr="00416ADE">
        <w:lastRenderedPageBreak/>
        <w:t>Analisa Sistem Yang Diusulkan</w:t>
      </w:r>
      <w:bookmarkEnd w:id="140"/>
    </w:p>
    <w:p w14:paraId="1714B815" w14:textId="77777777" w:rsidR="00D07942" w:rsidRPr="00416ADE" w:rsidRDefault="00D07942" w:rsidP="00D07942">
      <w:pPr>
        <w:pStyle w:val="kkpparagraph-1"/>
        <w:rPr>
          <w:rFonts w:cs="Times New Roman"/>
        </w:rPr>
      </w:pPr>
      <w:r w:rsidRPr="00416ADE">
        <w:rPr>
          <w:rFonts w:cs="Times New Roman"/>
        </w:rPr>
        <w:t>Analisa kebutuhan sistem secara garis besar membahas tentang kebutuhan sistem aplikasi berbasis web. Dalam tahap sistem yang diusulkan, Leader produksi dapat menginput data secara langsung melalui sistem dengan mudah sehingga tidak perlu mencetak form laporan, staff PIC tidak perlu melakukan proses penyalinan data serta pengolahannya untuk dijadikan laporan.</w:t>
      </w:r>
    </w:p>
    <w:p w14:paraId="10E6AFFC" w14:textId="77777777" w:rsidR="00D07942" w:rsidRPr="00416ADE" w:rsidRDefault="00D07942" w:rsidP="00D07942">
      <w:pPr>
        <w:pStyle w:val="kkpparagraph-1"/>
        <w:rPr>
          <w:rFonts w:cs="Times New Roman"/>
        </w:rPr>
      </w:pPr>
      <w:r w:rsidRPr="00416ADE">
        <w:rPr>
          <w:rFonts w:cs="Times New Roman"/>
        </w:rPr>
        <w:t>Sehingga dengan sistem baru ini diharapkan laporan bisa diakses secara real time setiap saat oleh user yang diberikan ijin akses. Lebih lanjut, pengelolaan database-nya juga diharapkan akan menjadi lebih mudah dan ringan, yang pada akhirnya memudahkan pekerjaan dalam hal penyimpanan data penting beserta akses, penyajian laporannya, dan juga dalam hal keamanannya. Serta dapat memberikan akurasi data dan laporan yang dapat membantu proses analisa dalam melihat masalah dan pengambilan keputusan lebih efektif dan efisien. Dan sistem yang diusulkan oleh penulis ini pada dasarnya adalah memanfaatkan Sistem Informasi Andon Produksi berbasis web yang sudah ada saat ini, sehingga tinggal menambahkan fitur halaman laporan produksinya saja.</w:t>
      </w:r>
      <w:bookmarkStart w:id="141" w:name="_Hlk110168870"/>
    </w:p>
    <w:bookmarkEnd w:id="141"/>
    <w:p w14:paraId="7CFA236B" w14:textId="77777777" w:rsidR="00D07942" w:rsidRPr="00416ADE" w:rsidRDefault="00D07942" w:rsidP="00D07942">
      <w:pPr>
        <w:pStyle w:val="GambardanTabel"/>
        <w:rPr>
          <w:rFonts w:cs="Times New Roman"/>
        </w:rPr>
      </w:pPr>
      <w:r w:rsidRPr="00416ADE">
        <w:rPr>
          <w:rFonts w:cs="Times New Roman"/>
        </w:rPr>
        <w:lastRenderedPageBreak/>
        <w:drawing>
          <wp:inline distT="0" distB="0" distL="0" distR="0" wp14:anchorId="68FE8E0B" wp14:editId="089C2E91">
            <wp:extent cx="4680000" cy="5006133"/>
            <wp:effectExtent l="0" t="0" r="6350" b="4445"/>
            <wp:docPr id="15"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80000" cy="5006133"/>
                    </a:xfrm>
                    <a:prstGeom prst="rect">
                      <a:avLst/>
                    </a:prstGeom>
                    <a:noFill/>
                  </pic:spPr>
                </pic:pic>
              </a:graphicData>
            </a:graphic>
          </wp:inline>
        </w:drawing>
      </w:r>
    </w:p>
    <w:p w14:paraId="232DCE03" w14:textId="44FBB53C" w:rsidR="00D07942" w:rsidRPr="00416ADE" w:rsidRDefault="00D07942" w:rsidP="00D07942">
      <w:pPr>
        <w:pStyle w:val="Caption"/>
        <w:rPr>
          <w:rFonts w:ascii="Times New Roman" w:hAnsi="Times New Roman" w:cs="Times New Roman"/>
        </w:rPr>
      </w:pPr>
      <w:bookmarkStart w:id="142" w:name="_Toc112357677"/>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3</w:t>
      </w:r>
      <w:r w:rsidRPr="00416ADE">
        <w:rPr>
          <w:rFonts w:ascii="Times New Roman" w:hAnsi="Times New Roman" w:cs="Times New Roman"/>
          <w:noProof/>
        </w:rPr>
        <w:fldChar w:fldCharType="end"/>
      </w:r>
      <w:r w:rsidRPr="00416ADE">
        <w:rPr>
          <w:rFonts w:ascii="Times New Roman" w:hAnsi="Times New Roman" w:cs="Times New Roman"/>
        </w:rPr>
        <w:t>. Flowchart Yang Diusulkan</w:t>
      </w:r>
      <w:bookmarkEnd w:id="142"/>
    </w:p>
    <w:p w14:paraId="2F451299" w14:textId="77777777" w:rsidR="00D07942" w:rsidRPr="00416ADE" w:rsidRDefault="00D07942" w:rsidP="00D07942">
      <w:pPr>
        <w:rPr>
          <w:rFonts w:eastAsiaTheme="majorEastAsia" w:cs="Times New Roman"/>
          <w:b/>
          <w:szCs w:val="32"/>
        </w:rPr>
      </w:pPr>
      <w:r w:rsidRPr="00416ADE">
        <w:rPr>
          <w:rFonts w:cs="Times New Roman"/>
        </w:rPr>
        <w:br w:type="page"/>
      </w:r>
    </w:p>
    <w:p w14:paraId="010BD7E8" w14:textId="0CB8757B" w:rsidR="00D07942" w:rsidRDefault="00D07942" w:rsidP="00D07942">
      <w:pPr>
        <w:pStyle w:val="kkpheading-2"/>
      </w:pPr>
      <w:bookmarkStart w:id="143" w:name="_Toc144288920"/>
      <w:r>
        <w:lastRenderedPageBreak/>
        <w:t xml:space="preserve">Metode </w:t>
      </w:r>
      <w:r w:rsidR="001640D6">
        <w:t>Yang Digunakan</w:t>
      </w:r>
      <w:bookmarkEnd w:id="143"/>
    </w:p>
    <w:p w14:paraId="1B1676DD" w14:textId="77777777" w:rsidR="00D07942" w:rsidRPr="00416ADE" w:rsidRDefault="00D07942" w:rsidP="00B0299C">
      <w:pPr>
        <w:pStyle w:val="kkpheading-3"/>
      </w:pPr>
      <w:r w:rsidRPr="00416ADE">
        <w:t>Perancangan Sistem</w:t>
      </w:r>
    </w:p>
    <w:p w14:paraId="47DAC08B" w14:textId="77777777" w:rsidR="00D07942" w:rsidRPr="00416ADE" w:rsidRDefault="00D07942" w:rsidP="00B0299C">
      <w:pPr>
        <w:pStyle w:val="kkpheading-3"/>
      </w:pPr>
      <w:r w:rsidRPr="00416ADE">
        <w:t>Perancangan UML</w:t>
      </w:r>
    </w:p>
    <w:p w14:paraId="2E19808B" w14:textId="77777777" w:rsidR="00D07942" w:rsidRPr="00416ADE" w:rsidRDefault="00D07942" w:rsidP="00E938D4">
      <w:pPr>
        <w:pStyle w:val="kkpheading-4"/>
        <w:numPr>
          <w:ilvl w:val="3"/>
          <w:numId w:val="23"/>
        </w:numPr>
      </w:pPr>
      <w:r w:rsidRPr="00416ADE">
        <w:t>Use Case Diagram</w:t>
      </w:r>
    </w:p>
    <w:p w14:paraId="23652B7D" w14:textId="77777777" w:rsidR="00D07942" w:rsidRPr="00416ADE" w:rsidRDefault="00D07942" w:rsidP="00D07942">
      <w:pPr>
        <w:pStyle w:val="GambardanTabel"/>
        <w:rPr>
          <w:rFonts w:cs="Times New Roman"/>
        </w:rPr>
      </w:pPr>
      <w:r w:rsidRPr="00416ADE">
        <w:rPr>
          <w:rFonts w:cs="Times New Roman"/>
        </w:rPr>
        <w:drawing>
          <wp:inline distT="0" distB="0" distL="0" distR="0" wp14:anchorId="7E29C79C" wp14:editId="23DBAB47">
            <wp:extent cx="4680000" cy="4440134"/>
            <wp:effectExtent l="0" t="0" r="6350" b="0"/>
            <wp:docPr id="18" name="Picture 18"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omputer screen shot of a 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80000" cy="4440134"/>
                    </a:xfrm>
                    <a:prstGeom prst="rect">
                      <a:avLst/>
                    </a:prstGeom>
                    <a:noFill/>
                  </pic:spPr>
                </pic:pic>
              </a:graphicData>
            </a:graphic>
          </wp:inline>
        </w:drawing>
      </w:r>
    </w:p>
    <w:p w14:paraId="7B422FD3" w14:textId="5301DA6E" w:rsidR="00D07942" w:rsidRPr="00416ADE" w:rsidRDefault="00D07942" w:rsidP="00D07942">
      <w:pPr>
        <w:pStyle w:val="Caption"/>
        <w:rPr>
          <w:rFonts w:ascii="Times New Roman" w:hAnsi="Times New Roman" w:cs="Times New Roman"/>
        </w:rPr>
      </w:pPr>
      <w:bookmarkStart w:id="144" w:name="_Toc112357678"/>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4</w:t>
      </w:r>
      <w:r w:rsidRPr="00416ADE">
        <w:rPr>
          <w:rFonts w:ascii="Times New Roman" w:hAnsi="Times New Roman" w:cs="Times New Roman"/>
          <w:noProof/>
        </w:rPr>
        <w:fldChar w:fldCharType="end"/>
      </w:r>
      <w:r w:rsidRPr="00416ADE">
        <w:rPr>
          <w:rFonts w:ascii="Times New Roman" w:hAnsi="Times New Roman" w:cs="Times New Roman"/>
        </w:rPr>
        <w:t>. Use Case Diagram</w:t>
      </w:r>
      <w:bookmarkEnd w:id="144"/>
    </w:p>
    <w:p w14:paraId="3531B48E" w14:textId="77777777" w:rsidR="00D07942" w:rsidRPr="00416ADE" w:rsidRDefault="00D07942" w:rsidP="00D07942">
      <w:pPr>
        <w:rPr>
          <w:rFonts w:eastAsiaTheme="majorEastAsia" w:cs="Times New Roman"/>
          <w:szCs w:val="32"/>
        </w:rPr>
      </w:pPr>
      <w:r w:rsidRPr="00416ADE">
        <w:rPr>
          <w:rFonts w:cs="Times New Roman"/>
        </w:rPr>
        <w:br w:type="page"/>
      </w:r>
    </w:p>
    <w:p w14:paraId="4EE86BA6" w14:textId="77777777" w:rsidR="00D07942" w:rsidRPr="00416ADE" w:rsidRDefault="00D07942" w:rsidP="00E938D4">
      <w:pPr>
        <w:pStyle w:val="kkpheading-4"/>
      </w:pPr>
      <w:r w:rsidRPr="00416ADE">
        <w:lastRenderedPageBreak/>
        <w:t>Activity Diagram</w:t>
      </w:r>
    </w:p>
    <w:p w14:paraId="4576A4C2" w14:textId="77777777" w:rsidR="00D07942" w:rsidRPr="00416ADE" w:rsidRDefault="00D07942" w:rsidP="00D07942">
      <w:pPr>
        <w:pStyle w:val="kkpheading-abc"/>
        <w:rPr>
          <w:rFonts w:cs="Times New Roman"/>
        </w:rPr>
      </w:pPr>
      <w:r w:rsidRPr="00416ADE">
        <w:rPr>
          <w:rFonts w:cs="Times New Roman"/>
        </w:rPr>
        <w:t>Activity Diagram Halaman Login</w:t>
      </w:r>
    </w:p>
    <w:p w14:paraId="739B7E11" w14:textId="77777777" w:rsidR="00D07942" w:rsidRPr="00416ADE" w:rsidRDefault="00D07942" w:rsidP="00D07942">
      <w:pPr>
        <w:pStyle w:val="GambardanTabel"/>
        <w:rPr>
          <w:rFonts w:cs="Times New Roman"/>
        </w:rPr>
      </w:pPr>
      <w:r w:rsidRPr="00416ADE">
        <w:rPr>
          <w:rFonts w:cs="Times New Roman"/>
        </w:rPr>
        <w:drawing>
          <wp:inline distT="0" distB="0" distL="0" distR="0" wp14:anchorId="3D468328" wp14:editId="5522707E">
            <wp:extent cx="2592000" cy="3380108"/>
            <wp:effectExtent l="0" t="0" r="0" b="0"/>
            <wp:docPr id="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2000" cy="3380108"/>
                    </a:xfrm>
                    <a:prstGeom prst="rect">
                      <a:avLst/>
                    </a:prstGeom>
                    <a:noFill/>
                  </pic:spPr>
                </pic:pic>
              </a:graphicData>
            </a:graphic>
          </wp:inline>
        </w:drawing>
      </w:r>
    </w:p>
    <w:p w14:paraId="2F4038FB" w14:textId="06BF78B6" w:rsidR="00D07942" w:rsidRPr="00416ADE" w:rsidRDefault="00D07942" w:rsidP="00D07942">
      <w:pPr>
        <w:pStyle w:val="Caption"/>
        <w:rPr>
          <w:rFonts w:ascii="Times New Roman" w:hAnsi="Times New Roman" w:cs="Times New Roman"/>
        </w:rPr>
      </w:pPr>
      <w:bookmarkStart w:id="145" w:name="_Toc112357679"/>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5</w:t>
      </w:r>
      <w:r w:rsidRPr="00416ADE">
        <w:rPr>
          <w:rFonts w:ascii="Times New Roman" w:hAnsi="Times New Roman" w:cs="Times New Roman"/>
          <w:noProof/>
        </w:rPr>
        <w:fldChar w:fldCharType="end"/>
      </w:r>
      <w:r w:rsidRPr="00416ADE">
        <w:rPr>
          <w:rFonts w:ascii="Times New Roman" w:hAnsi="Times New Roman" w:cs="Times New Roman"/>
        </w:rPr>
        <w:t>. Activity Diagram Halaman Login</w:t>
      </w:r>
      <w:bookmarkEnd w:id="145"/>
    </w:p>
    <w:p w14:paraId="4DD6B0C0" w14:textId="77777777" w:rsidR="00D07942" w:rsidRPr="00416ADE" w:rsidRDefault="00D07942" w:rsidP="00D07942">
      <w:pPr>
        <w:pStyle w:val="kkpheading-abc"/>
        <w:rPr>
          <w:rFonts w:cs="Times New Roman"/>
        </w:rPr>
      </w:pPr>
      <w:r w:rsidRPr="00416ADE">
        <w:rPr>
          <w:rFonts w:cs="Times New Roman"/>
        </w:rPr>
        <w:t>Activity Diagram Halaman Registrasi User</w:t>
      </w:r>
    </w:p>
    <w:p w14:paraId="40479F19" w14:textId="77777777" w:rsidR="00D07942" w:rsidRPr="00416ADE" w:rsidRDefault="00D07942" w:rsidP="00D07942">
      <w:pPr>
        <w:pStyle w:val="GambardanTabel"/>
        <w:rPr>
          <w:rFonts w:cs="Times New Roman"/>
        </w:rPr>
      </w:pPr>
      <w:r w:rsidRPr="00416ADE">
        <w:rPr>
          <w:rFonts w:cs="Times New Roman"/>
        </w:rPr>
        <w:drawing>
          <wp:inline distT="0" distB="0" distL="0" distR="0" wp14:anchorId="25427F3F" wp14:editId="031855D4">
            <wp:extent cx="2592000" cy="3141325"/>
            <wp:effectExtent l="0" t="0" r="0" b="2540"/>
            <wp:docPr id="12"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 screen&#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92000" cy="3141325"/>
                    </a:xfrm>
                    <a:prstGeom prst="rect">
                      <a:avLst/>
                    </a:prstGeom>
                    <a:noFill/>
                  </pic:spPr>
                </pic:pic>
              </a:graphicData>
            </a:graphic>
          </wp:inline>
        </w:drawing>
      </w:r>
    </w:p>
    <w:p w14:paraId="16AF6AC2" w14:textId="7F02E1C5" w:rsidR="00D07942" w:rsidRPr="00416ADE" w:rsidRDefault="00D07942" w:rsidP="00D07942">
      <w:pPr>
        <w:pStyle w:val="Caption"/>
        <w:rPr>
          <w:rFonts w:ascii="Times New Roman" w:hAnsi="Times New Roman" w:cs="Times New Roman"/>
        </w:rPr>
      </w:pPr>
      <w:bookmarkStart w:id="146" w:name="_Toc112357680"/>
      <w:r w:rsidRPr="00416ADE">
        <w:rPr>
          <w:rFonts w:ascii="Times New Roman" w:hAnsi="Times New Roman" w:cs="Times New Roman"/>
        </w:rPr>
        <w:lastRenderedPageBreak/>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6</w:t>
      </w:r>
      <w:r w:rsidRPr="00416ADE">
        <w:rPr>
          <w:rFonts w:ascii="Times New Roman" w:hAnsi="Times New Roman" w:cs="Times New Roman"/>
          <w:noProof/>
        </w:rPr>
        <w:fldChar w:fldCharType="end"/>
      </w:r>
      <w:r w:rsidRPr="00416ADE">
        <w:rPr>
          <w:rFonts w:ascii="Times New Roman" w:hAnsi="Times New Roman" w:cs="Times New Roman"/>
        </w:rPr>
        <w:t>. Activity Diagram Halaman Registrasi</w:t>
      </w:r>
      <w:bookmarkEnd w:id="146"/>
    </w:p>
    <w:p w14:paraId="629F64CC" w14:textId="77777777" w:rsidR="00D07942" w:rsidRPr="00416ADE" w:rsidRDefault="00D07942" w:rsidP="00D07942">
      <w:pPr>
        <w:pStyle w:val="kkpheading-abc"/>
        <w:rPr>
          <w:rFonts w:cs="Times New Roman"/>
        </w:rPr>
      </w:pPr>
      <w:r w:rsidRPr="00416ADE">
        <w:rPr>
          <w:rFonts w:cs="Times New Roman"/>
        </w:rPr>
        <w:t>Activity Diagram Halaman Tambah Data Item</w:t>
      </w:r>
    </w:p>
    <w:p w14:paraId="17EADB86" w14:textId="77777777" w:rsidR="00D07942" w:rsidRPr="00416ADE" w:rsidRDefault="00D07942" w:rsidP="00D07942">
      <w:pPr>
        <w:pStyle w:val="GambardanTabel"/>
        <w:rPr>
          <w:rFonts w:cs="Times New Roman"/>
        </w:rPr>
      </w:pPr>
      <w:r w:rsidRPr="00416ADE">
        <w:rPr>
          <w:rFonts w:cs="Times New Roman"/>
        </w:rPr>
        <w:drawing>
          <wp:inline distT="0" distB="0" distL="0" distR="0" wp14:anchorId="57A1537F" wp14:editId="630D12CB">
            <wp:extent cx="2592000" cy="2985571"/>
            <wp:effectExtent l="0" t="0" r="0" b="5715"/>
            <wp:docPr id="13" name="Picture 13"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black scree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2000" cy="2985571"/>
                    </a:xfrm>
                    <a:prstGeom prst="rect">
                      <a:avLst/>
                    </a:prstGeom>
                    <a:noFill/>
                  </pic:spPr>
                </pic:pic>
              </a:graphicData>
            </a:graphic>
          </wp:inline>
        </w:drawing>
      </w:r>
    </w:p>
    <w:p w14:paraId="27F46F5C" w14:textId="19E51B56" w:rsidR="00D07942" w:rsidRPr="00416ADE" w:rsidRDefault="00D07942" w:rsidP="00D07942">
      <w:pPr>
        <w:pStyle w:val="Caption"/>
        <w:rPr>
          <w:rFonts w:ascii="Times New Roman" w:hAnsi="Times New Roman" w:cs="Times New Roman"/>
        </w:rPr>
      </w:pPr>
      <w:bookmarkStart w:id="147" w:name="_Toc112357681"/>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7</w:t>
      </w:r>
      <w:r w:rsidRPr="00416ADE">
        <w:rPr>
          <w:rFonts w:ascii="Times New Roman" w:hAnsi="Times New Roman" w:cs="Times New Roman"/>
          <w:noProof/>
        </w:rPr>
        <w:fldChar w:fldCharType="end"/>
      </w:r>
      <w:r w:rsidRPr="00416ADE">
        <w:rPr>
          <w:rFonts w:ascii="Times New Roman" w:hAnsi="Times New Roman" w:cs="Times New Roman"/>
        </w:rPr>
        <w:t>. Activity Diagram Halaman Tambah Data Item</w:t>
      </w:r>
      <w:bookmarkEnd w:id="147"/>
    </w:p>
    <w:p w14:paraId="6760E16E" w14:textId="77777777" w:rsidR="00D07942" w:rsidRPr="00416ADE" w:rsidRDefault="00D07942" w:rsidP="00D07942">
      <w:pPr>
        <w:pStyle w:val="kkplistabc"/>
        <w:numPr>
          <w:ilvl w:val="0"/>
          <w:numId w:val="0"/>
        </w:numPr>
        <w:ind w:left="1361"/>
        <w:rPr>
          <w:rFonts w:cs="Times New Roman"/>
        </w:rPr>
      </w:pPr>
    </w:p>
    <w:p w14:paraId="0AB51DF8" w14:textId="77777777" w:rsidR="00D07942" w:rsidRPr="00416ADE" w:rsidRDefault="00D07942" w:rsidP="00D07942">
      <w:pPr>
        <w:pStyle w:val="kkplistabc"/>
        <w:numPr>
          <w:ilvl w:val="0"/>
          <w:numId w:val="0"/>
        </w:numPr>
        <w:ind w:left="1361"/>
        <w:rPr>
          <w:rFonts w:cs="Times New Roman"/>
        </w:rPr>
      </w:pPr>
    </w:p>
    <w:p w14:paraId="614B60E0" w14:textId="77777777" w:rsidR="00D07942" w:rsidRPr="00416ADE" w:rsidRDefault="00D07942" w:rsidP="00D07942">
      <w:pPr>
        <w:pStyle w:val="kkplistabc"/>
        <w:numPr>
          <w:ilvl w:val="0"/>
          <w:numId w:val="0"/>
        </w:numPr>
        <w:ind w:left="1361"/>
        <w:rPr>
          <w:rFonts w:cs="Times New Roman"/>
        </w:rPr>
      </w:pPr>
    </w:p>
    <w:p w14:paraId="23D04A8B" w14:textId="77777777" w:rsidR="00D07942" w:rsidRPr="00416ADE" w:rsidRDefault="00D07942" w:rsidP="00D07942">
      <w:pPr>
        <w:pStyle w:val="kkplistabc"/>
        <w:numPr>
          <w:ilvl w:val="0"/>
          <w:numId w:val="0"/>
        </w:numPr>
        <w:ind w:left="1361"/>
        <w:rPr>
          <w:rFonts w:cs="Times New Roman"/>
        </w:rPr>
      </w:pPr>
    </w:p>
    <w:p w14:paraId="08C86FD2" w14:textId="77777777" w:rsidR="00D07942" w:rsidRPr="00416ADE" w:rsidRDefault="00D07942" w:rsidP="00D07942">
      <w:pPr>
        <w:pStyle w:val="kkpheading-abc"/>
        <w:rPr>
          <w:rFonts w:cs="Times New Roman"/>
        </w:rPr>
      </w:pPr>
      <w:r w:rsidRPr="00416ADE">
        <w:rPr>
          <w:rFonts w:cs="Times New Roman"/>
        </w:rPr>
        <w:t>Activity Diagram Halaman Input Laporan</w:t>
      </w:r>
    </w:p>
    <w:p w14:paraId="0C767D0C" w14:textId="77777777" w:rsidR="00D07942" w:rsidRPr="00416ADE" w:rsidRDefault="00D07942" w:rsidP="00D07942">
      <w:pPr>
        <w:pStyle w:val="GambardanTabel"/>
        <w:rPr>
          <w:rFonts w:cs="Times New Roman"/>
        </w:rPr>
      </w:pPr>
      <w:r w:rsidRPr="00416ADE">
        <w:rPr>
          <w:rFonts w:cs="Times New Roman"/>
        </w:rPr>
        <w:drawing>
          <wp:inline distT="0" distB="0" distL="0" distR="0" wp14:anchorId="0796D68F" wp14:editId="40B1D323">
            <wp:extent cx="2592000" cy="2418353"/>
            <wp:effectExtent l="0" t="0" r="0" b="1270"/>
            <wp:docPr id="1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2000" cy="2418353"/>
                    </a:xfrm>
                    <a:prstGeom prst="rect">
                      <a:avLst/>
                    </a:prstGeom>
                    <a:noFill/>
                  </pic:spPr>
                </pic:pic>
              </a:graphicData>
            </a:graphic>
          </wp:inline>
        </w:drawing>
      </w:r>
    </w:p>
    <w:p w14:paraId="38A7D9DA" w14:textId="416BF0D9" w:rsidR="00D07942" w:rsidRPr="00416ADE" w:rsidRDefault="00D07942" w:rsidP="00D07942">
      <w:pPr>
        <w:pStyle w:val="Caption"/>
        <w:rPr>
          <w:rFonts w:ascii="Times New Roman" w:hAnsi="Times New Roman" w:cs="Times New Roman"/>
        </w:rPr>
      </w:pPr>
      <w:bookmarkStart w:id="148" w:name="_Toc112357682"/>
      <w:r w:rsidRPr="00416ADE">
        <w:rPr>
          <w:rFonts w:ascii="Times New Roman" w:hAnsi="Times New Roman" w:cs="Times New Roman"/>
        </w:rPr>
        <w:lastRenderedPageBreak/>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8</w:t>
      </w:r>
      <w:r w:rsidRPr="00416ADE">
        <w:rPr>
          <w:rFonts w:ascii="Times New Roman" w:hAnsi="Times New Roman" w:cs="Times New Roman"/>
          <w:noProof/>
        </w:rPr>
        <w:fldChar w:fldCharType="end"/>
      </w:r>
      <w:r w:rsidRPr="00416ADE">
        <w:rPr>
          <w:rFonts w:ascii="Times New Roman" w:hAnsi="Times New Roman" w:cs="Times New Roman"/>
        </w:rPr>
        <w:t xml:space="preserve">. </w:t>
      </w:r>
      <w:bookmarkStart w:id="149" w:name="_Hlk112329981"/>
      <w:r w:rsidRPr="00416ADE">
        <w:rPr>
          <w:rFonts w:ascii="Times New Roman" w:hAnsi="Times New Roman" w:cs="Times New Roman"/>
        </w:rPr>
        <w:t>Activity Diagram Halaman Input Laporan</w:t>
      </w:r>
      <w:bookmarkEnd w:id="148"/>
      <w:bookmarkEnd w:id="149"/>
    </w:p>
    <w:p w14:paraId="1A5D4548" w14:textId="77777777" w:rsidR="00D07942" w:rsidRPr="00416ADE" w:rsidRDefault="00D07942" w:rsidP="00D07942">
      <w:pPr>
        <w:pStyle w:val="kkpheading-abc"/>
        <w:rPr>
          <w:rFonts w:cs="Times New Roman"/>
        </w:rPr>
      </w:pPr>
      <w:r w:rsidRPr="00416ADE">
        <w:rPr>
          <w:rFonts w:cs="Times New Roman"/>
        </w:rPr>
        <w:t>Activity Diagram Halaman Data Laporan</w:t>
      </w:r>
    </w:p>
    <w:p w14:paraId="0737A0C5" w14:textId="77777777" w:rsidR="00D07942" w:rsidRPr="00416ADE" w:rsidRDefault="00D07942" w:rsidP="00D07942">
      <w:pPr>
        <w:pStyle w:val="GambardanTabel"/>
        <w:keepNext/>
        <w:rPr>
          <w:rFonts w:cs="Times New Roman"/>
        </w:rPr>
      </w:pPr>
      <w:r w:rsidRPr="00416ADE">
        <w:rPr>
          <w:rFonts w:cs="Times New Roman"/>
        </w:rPr>
        <w:drawing>
          <wp:inline distT="0" distB="0" distL="0" distR="0" wp14:anchorId="00FDBF7C" wp14:editId="21A79C64">
            <wp:extent cx="2592000" cy="2487820"/>
            <wp:effectExtent l="0" t="0" r="0" b="8255"/>
            <wp:docPr id="44" name="Picture 4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omputer scree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2000" cy="2487820"/>
                    </a:xfrm>
                    <a:prstGeom prst="rect">
                      <a:avLst/>
                    </a:prstGeom>
                    <a:noFill/>
                  </pic:spPr>
                </pic:pic>
              </a:graphicData>
            </a:graphic>
          </wp:inline>
        </w:drawing>
      </w:r>
    </w:p>
    <w:p w14:paraId="7C1F4F39" w14:textId="17751B7C" w:rsidR="00D07942" w:rsidRPr="00416ADE" w:rsidRDefault="00D07942" w:rsidP="00D07942">
      <w:pPr>
        <w:pStyle w:val="Caption"/>
        <w:rPr>
          <w:rFonts w:ascii="Times New Roman" w:hAnsi="Times New Roman" w:cs="Times New Roman"/>
        </w:rPr>
      </w:pPr>
      <w:bookmarkStart w:id="150" w:name="_Toc112357683"/>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9</w:t>
      </w:r>
      <w:r w:rsidRPr="00416ADE">
        <w:rPr>
          <w:rFonts w:ascii="Times New Roman" w:hAnsi="Times New Roman" w:cs="Times New Roman"/>
          <w:noProof/>
        </w:rPr>
        <w:fldChar w:fldCharType="end"/>
      </w:r>
      <w:r w:rsidRPr="00416ADE">
        <w:rPr>
          <w:rFonts w:ascii="Times New Roman" w:hAnsi="Times New Roman" w:cs="Times New Roman"/>
        </w:rPr>
        <w:t>. Activity Diagram Halaman Data Laporan</w:t>
      </w:r>
      <w:bookmarkEnd w:id="150"/>
      <w:r w:rsidRPr="00416ADE">
        <w:rPr>
          <w:rFonts w:ascii="Times New Roman" w:hAnsi="Times New Roman" w:cs="Times New Roman"/>
        </w:rPr>
        <w:br/>
      </w:r>
      <w:r w:rsidRPr="00416ADE">
        <w:rPr>
          <w:rFonts w:ascii="Times New Roman" w:hAnsi="Times New Roman" w:cs="Times New Roman"/>
        </w:rPr>
        <w:br/>
      </w:r>
    </w:p>
    <w:p w14:paraId="582F3D9C" w14:textId="77777777" w:rsidR="00D07942" w:rsidRPr="00416ADE" w:rsidRDefault="00D07942" w:rsidP="00D07942">
      <w:pPr>
        <w:pStyle w:val="kkpheading-abc"/>
        <w:rPr>
          <w:rFonts w:cs="Times New Roman"/>
        </w:rPr>
      </w:pPr>
      <w:r w:rsidRPr="00416ADE">
        <w:rPr>
          <w:rFonts w:cs="Times New Roman"/>
        </w:rPr>
        <w:t>Activity Diagram Halaman Edit Laporan</w:t>
      </w:r>
    </w:p>
    <w:p w14:paraId="275B65E9" w14:textId="77777777" w:rsidR="00D07942" w:rsidRPr="00416ADE" w:rsidRDefault="00D07942" w:rsidP="00D07942">
      <w:pPr>
        <w:pStyle w:val="GambardanTabel"/>
        <w:rPr>
          <w:rFonts w:cs="Times New Roman"/>
        </w:rPr>
      </w:pPr>
      <w:r w:rsidRPr="00416ADE">
        <w:rPr>
          <w:rFonts w:cs="Times New Roman"/>
        </w:rPr>
        <w:drawing>
          <wp:inline distT="0" distB="0" distL="0" distR="0" wp14:anchorId="36275F7A" wp14:editId="1F86A4AD">
            <wp:extent cx="2592000" cy="3154572"/>
            <wp:effectExtent l="0" t="0" r="0" b="8255"/>
            <wp:docPr id="31" name="Picture 3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 screen&#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2000" cy="3154572"/>
                    </a:xfrm>
                    <a:prstGeom prst="rect">
                      <a:avLst/>
                    </a:prstGeom>
                    <a:noFill/>
                  </pic:spPr>
                </pic:pic>
              </a:graphicData>
            </a:graphic>
          </wp:inline>
        </w:drawing>
      </w:r>
    </w:p>
    <w:p w14:paraId="7861661F" w14:textId="3996166C" w:rsidR="00D07942" w:rsidRPr="00416ADE" w:rsidRDefault="00D07942" w:rsidP="00D07942">
      <w:pPr>
        <w:pStyle w:val="Caption"/>
        <w:rPr>
          <w:rFonts w:ascii="Times New Roman" w:hAnsi="Times New Roman" w:cs="Times New Roman"/>
        </w:rPr>
      </w:pPr>
      <w:bookmarkStart w:id="151" w:name="_Toc112357684"/>
      <w:r w:rsidRPr="00416ADE">
        <w:rPr>
          <w:rFonts w:ascii="Times New Roman" w:hAnsi="Times New Roman" w:cs="Times New Roman"/>
        </w:rPr>
        <w:lastRenderedPageBreak/>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0</w:t>
      </w:r>
      <w:r w:rsidRPr="00416ADE">
        <w:rPr>
          <w:rFonts w:ascii="Times New Roman" w:hAnsi="Times New Roman" w:cs="Times New Roman"/>
          <w:noProof/>
        </w:rPr>
        <w:fldChar w:fldCharType="end"/>
      </w:r>
      <w:r w:rsidRPr="00416ADE">
        <w:rPr>
          <w:rFonts w:ascii="Times New Roman" w:hAnsi="Times New Roman" w:cs="Times New Roman"/>
        </w:rPr>
        <w:t>. Activity Diagram Halaman Edit Laporan</w:t>
      </w:r>
      <w:bookmarkEnd w:id="151"/>
      <w:r w:rsidRPr="00416ADE">
        <w:rPr>
          <w:rFonts w:ascii="Times New Roman" w:hAnsi="Times New Roman" w:cs="Times New Roman"/>
        </w:rPr>
        <w:br/>
      </w:r>
    </w:p>
    <w:p w14:paraId="4B97A23B" w14:textId="77777777" w:rsidR="00D07942" w:rsidRPr="00416ADE" w:rsidRDefault="00D07942" w:rsidP="00D07942">
      <w:pPr>
        <w:pStyle w:val="kkpheading-abc"/>
        <w:rPr>
          <w:rFonts w:cs="Times New Roman"/>
        </w:rPr>
      </w:pPr>
      <w:r w:rsidRPr="00416ADE">
        <w:rPr>
          <w:rFonts w:cs="Times New Roman"/>
        </w:rPr>
        <w:t>Activity Diagram Halaman Hapus Laporan</w:t>
      </w:r>
    </w:p>
    <w:p w14:paraId="13378BBA" w14:textId="77777777" w:rsidR="00D07942" w:rsidRPr="00416ADE" w:rsidRDefault="00D07942" w:rsidP="00D07942">
      <w:pPr>
        <w:pStyle w:val="GambardanTabel"/>
        <w:rPr>
          <w:rFonts w:cs="Times New Roman"/>
        </w:rPr>
      </w:pPr>
      <w:r w:rsidRPr="00416ADE">
        <w:rPr>
          <w:rFonts w:cs="Times New Roman"/>
        </w:rPr>
        <w:drawing>
          <wp:inline distT="0" distB="0" distL="0" distR="0" wp14:anchorId="0B683873" wp14:editId="384A3EB6">
            <wp:extent cx="2592000" cy="3067061"/>
            <wp:effectExtent l="0" t="0" r="0" b="0"/>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omputer&#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92000" cy="3067061"/>
                    </a:xfrm>
                    <a:prstGeom prst="rect">
                      <a:avLst/>
                    </a:prstGeom>
                    <a:noFill/>
                  </pic:spPr>
                </pic:pic>
              </a:graphicData>
            </a:graphic>
          </wp:inline>
        </w:drawing>
      </w:r>
    </w:p>
    <w:p w14:paraId="54F80D53" w14:textId="4830F4EB" w:rsidR="00D07942" w:rsidRPr="00416ADE" w:rsidRDefault="00D07942" w:rsidP="00D07942">
      <w:pPr>
        <w:pStyle w:val="Caption"/>
        <w:rPr>
          <w:rFonts w:ascii="Times New Roman" w:hAnsi="Times New Roman" w:cs="Times New Roman"/>
        </w:rPr>
      </w:pPr>
      <w:bookmarkStart w:id="152" w:name="_Toc112357685"/>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1</w:t>
      </w:r>
      <w:r w:rsidRPr="00416ADE">
        <w:rPr>
          <w:rFonts w:ascii="Times New Roman" w:hAnsi="Times New Roman" w:cs="Times New Roman"/>
          <w:noProof/>
        </w:rPr>
        <w:fldChar w:fldCharType="end"/>
      </w:r>
      <w:r w:rsidRPr="00416ADE">
        <w:rPr>
          <w:rFonts w:ascii="Times New Roman" w:hAnsi="Times New Roman" w:cs="Times New Roman"/>
        </w:rPr>
        <w:t>. Activity Diagram Halaman Hapus Laporan</w:t>
      </w:r>
      <w:bookmarkEnd w:id="152"/>
    </w:p>
    <w:p w14:paraId="4B24102E" w14:textId="77777777" w:rsidR="00D07942" w:rsidRPr="00416ADE" w:rsidRDefault="00D07942" w:rsidP="00D07942">
      <w:pPr>
        <w:pStyle w:val="kkplistabc"/>
        <w:numPr>
          <w:ilvl w:val="0"/>
          <w:numId w:val="0"/>
        </w:numPr>
        <w:ind w:left="1361"/>
        <w:rPr>
          <w:rFonts w:cs="Times New Roman"/>
        </w:rPr>
      </w:pPr>
    </w:p>
    <w:p w14:paraId="418D852F" w14:textId="77777777" w:rsidR="00D07942" w:rsidRPr="00416ADE" w:rsidRDefault="00D07942" w:rsidP="00D07942">
      <w:pPr>
        <w:pStyle w:val="kkpheading-abc"/>
        <w:rPr>
          <w:rFonts w:cs="Times New Roman"/>
        </w:rPr>
      </w:pPr>
      <w:r w:rsidRPr="00416ADE">
        <w:rPr>
          <w:rFonts w:cs="Times New Roman"/>
        </w:rPr>
        <w:t>Activity Diagram Halaman Dashboard Laporan</w:t>
      </w:r>
    </w:p>
    <w:p w14:paraId="6D3B390F" w14:textId="77777777" w:rsidR="00D07942" w:rsidRPr="00416ADE" w:rsidRDefault="00D07942" w:rsidP="00D07942">
      <w:pPr>
        <w:pStyle w:val="GambardanTabel"/>
        <w:rPr>
          <w:rFonts w:cs="Times New Roman"/>
        </w:rPr>
      </w:pPr>
      <w:r w:rsidRPr="00416ADE">
        <w:rPr>
          <w:rFonts w:cs="Times New Roman"/>
        </w:rPr>
        <w:drawing>
          <wp:inline distT="0" distB="0" distL="0" distR="0" wp14:anchorId="1354A908" wp14:editId="31E55460">
            <wp:extent cx="2592000" cy="2393295"/>
            <wp:effectExtent l="0" t="0" r="0" b="7620"/>
            <wp:docPr id="43" name="Picture 4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omputer screen&#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92000" cy="2393295"/>
                    </a:xfrm>
                    <a:prstGeom prst="rect">
                      <a:avLst/>
                    </a:prstGeom>
                    <a:noFill/>
                  </pic:spPr>
                </pic:pic>
              </a:graphicData>
            </a:graphic>
          </wp:inline>
        </w:drawing>
      </w:r>
    </w:p>
    <w:p w14:paraId="1408DE40" w14:textId="5D0292D6" w:rsidR="00D07942" w:rsidRPr="00416ADE" w:rsidRDefault="00D07942" w:rsidP="00D07942">
      <w:pPr>
        <w:pStyle w:val="Caption"/>
        <w:rPr>
          <w:rFonts w:ascii="Times New Roman" w:hAnsi="Times New Roman" w:cs="Times New Roman"/>
        </w:rPr>
      </w:pPr>
      <w:bookmarkStart w:id="153" w:name="_Toc112357686"/>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2</w:t>
      </w:r>
      <w:r w:rsidRPr="00416ADE">
        <w:rPr>
          <w:rFonts w:ascii="Times New Roman" w:hAnsi="Times New Roman" w:cs="Times New Roman"/>
          <w:noProof/>
        </w:rPr>
        <w:fldChar w:fldCharType="end"/>
      </w:r>
      <w:r w:rsidRPr="00416ADE">
        <w:rPr>
          <w:rFonts w:ascii="Times New Roman" w:hAnsi="Times New Roman" w:cs="Times New Roman"/>
        </w:rPr>
        <w:t>. Activity Diagram Halaman Dashboard Laporan</w:t>
      </w:r>
      <w:bookmarkEnd w:id="153"/>
    </w:p>
    <w:p w14:paraId="33430302" w14:textId="77777777" w:rsidR="00D07942" w:rsidRPr="00416ADE" w:rsidRDefault="00D07942" w:rsidP="00D07942">
      <w:pPr>
        <w:rPr>
          <w:rFonts w:eastAsiaTheme="majorEastAsia" w:cs="Times New Roman"/>
          <w:iCs/>
          <w:szCs w:val="18"/>
        </w:rPr>
      </w:pPr>
      <w:r w:rsidRPr="00416ADE">
        <w:rPr>
          <w:rFonts w:cs="Times New Roman"/>
        </w:rPr>
        <w:lastRenderedPageBreak/>
        <w:br w:type="page"/>
      </w:r>
    </w:p>
    <w:p w14:paraId="2CD741B0" w14:textId="77777777" w:rsidR="00D07942" w:rsidRPr="00416ADE" w:rsidRDefault="00D07942" w:rsidP="00D07942">
      <w:pPr>
        <w:pStyle w:val="kkpheading-abc"/>
        <w:rPr>
          <w:rFonts w:cs="Times New Roman"/>
        </w:rPr>
      </w:pPr>
      <w:r w:rsidRPr="00416ADE">
        <w:rPr>
          <w:rFonts w:cs="Times New Roman"/>
        </w:rPr>
        <w:lastRenderedPageBreak/>
        <w:t>Activity Diagram Perintah Logout</w:t>
      </w:r>
    </w:p>
    <w:p w14:paraId="58FFCE3C" w14:textId="77777777" w:rsidR="00D07942" w:rsidRPr="00416ADE" w:rsidRDefault="00D07942" w:rsidP="00D07942">
      <w:pPr>
        <w:pStyle w:val="GambardanTabel"/>
        <w:keepNext/>
        <w:rPr>
          <w:rFonts w:cs="Times New Roman"/>
        </w:rPr>
      </w:pPr>
      <w:r w:rsidRPr="00416ADE">
        <w:rPr>
          <w:rFonts w:cs="Times New Roman"/>
        </w:rPr>
        <w:drawing>
          <wp:inline distT="0" distB="0" distL="0" distR="0" wp14:anchorId="45E2B0C1" wp14:editId="24A3B9B3">
            <wp:extent cx="2808000" cy="1996905"/>
            <wp:effectExtent l="0" t="0" r="0" b="381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08000" cy="1996905"/>
                    </a:xfrm>
                    <a:prstGeom prst="rect">
                      <a:avLst/>
                    </a:prstGeom>
                    <a:noFill/>
                  </pic:spPr>
                </pic:pic>
              </a:graphicData>
            </a:graphic>
          </wp:inline>
        </w:drawing>
      </w:r>
    </w:p>
    <w:p w14:paraId="6897B0B5" w14:textId="36D94FD8" w:rsidR="00D07942" w:rsidRPr="00416ADE" w:rsidRDefault="00D07942" w:rsidP="00D07942">
      <w:pPr>
        <w:pStyle w:val="Caption"/>
        <w:rPr>
          <w:rFonts w:ascii="Times New Roman" w:hAnsi="Times New Roman" w:cs="Times New Roman"/>
        </w:rPr>
      </w:pPr>
      <w:bookmarkStart w:id="154" w:name="_Toc112357687"/>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3</w:t>
      </w:r>
      <w:r w:rsidRPr="00416ADE">
        <w:rPr>
          <w:rFonts w:ascii="Times New Roman" w:hAnsi="Times New Roman" w:cs="Times New Roman"/>
          <w:noProof/>
        </w:rPr>
        <w:fldChar w:fldCharType="end"/>
      </w:r>
      <w:r w:rsidRPr="00416ADE">
        <w:rPr>
          <w:rFonts w:ascii="Times New Roman" w:hAnsi="Times New Roman" w:cs="Times New Roman"/>
        </w:rPr>
        <w:t>. Activity Diagram Perintah Logout</w:t>
      </w:r>
      <w:bookmarkEnd w:id="154"/>
    </w:p>
    <w:p w14:paraId="1E62F296" w14:textId="77777777" w:rsidR="00D07942" w:rsidRPr="00416ADE" w:rsidRDefault="00D07942" w:rsidP="00D07942">
      <w:pPr>
        <w:pStyle w:val="GambardanTabel"/>
        <w:rPr>
          <w:rFonts w:cs="Times New Roman"/>
        </w:rPr>
      </w:pPr>
    </w:p>
    <w:p w14:paraId="55012E5F" w14:textId="77777777" w:rsidR="00D07942" w:rsidRPr="00416ADE" w:rsidRDefault="00D07942" w:rsidP="00D07942">
      <w:pPr>
        <w:pStyle w:val="GambardanTabel"/>
        <w:rPr>
          <w:rFonts w:cs="Times New Roman"/>
        </w:rPr>
      </w:pPr>
    </w:p>
    <w:p w14:paraId="295CD019" w14:textId="77777777" w:rsidR="00D07942" w:rsidRPr="00416ADE" w:rsidRDefault="00D07942" w:rsidP="00D07942">
      <w:pPr>
        <w:pStyle w:val="GambardanTabel"/>
        <w:rPr>
          <w:rFonts w:cs="Times New Roman"/>
        </w:rPr>
      </w:pPr>
    </w:p>
    <w:p w14:paraId="68A823E6" w14:textId="77777777" w:rsidR="00D07942" w:rsidRPr="00416ADE" w:rsidRDefault="00D07942" w:rsidP="00E938D4">
      <w:pPr>
        <w:pStyle w:val="kkpheading-4"/>
      </w:pPr>
      <w:r w:rsidRPr="00416ADE">
        <w:t>Sequence Diagram</w:t>
      </w:r>
    </w:p>
    <w:p w14:paraId="15762013" w14:textId="77777777" w:rsidR="00D07942" w:rsidRPr="00416ADE" w:rsidRDefault="00D07942" w:rsidP="00D07942">
      <w:pPr>
        <w:pStyle w:val="kkpheading-abc"/>
        <w:numPr>
          <w:ilvl w:val="5"/>
          <w:numId w:val="24"/>
        </w:numPr>
        <w:rPr>
          <w:rFonts w:cs="Times New Roman"/>
        </w:rPr>
      </w:pPr>
      <w:r w:rsidRPr="00416ADE">
        <w:rPr>
          <w:rFonts w:cs="Times New Roman"/>
        </w:rPr>
        <w:t>Sequence Diagram Halaman Login</w:t>
      </w:r>
    </w:p>
    <w:p w14:paraId="6FB9337E" w14:textId="77777777" w:rsidR="00D07942" w:rsidRPr="00416ADE" w:rsidRDefault="00D07942" w:rsidP="00D07942">
      <w:pPr>
        <w:pStyle w:val="GambardanTabel"/>
        <w:rPr>
          <w:rFonts w:cs="Times New Roman"/>
        </w:rPr>
      </w:pPr>
      <w:r w:rsidRPr="00416ADE">
        <w:rPr>
          <w:rFonts w:cs="Times New Roman"/>
        </w:rPr>
        <w:drawing>
          <wp:inline distT="0" distB="0" distL="0" distR="0" wp14:anchorId="3817DCD9" wp14:editId="06803BFD">
            <wp:extent cx="4140000" cy="2681586"/>
            <wp:effectExtent l="0" t="0" r="0" b="5080"/>
            <wp:docPr id="17" name="Picture 17" descr="A diagram of a log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diagram of a login&#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40000" cy="2681586"/>
                    </a:xfrm>
                    <a:prstGeom prst="rect">
                      <a:avLst/>
                    </a:prstGeom>
                    <a:noFill/>
                  </pic:spPr>
                </pic:pic>
              </a:graphicData>
            </a:graphic>
          </wp:inline>
        </w:drawing>
      </w:r>
    </w:p>
    <w:p w14:paraId="2EF96AA0" w14:textId="62970857" w:rsidR="00D07942" w:rsidRPr="00416ADE" w:rsidRDefault="00D07942" w:rsidP="00D07942">
      <w:pPr>
        <w:pStyle w:val="Caption"/>
        <w:rPr>
          <w:rFonts w:ascii="Times New Roman" w:hAnsi="Times New Roman" w:cs="Times New Roman"/>
        </w:rPr>
      </w:pPr>
      <w:bookmarkStart w:id="155" w:name="_Toc112357688"/>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4</w:t>
      </w:r>
      <w:r w:rsidRPr="00416ADE">
        <w:rPr>
          <w:rFonts w:ascii="Times New Roman" w:hAnsi="Times New Roman" w:cs="Times New Roman"/>
          <w:noProof/>
        </w:rPr>
        <w:fldChar w:fldCharType="end"/>
      </w:r>
      <w:r w:rsidRPr="00416ADE">
        <w:rPr>
          <w:rFonts w:ascii="Times New Roman" w:hAnsi="Times New Roman" w:cs="Times New Roman"/>
        </w:rPr>
        <w:t>. Sequence Diagram Halaman Login</w:t>
      </w:r>
      <w:bookmarkEnd w:id="155"/>
    </w:p>
    <w:p w14:paraId="317C4DB9" w14:textId="77777777" w:rsidR="00D07942" w:rsidRPr="00416ADE" w:rsidRDefault="00D07942" w:rsidP="00E938D4">
      <w:pPr>
        <w:pStyle w:val="kkpheading-4"/>
        <w:numPr>
          <w:ilvl w:val="0"/>
          <w:numId w:val="0"/>
        </w:numPr>
        <w:ind w:left="1021"/>
      </w:pPr>
    </w:p>
    <w:p w14:paraId="08BE84A2" w14:textId="77777777" w:rsidR="00D07942" w:rsidRPr="00416ADE" w:rsidRDefault="00D07942" w:rsidP="00D07942">
      <w:pPr>
        <w:rPr>
          <w:rFonts w:cs="Times New Roman"/>
        </w:rPr>
      </w:pPr>
      <w:r w:rsidRPr="00416ADE">
        <w:rPr>
          <w:rFonts w:cs="Times New Roman"/>
        </w:rPr>
        <w:br w:type="page"/>
      </w:r>
    </w:p>
    <w:p w14:paraId="0FF2E6D6" w14:textId="77777777" w:rsidR="00D07942" w:rsidRPr="00416ADE" w:rsidRDefault="00D07942" w:rsidP="00D07942">
      <w:pPr>
        <w:pStyle w:val="kkpheading-abc"/>
        <w:rPr>
          <w:rFonts w:cs="Times New Roman"/>
        </w:rPr>
      </w:pPr>
      <w:r w:rsidRPr="00416ADE">
        <w:rPr>
          <w:rFonts w:cs="Times New Roman"/>
        </w:rPr>
        <w:lastRenderedPageBreak/>
        <w:t>S</w:t>
      </w:r>
      <w:bookmarkStart w:id="156" w:name="_Hlk110169161"/>
      <w:r w:rsidRPr="00416ADE">
        <w:rPr>
          <w:rFonts w:cs="Times New Roman"/>
        </w:rPr>
        <w:t>equence Diagram Halaman Registrasi</w:t>
      </w:r>
      <w:bookmarkEnd w:id="156"/>
    </w:p>
    <w:p w14:paraId="748E6B1E" w14:textId="77777777" w:rsidR="00D07942" w:rsidRPr="00416ADE" w:rsidRDefault="00D07942" w:rsidP="00D07942">
      <w:pPr>
        <w:pStyle w:val="GambardanTabel"/>
        <w:rPr>
          <w:rFonts w:cs="Times New Roman"/>
        </w:rPr>
      </w:pPr>
      <w:r w:rsidRPr="00416ADE">
        <w:rPr>
          <w:rFonts w:cs="Times New Roman"/>
        </w:rPr>
        <w:drawing>
          <wp:inline distT="0" distB="0" distL="0" distR="0" wp14:anchorId="008A1382" wp14:editId="4C1B175A">
            <wp:extent cx="3228036" cy="2880000"/>
            <wp:effectExtent l="0" t="0" r="0" b="0"/>
            <wp:docPr id="45" name="Picture 45"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diagram of a data flow&#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28036" cy="2880000"/>
                    </a:xfrm>
                    <a:prstGeom prst="rect">
                      <a:avLst/>
                    </a:prstGeom>
                    <a:noFill/>
                  </pic:spPr>
                </pic:pic>
              </a:graphicData>
            </a:graphic>
          </wp:inline>
        </w:drawing>
      </w:r>
    </w:p>
    <w:p w14:paraId="16B053C3" w14:textId="2E56AF7B" w:rsidR="00D07942" w:rsidRPr="00416ADE" w:rsidRDefault="00D07942" w:rsidP="00D07942">
      <w:pPr>
        <w:pStyle w:val="Caption"/>
        <w:rPr>
          <w:rFonts w:ascii="Times New Roman" w:hAnsi="Times New Roman" w:cs="Times New Roman"/>
        </w:rPr>
      </w:pPr>
      <w:bookmarkStart w:id="157" w:name="_Toc112357689"/>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5</w:t>
      </w:r>
      <w:r w:rsidRPr="00416ADE">
        <w:rPr>
          <w:rFonts w:ascii="Times New Roman" w:hAnsi="Times New Roman" w:cs="Times New Roman"/>
          <w:noProof/>
        </w:rPr>
        <w:fldChar w:fldCharType="end"/>
      </w:r>
      <w:r w:rsidRPr="00416ADE">
        <w:rPr>
          <w:rFonts w:ascii="Times New Roman" w:hAnsi="Times New Roman" w:cs="Times New Roman"/>
        </w:rPr>
        <w:t>. Sequence Diagram Halaman Registrasi</w:t>
      </w:r>
      <w:bookmarkEnd w:id="157"/>
      <w:r w:rsidRPr="00416ADE">
        <w:rPr>
          <w:rFonts w:ascii="Times New Roman" w:hAnsi="Times New Roman" w:cs="Times New Roman"/>
        </w:rPr>
        <w:br/>
      </w:r>
    </w:p>
    <w:p w14:paraId="058A2F0B" w14:textId="77777777" w:rsidR="00D07942" w:rsidRPr="00416ADE" w:rsidRDefault="00D07942" w:rsidP="00D07942">
      <w:pPr>
        <w:pStyle w:val="kkpheading-abc"/>
        <w:rPr>
          <w:rFonts w:cs="Times New Roman"/>
        </w:rPr>
      </w:pPr>
      <w:r w:rsidRPr="00416ADE">
        <w:rPr>
          <w:rFonts w:cs="Times New Roman"/>
        </w:rPr>
        <w:t>Sequence Diagram Halaman Tambah Data Item</w:t>
      </w:r>
    </w:p>
    <w:p w14:paraId="213B6C40" w14:textId="77777777" w:rsidR="00D07942" w:rsidRPr="00416ADE" w:rsidRDefault="00D07942" w:rsidP="00D07942">
      <w:pPr>
        <w:pStyle w:val="GambardanTabel"/>
        <w:rPr>
          <w:rFonts w:cs="Times New Roman"/>
        </w:rPr>
      </w:pPr>
      <w:r w:rsidRPr="00416ADE">
        <w:rPr>
          <w:rFonts w:cs="Times New Roman"/>
        </w:rPr>
        <w:drawing>
          <wp:inline distT="0" distB="0" distL="0" distR="0" wp14:anchorId="465BA938" wp14:editId="4577A043">
            <wp:extent cx="4140000" cy="2789201"/>
            <wp:effectExtent l="0" t="0" r="0" b="0"/>
            <wp:docPr id="21" name="Picture 2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diagram of a company&#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40000" cy="2789201"/>
                    </a:xfrm>
                    <a:prstGeom prst="rect">
                      <a:avLst/>
                    </a:prstGeom>
                    <a:noFill/>
                  </pic:spPr>
                </pic:pic>
              </a:graphicData>
            </a:graphic>
          </wp:inline>
        </w:drawing>
      </w:r>
    </w:p>
    <w:p w14:paraId="7FB49003" w14:textId="0F9D3228" w:rsidR="00D07942" w:rsidRPr="00416ADE" w:rsidRDefault="00D07942" w:rsidP="00D07942">
      <w:pPr>
        <w:pStyle w:val="Caption"/>
        <w:rPr>
          <w:rFonts w:ascii="Times New Roman" w:hAnsi="Times New Roman" w:cs="Times New Roman"/>
        </w:rPr>
      </w:pPr>
      <w:bookmarkStart w:id="158" w:name="_Toc112357690"/>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6</w:t>
      </w:r>
      <w:r w:rsidRPr="00416ADE">
        <w:rPr>
          <w:rFonts w:ascii="Times New Roman" w:hAnsi="Times New Roman" w:cs="Times New Roman"/>
          <w:noProof/>
        </w:rPr>
        <w:fldChar w:fldCharType="end"/>
      </w:r>
      <w:r w:rsidRPr="00416ADE">
        <w:rPr>
          <w:rFonts w:ascii="Times New Roman" w:hAnsi="Times New Roman" w:cs="Times New Roman"/>
        </w:rPr>
        <w:t>. Sequence Diagram Halaman Tambah Data Item</w:t>
      </w:r>
      <w:bookmarkEnd w:id="158"/>
    </w:p>
    <w:p w14:paraId="4D05CF35" w14:textId="77777777" w:rsidR="00D07942" w:rsidRPr="00416ADE" w:rsidRDefault="00D07942" w:rsidP="00D07942">
      <w:pPr>
        <w:pStyle w:val="kkplistabc"/>
        <w:numPr>
          <w:ilvl w:val="0"/>
          <w:numId w:val="0"/>
        </w:numPr>
        <w:ind w:left="1361"/>
        <w:rPr>
          <w:rFonts w:cs="Times New Roman"/>
        </w:rPr>
      </w:pPr>
    </w:p>
    <w:p w14:paraId="72EAF181" w14:textId="77777777" w:rsidR="00D07942" w:rsidRPr="00416ADE" w:rsidRDefault="00D07942" w:rsidP="00D07942">
      <w:pPr>
        <w:pStyle w:val="kkplistabc"/>
        <w:numPr>
          <w:ilvl w:val="0"/>
          <w:numId w:val="0"/>
        </w:numPr>
        <w:ind w:left="1361"/>
        <w:rPr>
          <w:rFonts w:cs="Times New Roman"/>
        </w:rPr>
      </w:pPr>
    </w:p>
    <w:p w14:paraId="3A3FC61E" w14:textId="77777777" w:rsidR="00D07942" w:rsidRPr="00416ADE" w:rsidRDefault="00D07942" w:rsidP="00D07942">
      <w:pPr>
        <w:pStyle w:val="kkpheading-abc"/>
        <w:rPr>
          <w:rFonts w:cs="Times New Roman"/>
        </w:rPr>
      </w:pPr>
      <w:r w:rsidRPr="00416ADE">
        <w:rPr>
          <w:rFonts w:cs="Times New Roman"/>
        </w:rPr>
        <w:lastRenderedPageBreak/>
        <w:t>Sequence Diagram Halaman Input Data Laporan Produksi</w:t>
      </w:r>
    </w:p>
    <w:p w14:paraId="3BA0483D" w14:textId="77777777" w:rsidR="00D07942" w:rsidRPr="00416ADE" w:rsidRDefault="00D07942" w:rsidP="00D07942">
      <w:pPr>
        <w:pStyle w:val="GambardanTabel"/>
        <w:rPr>
          <w:rFonts w:cs="Times New Roman"/>
        </w:rPr>
      </w:pPr>
      <w:r w:rsidRPr="00416ADE">
        <w:rPr>
          <w:rFonts w:cs="Times New Roman"/>
        </w:rPr>
        <w:drawing>
          <wp:inline distT="0" distB="0" distL="0" distR="0" wp14:anchorId="194BF8CB" wp14:editId="12943E0B">
            <wp:extent cx="4140000" cy="2792021"/>
            <wp:effectExtent l="0" t="0" r="0" b="8890"/>
            <wp:docPr id="22" name="Picture 2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company&#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40000" cy="2792021"/>
                    </a:xfrm>
                    <a:prstGeom prst="rect">
                      <a:avLst/>
                    </a:prstGeom>
                    <a:noFill/>
                  </pic:spPr>
                </pic:pic>
              </a:graphicData>
            </a:graphic>
          </wp:inline>
        </w:drawing>
      </w:r>
    </w:p>
    <w:p w14:paraId="0F000FC0" w14:textId="1141DFC7" w:rsidR="00D07942" w:rsidRPr="00416ADE" w:rsidRDefault="00D07942" w:rsidP="00D07942">
      <w:pPr>
        <w:pStyle w:val="Caption"/>
        <w:rPr>
          <w:rFonts w:ascii="Times New Roman" w:hAnsi="Times New Roman" w:cs="Times New Roman"/>
        </w:rPr>
      </w:pPr>
      <w:bookmarkStart w:id="159" w:name="_Toc112357691"/>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7</w:t>
      </w:r>
      <w:r w:rsidRPr="00416ADE">
        <w:rPr>
          <w:rFonts w:ascii="Times New Roman" w:hAnsi="Times New Roman" w:cs="Times New Roman"/>
          <w:noProof/>
        </w:rPr>
        <w:fldChar w:fldCharType="end"/>
      </w:r>
      <w:r w:rsidRPr="00416ADE">
        <w:rPr>
          <w:rFonts w:ascii="Times New Roman" w:hAnsi="Times New Roman" w:cs="Times New Roman"/>
        </w:rPr>
        <w:t>. Sequence Diagram Halaman Input Data Laporan Produksi</w:t>
      </w:r>
      <w:bookmarkEnd w:id="159"/>
      <w:r w:rsidRPr="00416ADE">
        <w:rPr>
          <w:rFonts w:ascii="Times New Roman" w:hAnsi="Times New Roman" w:cs="Times New Roman"/>
        </w:rPr>
        <w:br/>
      </w:r>
      <w:r w:rsidRPr="00416ADE">
        <w:rPr>
          <w:rFonts w:ascii="Times New Roman" w:hAnsi="Times New Roman" w:cs="Times New Roman"/>
        </w:rPr>
        <w:br/>
      </w:r>
      <w:r w:rsidRPr="00416ADE">
        <w:rPr>
          <w:rFonts w:ascii="Times New Roman" w:hAnsi="Times New Roman" w:cs="Times New Roman"/>
        </w:rPr>
        <w:br/>
      </w:r>
    </w:p>
    <w:p w14:paraId="1068E616" w14:textId="77777777" w:rsidR="00D07942" w:rsidRPr="00416ADE" w:rsidRDefault="00D07942" w:rsidP="00D07942">
      <w:pPr>
        <w:pStyle w:val="kkpheading-abc"/>
        <w:rPr>
          <w:rFonts w:cs="Times New Roman"/>
        </w:rPr>
      </w:pPr>
      <w:r w:rsidRPr="00416ADE">
        <w:rPr>
          <w:rFonts w:cs="Times New Roman"/>
        </w:rPr>
        <w:t>Sequence Diagram Halaman Data Laporan</w:t>
      </w:r>
    </w:p>
    <w:p w14:paraId="234F8959" w14:textId="77777777" w:rsidR="00D07942" w:rsidRPr="00416ADE" w:rsidRDefault="00D07942" w:rsidP="00D07942">
      <w:pPr>
        <w:pStyle w:val="GambardanTabel"/>
        <w:rPr>
          <w:rFonts w:cs="Times New Roman"/>
        </w:rPr>
      </w:pPr>
      <w:r w:rsidRPr="00416ADE">
        <w:rPr>
          <w:rFonts w:cs="Times New Roman"/>
        </w:rPr>
        <w:drawing>
          <wp:inline distT="0" distB="0" distL="0" distR="0" wp14:anchorId="5C1CEB9C" wp14:editId="5C87A1AD">
            <wp:extent cx="3320061" cy="2880000"/>
            <wp:effectExtent l="0" t="0" r="0" b="0"/>
            <wp:docPr id="53" name="Picture 53"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diagram of a data processing process&#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320061" cy="2880000"/>
                    </a:xfrm>
                    <a:prstGeom prst="rect">
                      <a:avLst/>
                    </a:prstGeom>
                    <a:noFill/>
                  </pic:spPr>
                </pic:pic>
              </a:graphicData>
            </a:graphic>
          </wp:inline>
        </w:drawing>
      </w:r>
    </w:p>
    <w:p w14:paraId="3D54ED61" w14:textId="1CF8BACA" w:rsidR="00D07942" w:rsidRPr="00416ADE" w:rsidRDefault="00D07942" w:rsidP="00D07942">
      <w:pPr>
        <w:pStyle w:val="Caption"/>
        <w:rPr>
          <w:rFonts w:ascii="Times New Roman" w:hAnsi="Times New Roman" w:cs="Times New Roman"/>
          <w:iCs w:val="0"/>
        </w:rPr>
      </w:pPr>
      <w:bookmarkStart w:id="160" w:name="_Toc112357692"/>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8</w:t>
      </w:r>
      <w:r w:rsidRPr="00416ADE">
        <w:rPr>
          <w:rFonts w:ascii="Times New Roman" w:hAnsi="Times New Roman" w:cs="Times New Roman"/>
          <w:noProof/>
        </w:rPr>
        <w:fldChar w:fldCharType="end"/>
      </w:r>
      <w:r w:rsidRPr="00416ADE">
        <w:rPr>
          <w:rFonts w:ascii="Times New Roman" w:hAnsi="Times New Roman" w:cs="Times New Roman"/>
        </w:rPr>
        <w:t>. Sequence Diagram Halaman Data Laporan</w:t>
      </w:r>
      <w:bookmarkEnd w:id="160"/>
      <w:r w:rsidRPr="00416ADE">
        <w:rPr>
          <w:rFonts w:ascii="Times New Roman" w:hAnsi="Times New Roman" w:cs="Times New Roman"/>
        </w:rPr>
        <w:br w:type="page"/>
      </w:r>
    </w:p>
    <w:p w14:paraId="7E23781A" w14:textId="77777777" w:rsidR="00D07942" w:rsidRPr="00416ADE" w:rsidRDefault="00D07942" w:rsidP="00D07942">
      <w:pPr>
        <w:pStyle w:val="kkpheading-abc"/>
        <w:rPr>
          <w:rFonts w:cs="Times New Roman"/>
        </w:rPr>
      </w:pPr>
      <w:r w:rsidRPr="00416ADE">
        <w:rPr>
          <w:rFonts w:cs="Times New Roman"/>
        </w:rPr>
        <w:lastRenderedPageBreak/>
        <w:t>Sequence Diagram Halaman Edit Data Laporan Produksi</w:t>
      </w:r>
    </w:p>
    <w:p w14:paraId="31C383CB" w14:textId="77777777" w:rsidR="00D07942" w:rsidRPr="00416ADE" w:rsidRDefault="00D07942" w:rsidP="00D07942">
      <w:pPr>
        <w:pStyle w:val="GambardanTabel"/>
        <w:rPr>
          <w:rFonts w:cs="Times New Roman"/>
        </w:rPr>
      </w:pPr>
      <w:r w:rsidRPr="00416ADE">
        <w:rPr>
          <w:rFonts w:cs="Times New Roman"/>
        </w:rPr>
        <w:drawing>
          <wp:inline distT="0" distB="0" distL="0" distR="0" wp14:anchorId="5A525A2A" wp14:editId="2459E1D0">
            <wp:extent cx="4099179" cy="2808000"/>
            <wp:effectExtent l="0" t="0" r="0" b="0"/>
            <wp:docPr id="54" name="Picture 54" descr="A diagram of a software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diagram of a software projec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99179" cy="2808000"/>
                    </a:xfrm>
                    <a:prstGeom prst="rect">
                      <a:avLst/>
                    </a:prstGeom>
                    <a:noFill/>
                  </pic:spPr>
                </pic:pic>
              </a:graphicData>
            </a:graphic>
          </wp:inline>
        </w:drawing>
      </w:r>
    </w:p>
    <w:p w14:paraId="34A3D073" w14:textId="47F5F256" w:rsidR="00D07942" w:rsidRPr="00416ADE" w:rsidRDefault="00D07942" w:rsidP="00D07942">
      <w:pPr>
        <w:pStyle w:val="Caption"/>
        <w:rPr>
          <w:rFonts w:ascii="Times New Roman" w:hAnsi="Times New Roman" w:cs="Times New Roman"/>
        </w:rPr>
      </w:pPr>
      <w:bookmarkStart w:id="161" w:name="_Toc112357693"/>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19</w:t>
      </w:r>
      <w:r w:rsidRPr="00416ADE">
        <w:rPr>
          <w:rFonts w:ascii="Times New Roman" w:hAnsi="Times New Roman" w:cs="Times New Roman"/>
          <w:noProof/>
        </w:rPr>
        <w:fldChar w:fldCharType="end"/>
      </w:r>
      <w:r w:rsidRPr="00416ADE">
        <w:rPr>
          <w:rFonts w:ascii="Times New Roman" w:hAnsi="Times New Roman" w:cs="Times New Roman"/>
        </w:rPr>
        <w:t>. Sequence Diagram Halaman Edit Data Laporan</w:t>
      </w:r>
      <w:bookmarkEnd w:id="161"/>
      <w:r w:rsidRPr="00416ADE">
        <w:rPr>
          <w:rFonts w:ascii="Times New Roman" w:hAnsi="Times New Roman" w:cs="Times New Roman"/>
        </w:rPr>
        <w:br/>
      </w:r>
      <w:r w:rsidRPr="00416ADE">
        <w:rPr>
          <w:rFonts w:ascii="Times New Roman" w:hAnsi="Times New Roman" w:cs="Times New Roman"/>
        </w:rPr>
        <w:br/>
      </w:r>
    </w:p>
    <w:p w14:paraId="0B808D1E" w14:textId="77777777" w:rsidR="00D07942" w:rsidRPr="00416ADE" w:rsidRDefault="00D07942" w:rsidP="00D07942">
      <w:pPr>
        <w:pStyle w:val="kkpheading-abc"/>
        <w:rPr>
          <w:rFonts w:cs="Times New Roman"/>
        </w:rPr>
      </w:pPr>
      <w:r w:rsidRPr="00416ADE">
        <w:rPr>
          <w:rFonts w:cs="Times New Roman"/>
        </w:rPr>
        <w:t>Sequence Diagram Halaman Hapus Data Laporan Produksi</w:t>
      </w:r>
    </w:p>
    <w:p w14:paraId="5DB27A5C" w14:textId="77777777" w:rsidR="00D07942" w:rsidRPr="00416ADE" w:rsidRDefault="00D07942" w:rsidP="00D07942">
      <w:pPr>
        <w:pStyle w:val="GambardanTabel"/>
        <w:rPr>
          <w:rFonts w:cs="Times New Roman"/>
        </w:rPr>
      </w:pPr>
      <w:r w:rsidRPr="00416ADE">
        <w:rPr>
          <w:rFonts w:cs="Times New Roman"/>
        </w:rPr>
        <w:drawing>
          <wp:inline distT="0" distB="0" distL="0" distR="0" wp14:anchorId="2738B943" wp14:editId="46280ADE">
            <wp:extent cx="4105288" cy="2808000"/>
            <wp:effectExtent l="0" t="0" r="0" b="0"/>
            <wp:docPr id="55" name="Picture 55"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diagram of a workflow&#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05288" cy="2808000"/>
                    </a:xfrm>
                    <a:prstGeom prst="rect">
                      <a:avLst/>
                    </a:prstGeom>
                    <a:noFill/>
                  </pic:spPr>
                </pic:pic>
              </a:graphicData>
            </a:graphic>
          </wp:inline>
        </w:drawing>
      </w:r>
    </w:p>
    <w:p w14:paraId="230CF9AF" w14:textId="6DAA44D8" w:rsidR="00D07942" w:rsidRPr="00416ADE" w:rsidRDefault="00D07942" w:rsidP="00D07942">
      <w:pPr>
        <w:pStyle w:val="Caption"/>
        <w:rPr>
          <w:rFonts w:ascii="Times New Roman" w:hAnsi="Times New Roman" w:cs="Times New Roman"/>
        </w:rPr>
      </w:pPr>
      <w:bookmarkStart w:id="162" w:name="_Toc112357694"/>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0</w:t>
      </w:r>
      <w:r w:rsidRPr="00416ADE">
        <w:rPr>
          <w:rFonts w:ascii="Times New Roman" w:hAnsi="Times New Roman" w:cs="Times New Roman"/>
          <w:noProof/>
        </w:rPr>
        <w:fldChar w:fldCharType="end"/>
      </w:r>
      <w:r w:rsidRPr="00416ADE">
        <w:rPr>
          <w:rFonts w:ascii="Times New Roman" w:hAnsi="Times New Roman" w:cs="Times New Roman"/>
        </w:rPr>
        <w:t>. Sequence Diagram Halaman Hapus Data Laporan Produksi</w:t>
      </w:r>
      <w:bookmarkEnd w:id="162"/>
    </w:p>
    <w:p w14:paraId="43D37562" w14:textId="77777777" w:rsidR="00D07942" w:rsidRPr="00416ADE" w:rsidRDefault="00D07942" w:rsidP="00D07942">
      <w:pPr>
        <w:rPr>
          <w:rFonts w:cs="Times New Roman"/>
          <w:noProof/>
        </w:rPr>
      </w:pPr>
      <w:r w:rsidRPr="00416ADE">
        <w:rPr>
          <w:rFonts w:cs="Times New Roman"/>
        </w:rPr>
        <w:br w:type="page"/>
      </w:r>
    </w:p>
    <w:p w14:paraId="224AFD08" w14:textId="77777777" w:rsidR="00D07942" w:rsidRPr="00416ADE" w:rsidRDefault="00D07942" w:rsidP="00D07942">
      <w:pPr>
        <w:pStyle w:val="kkpheading-abc"/>
        <w:rPr>
          <w:rFonts w:cs="Times New Roman"/>
        </w:rPr>
      </w:pPr>
      <w:r w:rsidRPr="00416ADE">
        <w:rPr>
          <w:rFonts w:cs="Times New Roman"/>
        </w:rPr>
        <w:lastRenderedPageBreak/>
        <w:t>Sequence Diagram Halaman Dashboard Laporan Produksi.</w:t>
      </w:r>
    </w:p>
    <w:p w14:paraId="31D9D9E0" w14:textId="77777777" w:rsidR="00D07942" w:rsidRPr="00416ADE" w:rsidRDefault="00D07942" w:rsidP="00D07942">
      <w:pPr>
        <w:pStyle w:val="GambardanTabel"/>
        <w:rPr>
          <w:rFonts w:cs="Times New Roman"/>
        </w:rPr>
      </w:pPr>
      <w:r w:rsidRPr="00416ADE">
        <w:rPr>
          <w:rFonts w:cs="Times New Roman"/>
        </w:rPr>
        <w:drawing>
          <wp:inline distT="0" distB="0" distL="0" distR="0" wp14:anchorId="0935C416" wp14:editId="6EB046DF">
            <wp:extent cx="4126966" cy="2196000"/>
            <wp:effectExtent l="0" t="0" r="6985" b="0"/>
            <wp:docPr id="49" name="Picture 49"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projec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26966" cy="2196000"/>
                    </a:xfrm>
                    <a:prstGeom prst="rect">
                      <a:avLst/>
                    </a:prstGeom>
                    <a:noFill/>
                  </pic:spPr>
                </pic:pic>
              </a:graphicData>
            </a:graphic>
          </wp:inline>
        </w:drawing>
      </w:r>
    </w:p>
    <w:p w14:paraId="0D88222C" w14:textId="0DF8E7F1" w:rsidR="00D07942" w:rsidRPr="00416ADE" w:rsidRDefault="00D07942" w:rsidP="00D07942">
      <w:pPr>
        <w:pStyle w:val="Caption"/>
        <w:rPr>
          <w:rFonts w:ascii="Times New Roman" w:hAnsi="Times New Roman" w:cs="Times New Roman"/>
        </w:rPr>
      </w:pPr>
      <w:bookmarkStart w:id="163" w:name="_Toc112357695"/>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1</w:t>
      </w:r>
      <w:r w:rsidRPr="00416ADE">
        <w:rPr>
          <w:rFonts w:ascii="Times New Roman" w:hAnsi="Times New Roman" w:cs="Times New Roman"/>
          <w:noProof/>
        </w:rPr>
        <w:fldChar w:fldCharType="end"/>
      </w:r>
      <w:r w:rsidRPr="00416ADE">
        <w:rPr>
          <w:rFonts w:ascii="Times New Roman" w:hAnsi="Times New Roman" w:cs="Times New Roman"/>
        </w:rPr>
        <w:t>. Sequence Diagram Halaman Dashboard Laporan Produksi.</w:t>
      </w:r>
      <w:bookmarkEnd w:id="163"/>
    </w:p>
    <w:p w14:paraId="3A93A383" w14:textId="77777777" w:rsidR="00D07942" w:rsidRPr="00416ADE" w:rsidRDefault="00D07942" w:rsidP="00D07942">
      <w:pPr>
        <w:pStyle w:val="kkplistabc"/>
        <w:numPr>
          <w:ilvl w:val="0"/>
          <w:numId w:val="0"/>
        </w:numPr>
        <w:ind w:left="1361"/>
        <w:rPr>
          <w:rFonts w:cs="Times New Roman"/>
        </w:rPr>
      </w:pPr>
    </w:p>
    <w:p w14:paraId="4CF4B4E7" w14:textId="77777777" w:rsidR="00D07942" w:rsidRPr="00416ADE" w:rsidRDefault="00D07942" w:rsidP="00E938D4">
      <w:pPr>
        <w:pStyle w:val="kkpheading-4"/>
      </w:pPr>
      <w:r w:rsidRPr="00416ADE">
        <w:t>Class Diagram</w:t>
      </w:r>
    </w:p>
    <w:p w14:paraId="62CCD35D" w14:textId="77777777" w:rsidR="00D07942" w:rsidRPr="00416ADE" w:rsidRDefault="00D07942" w:rsidP="00E938D4">
      <w:pPr>
        <w:pStyle w:val="kkpheading-4"/>
        <w:numPr>
          <w:ilvl w:val="0"/>
          <w:numId w:val="0"/>
        </w:numPr>
        <w:ind w:left="1021"/>
      </w:pPr>
      <w:r w:rsidRPr="00416ADE">
        <w:t>Berikut adalah Class Diagram yang diusulkan</w:t>
      </w:r>
    </w:p>
    <w:p w14:paraId="66D581A1" w14:textId="77777777" w:rsidR="00D07942" w:rsidRPr="00416ADE" w:rsidRDefault="00D07942" w:rsidP="00D07942">
      <w:pPr>
        <w:pStyle w:val="GambardanTabel"/>
        <w:rPr>
          <w:rFonts w:cs="Times New Roman"/>
        </w:rPr>
      </w:pPr>
      <w:r w:rsidRPr="00416ADE">
        <w:rPr>
          <w:rFonts w:cs="Times New Roman"/>
        </w:rPr>
        <w:drawing>
          <wp:inline distT="0" distB="0" distL="0" distR="0" wp14:anchorId="7B9BD2C4" wp14:editId="23F1AFDA">
            <wp:extent cx="3960000" cy="3960000"/>
            <wp:effectExtent l="0" t="0" r="2540" b="2540"/>
            <wp:docPr id="30" name="Picture 29" descr="Graphical user interface, application&#10;&#10;Description automatically generated">
              <a:extLst xmlns:a="http://schemas.openxmlformats.org/drawingml/2006/main">
                <a:ext uri="{FF2B5EF4-FFF2-40B4-BE49-F238E27FC236}">
                  <a16:creationId xmlns:a16="http://schemas.microsoft.com/office/drawing/2014/main" id="{5BB57F60-3B29-532F-D7DE-5A0C942E45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descr="Graphical user interface, application&#10;&#10;Description automatically generated">
                      <a:extLst>
                        <a:ext uri="{FF2B5EF4-FFF2-40B4-BE49-F238E27FC236}">
                          <a16:creationId xmlns:a16="http://schemas.microsoft.com/office/drawing/2014/main" id="{5BB57F60-3B29-532F-D7DE-5A0C942E45C4}"/>
                        </a:ext>
                      </a:extLst>
                    </pic:cNvPr>
                    <pic:cNvPicPr>
                      <a:picLocks noChangeAspect="1"/>
                    </pic:cNvPicPr>
                  </pic:nvPicPr>
                  <pic:blipFill>
                    <a:blip r:embed="rId36"/>
                    <a:stretch>
                      <a:fillRect/>
                    </a:stretch>
                  </pic:blipFill>
                  <pic:spPr>
                    <a:xfrm>
                      <a:off x="0" y="0"/>
                      <a:ext cx="3960000" cy="3960000"/>
                    </a:xfrm>
                    <a:prstGeom prst="rect">
                      <a:avLst/>
                    </a:prstGeom>
                  </pic:spPr>
                </pic:pic>
              </a:graphicData>
            </a:graphic>
          </wp:inline>
        </w:drawing>
      </w:r>
    </w:p>
    <w:p w14:paraId="27DAFE71" w14:textId="1EEA28C7" w:rsidR="00D07942" w:rsidRPr="00416ADE" w:rsidRDefault="00D07942" w:rsidP="00D07942">
      <w:pPr>
        <w:pStyle w:val="Caption"/>
        <w:rPr>
          <w:rFonts w:ascii="Times New Roman" w:hAnsi="Times New Roman" w:cs="Times New Roman"/>
        </w:rPr>
      </w:pPr>
      <w:bookmarkStart w:id="164" w:name="_Toc112357696"/>
      <w:r w:rsidRPr="00416ADE">
        <w:rPr>
          <w:rFonts w:ascii="Times New Roman" w:hAnsi="Times New Roman" w:cs="Times New Roman"/>
        </w:rPr>
        <w:lastRenderedPageBreak/>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2</w:t>
      </w:r>
      <w:r w:rsidRPr="00416ADE">
        <w:rPr>
          <w:rFonts w:ascii="Times New Roman" w:hAnsi="Times New Roman" w:cs="Times New Roman"/>
          <w:noProof/>
        </w:rPr>
        <w:fldChar w:fldCharType="end"/>
      </w:r>
      <w:r w:rsidRPr="00416ADE">
        <w:rPr>
          <w:rFonts w:ascii="Times New Roman" w:hAnsi="Times New Roman" w:cs="Times New Roman"/>
        </w:rPr>
        <w:t>. Class Diagram</w:t>
      </w:r>
      <w:bookmarkEnd w:id="164"/>
    </w:p>
    <w:p w14:paraId="175FFFAF" w14:textId="77777777" w:rsidR="00D07942" w:rsidRPr="00416ADE" w:rsidRDefault="00D07942" w:rsidP="00B0299C">
      <w:pPr>
        <w:pStyle w:val="kkpheading-3"/>
      </w:pPr>
      <w:r w:rsidRPr="00416ADE">
        <w:t>Perancangan Database</w:t>
      </w:r>
    </w:p>
    <w:p w14:paraId="58E08CC0" w14:textId="77777777" w:rsidR="00D07942" w:rsidRPr="00416ADE" w:rsidRDefault="00D07942" w:rsidP="00D07942">
      <w:pPr>
        <w:pStyle w:val="kkpparagraph-1"/>
        <w:rPr>
          <w:rFonts w:cs="Times New Roman"/>
        </w:rPr>
      </w:pPr>
      <w:r w:rsidRPr="00416ADE">
        <w:rPr>
          <w:rFonts w:cs="Times New Roman"/>
        </w:rPr>
        <w:t>Perancangan database ini meliputi field, type, width, dan primary key table. Berikut ini adalah tabel-tabel yang digunakan dalam perancangan database:</w:t>
      </w:r>
    </w:p>
    <w:p w14:paraId="39849A16" w14:textId="77777777" w:rsidR="00D07942" w:rsidRPr="00416ADE" w:rsidRDefault="00D07942" w:rsidP="00E938D4">
      <w:pPr>
        <w:pStyle w:val="kkpheading-4"/>
        <w:numPr>
          <w:ilvl w:val="3"/>
          <w:numId w:val="25"/>
        </w:numPr>
      </w:pPr>
      <w:r w:rsidRPr="00416ADE">
        <w:t>Tabel User</w:t>
      </w:r>
    </w:p>
    <w:p w14:paraId="2F180CE5" w14:textId="77777777" w:rsidR="00D07942" w:rsidRPr="00416ADE" w:rsidRDefault="00D07942" w:rsidP="00D07942">
      <w:pPr>
        <w:pStyle w:val="GambardanTabel"/>
        <w:rPr>
          <w:rFonts w:cs="Times New Roman"/>
        </w:rPr>
      </w:pPr>
      <w:r w:rsidRPr="00416ADE">
        <w:rPr>
          <w:rFonts w:cs="Times New Roman"/>
        </w:rPr>
        <w:drawing>
          <wp:inline distT="0" distB="0" distL="0" distR="0" wp14:anchorId="09F40169" wp14:editId="70E6C9FF">
            <wp:extent cx="3600000" cy="1529706"/>
            <wp:effectExtent l="0" t="0" r="635"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37"/>
                    <a:stretch>
                      <a:fillRect/>
                    </a:stretch>
                  </pic:blipFill>
                  <pic:spPr>
                    <a:xfrm>
                      <a:off x="0" y="0"/>
                      <a:ext cx="3600000" cy="1529706"/>
                    </a:xfrm>
                    <a:prstGeom prst="rect">
                      <a:avLst/>
                    </a:prstGeom>
                  </pic:spPr>
                </pic:pic>
              </a:graphicData>
            </a:graphic>
          </wp:inline>
        </w:drawing>
      </w:r>
    </w:p>
    <w:p w14:paraId="48B36AEF" w14:textId="648D2D18" w:rsidR="00D07942" w:rsidRPr="00416ADE" w:rsidRDefault="00D07942" w:rsidP="00D07942">
      <w:pPr>
        <w:pStyle w:val="Caption"/>
        <w:rPr>
          <w:rFonts w:ascii="Times New Roman" w:hAnsi="Times New Roman" w:cs="Times New Roman"/>
        </w:rPr>
      </w:pPr>
      <w:bookmarkStart w:id="165" w:name="_Toc112357658"/>
      <w:r w:rsidRPr="00416ADE">
        <w:rPr>
          <w:rFonts w:ascii="Times New Roman" w:hAnsi="Times New Roman" w:cs="Times New Roman"/>
        </w:rPr>
        <w:t>Tabel 3.</w:t>
      </w:r>
      <w:r w:rsidRPr="00416ADE">
        <w:rPr>
          <w:rFonts w:ascii="Times New Roman" w:hAnsi="Times New Roman" w:cs="Times New Roman"/>
        </w:rPr>
        <w:fldChar w:fldCharType="begin"/>
      </w:r>
      <w:r w:rsidRPr="00416ADE">
        <w:rPr>
          <w:rFonts w:ascii="Times New Roman" w:hAnsi="Times New Roman" w:cs="Times New Roman"/>
        </w:rPr>
        <w:instrText xml:space="preserve"> SEQ Tabel \* ARABIC \s 1 </w:instrText>
      </w:r>
      <w:r w:rsidRPr="00416ADE">
        <w:rPr>
          <w:rFonts w:ascii="Times New Roman" w:hAnsi="Times New Roman" w:cs="Times New Roman"/>
        </w:rPr>
        <w:fldChar w:fldCharType="separate"/>
      </w:r>
      <w:r w:rsidR="002F1DFB">
        <w:rPr>
          <w:rFonts w:ascii="Times New Roman" w:hAnsi="Times New Roman" w:cs="Times New Roman"/>
          <w:noProof/>
        </w:rPr>
        <w:t>1</w:t>
      </w:r>
      <w:r w:rsidRPr="00416ADE">
        <w:rPr>
          <w:rFonts w:ascii="Times New Roman" w:hAnsi="Times New Roman" w:cs="Times New Roman"/>
          <w:noProof/>
        </w:rPr>
        <w:fldChar w:fldCharType="end"/>
      </w:r>
      <w:r w:rsidRPr="00416ADE">
        <w:rPr>
          <w:rFonts w:ascii="Times New Roman" w:hAnsi="Times New Roman" w:cs="Times New Roman"/>
        </w:rPr>
        <w:t>. Tabel User</w:t>
      </w:r>
      <w:bookmarkEnd w:id="165"/>
      <w:r w:rsidRPr="00416ADE">
        <w:rPr>
          <w:rFonts w:ascii="Times New Roman" w:hAnsi="Times New Roman" w:cs="Times New Roman"/>
        </w:rPr>
        <w:br/>
      </w:r>
      <w:r w:rsidRPr="00416ADE">
        <w:rPr>
          <w:rFonts w:ascii="Times New Roman" w:hAnsi="Times New Roman" w:cs="Times New Roman"/>
        </w:rPr>
        <w:br/>
      </w:r>
      <w:r w:rsidRPr="00416ADE">
        <w:rPr>
          <w:rFonts w:ascii="Times New Roman" w:hAnsi="Times New Roman" w:cs="Times New Roman"/>
        </w:rPr>
        <w:br/>
      </w:r>
      <w:r w:rsidRPr="00416ADE">
        <w:rPr>
          <w:rFonts w:ascii="Times New Roman" w:hAnsi="Times New Roman" w:cs="Times New Roman"/>
        </w:rPr>
        <w:br/>
      </w:r>
      <w:r w:rsidRPr="00416ADE">
        <w:rPr>
          <w:rFonts w:ascii="Times New Roman" w:hAnsi="Times New Roman" w:cs="Times New Roman"/>
        </w:rPr>
        <w:br/>
      </w:r>
    </w:p>
    <w:p w14:paraId="261A2014" w14:textId="77777777" w:rsidR="00D07942" w:rsidRPr="00416ADE" w:rsidRDefault="00D07942" w:rsidP="00E938D4">
      <w:pPr>
        <w:pStyle w:val="kkpheading-4"/>
      </w:pPr>
      <w:r w:rsidRPr="00416ADE">
        <w:t>Tabel Admin</w:t>
      </w:r>
    </w:p>
    <w:p w14:paraId="534D5D28" w14:textId="77777777" w:rsidR="00D07942" w:rsidRPr="00416ADE" w:rsidRDefault="00D07942" w:rsidP="00D07942">
      <w:pPr>
        <w:pStyle w:val="GambardanTabel"/>
        <w:rPr>
          <w:rFonts w:cs="Times New Roman"/>
        </w:rPr>
      </w:pPr>
      <w:r w:rsidRPr="00416ADE">
        <w:rPr>
          <w:rFonts w:cs="Times New Roman"/>
        </w:rPr>
        <w:drawing>
          <wp:inline distT="0" distB="0" distL="0" distR="0" wp14:anchorId="60E025F5" wp14:editId="121D1E9E">
            <wp:extent cx="3600000" cy="1517970"/>
            <wp:effectExtent l="0" t="0" r="635" b="6350"/>
            <wp:docPr id="5"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table with text on i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00000" cy="1517970"/>
                    </a:xfrm>
                    <a:prstGeom prst="rect">
                      <a:avLst/>
                    </a:prstGeom>
                    <a:noFill/>
                  </pic:spPr>
                </pic:pic>
              </a:graphicData>
            </a:graphic>
          </wp:inline>
        </w:drawing>
      </w:r>
    </w:p>
    <w:p w14:paraId="59FBA2B8" w14:textId="695852CE" w:rsidR="00D07942" w:rsidRPr="00416ADE" w:rsidRDefault="00D07942" w:rsidP="00D07942">
      <w:pPr>
        <w:pStyle w:val="Caption"/>
        <w:rPr>
          <w:rFonts w:ascii="Times New Roman" w:hAnsi="Times New Roman" w:cs="Times New Roman"/>
        </w:rPr>
      </w:pPr>
      <w:bookmarkStart w:id="166" w:name="_Toc112357659"/>
      <w:r w:rsidRPr="00416ADE">
        <w:rPr>
          <w:rFonts w:ascii="Times New Roman" w:hAnsi="Times New Roman" w:cs="Times New Roman"/>
        </w:rPr>
        <w:t>Tabel 3.</w:t>
      </w:r>
      <w:r w:rsidRPr="00416ADE">
        <w:rPr>
          <w:rFonts w:ascii="Times New Roman" w:hAnsi="Times New Roman" w:cs="Times New Roman"/>
        </w:rPr>
        <w:fldChar w:fldCharType="begin"/>
      </w:r>
      <w:r w:rsidRPr="00416ADE">
        <w:rPr>
          <w:rFonts w:ascii="Times New Roman" w:hAnsi="Times New Roman" w:cs="Times New Roman"/>
        </w:rPr>
        <w:instrText xml:space="preserve"> SEQ Tabel \* ARABIC \s 1 </w:instrText>
      </w:r>
      <w:r w:rsidRPr="00416ADE">
        <w:rPr>
          <w:rFonts w:ascii="Times New Roman" w:hAnsi="Times New Roman" w:cs="Times New Roman"/>
        </w:rPr>
        <w:fldChar w:fldCharType="separate"/>
      </w:r>
      <w:r w:rsidR="002F1DFB">
        <w:rPr>
          <w:rFonts w:ascii="Times New Roman" w:hAnsi="Times New Roman" w:cs="Times New Roman"/>
          <w:noProof/>
        </w:rPr>
        <w:t>2</w:t>
      </w:r>
      <w:r w:rsidRPr="00416ADE">
        <w:rPr>
          <w:rFonts w:ascii="Times New Roman" w:hAnsi="Times New Roman" w:cs="Times New Roman"/>
          <w:noProof/>
        </w:rPr>
        <w:fldChar w:fldCharType="end"/>
      </w:r>
      <w:r w:rsidRPr="00416ADE">
        <w:rPr>
          <w:rFonts w:ascii="Times New Roman" w:hAnsi="Times New Roman" w:cs="Times New Roman"/>
        </w:rPr>
        <w:t>. Tabel Admin</w:t>
      </w:r>
      <w:bookmarkEnd w:id="166"/>
    </w:p>
    <w:p w14:paraId="259E48DC" w14:textId="77777777" w:rsidR="00D07942" w:rsidRPr="00416ADE" w:rsidRDefault="00D07942" w:rsidP="00D07942">
      <w:pPr>
        <w:rPr>
          <w:rFonts w:eastAsiaTheme="majorEastAsia" w:cs="Times New Roman"/>
          <w:szCs w:val="32"/>
        </w:rPr>
      </w:pPr>
      <w:r w:rsidRPr="00416ADE">
        <w:rPr>
          <w:rFonts w:cs="Times New Roman"/>
        </w:rPr>
        <w:br w:type="page"/>
      </w:r>
    </w:p>
    <w:p w14:paraId="445DD57F" w14:textId="77777777" w:rsidR="00D07942" w:rsidRPr="00416ADE" w:rsidRDefault="00D07942" w:rsidP="00E938D4">
      <w:pPr>
        <w:pStyle w:val="kkpheading-4"/>
      </w:pPr>
      <w:r w:rsidRPr="00416ADE">
        <w:lastRenderedPageBreak/>
        <w:t>Tabel Laporan</w:t>
      </w:r>
    </w:p>
    <w:p w14:paraId="5ED43E1B" w14:textId="77777777" w:rsidR="00D07942" w:rsidRPr="00416ADE" w:rsidRDefault="00D07942" w:rsidP="00D07942">
      <w:pPr>
        <w:pStyle w:val="GambardanTabel"/>
        <w:rPr>
          <w:rFonts w:cs="Times New Roman"/>
        </w:rPr>
      </w:pPr>
      <w:r w:rsidRPr="00416ADE">
        <w:rPr>
          <w:rFonts w:cs="Times New Roman"/>
        </w:rPr>
        <w:drawing>
          <wp:inline distT="0" distB="0" distL="0" distR="0" wp14:anchorId="022C5B7C" wp14:editId="7ABE4D7B">
            <wp:extent cx="3337560" cy="2540353"/>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39"/>
                    <a:stretch>
                      <a:fillRect/>
                    </a:stretch>
                  </pic:blipFill>
                  <pic:spPr>
                    <a:xfrm>
                      <a:off x="0" y="0"/>
                      <a:ext cx="3341262" cy="2543170"/>
                    </a:xfrm>
                    <a:prstGeom prst="rect">
                      <a:avLst/>
                    </a:prstGeom>
                  </pic:spPr>
                </pic:pic>
              </a:graphicData>
            </a:graphic>
          </wp:inline>
        </w:drawing>
      </w:r>
    </w:p>
    <w:p w14:paraId="0F5F6AE7" w14:textId="1B47ECF9" w:rsidR="00D07942" w:rsidRPr="00416ADE" w:rsidRDefault="00D07942" w:rsidP="00D07942">
      <w:pPr>
        <w:pStyle w:val="Caption"/>
        <w:rPr>
          <w:rFonts w:ascii="Times New Roman" w:hAnsi="Times New Roman" w:cs="Times New Roman"/>
        </w:rPr>
      </w:pPr>
      <w:bookmarkStart w:id="167" w:name="_Toc112357660"/>
      <w:r w:rsidRPr="00416ADE">
        <w:rPr>
          <w:rFonts w:ascii="Times New Roman" w:hAnsi="Times New Roman" w:cs="Times New Roman"/>
        </w:rPr>
        <w:t>Tabel 3.</w:t>
      </w:r>
      <w:r w:rsidRPr="00416ADE">
        <w:rPr>
          <w:rFonts w:ascii="Times New Roman" w:hAnsi="Times New Roman" w:cs="Times New Roman"/>
        </w:rPr>
        <w:fldChar w:fldCharType="begin"/>
      </w:r>
      <w:r w:rsidRPr="00416ADE">
        <w:rPr>
          <w:rFonts w:ascii="Times New Roman" w:hAnsi="Times New Roman" w:cs="Times New Roman"/>
        </w:rPr>
        <w:instrText xml:space="preserve"> SEQ Tabel \* ARABIC \s 1 </w:instrText>
      </w:r>
      <w:r w:rsidRPr="00416ADE">
        <w:rPr>
          <w:rFonts w:ascii="Times New Roman" w:hAnsi="Times New Roman" w:cs="Times New Roman"/>
        </w:rPr>
        <w:fldChar w:fldCharType="separate"/>
      </w:r>
      <w:r w:rsidR="002F1DFB">
        <w:rPr>
          <w:rFonts w:ascii="Times New Roman" w:hAnsi="Times New Roman" w:cs="Times New Roman"/>
          <w:noProof/>
        </w:rPr>
        <w:t>3</w:t>
      </w:r>
      <w:r w:rsidRPr="00416ADE">
        <w:rPr>
          <w:rFonts w:ascii="Times New Roman" w:hAnsi="Times New Roman" w:cs="Times New Roman"/>
          <w:noProof/>
        </w:rPr>
        <w:fldChar w:fldCharType="end"/>
      </w:r>
      <w:r w:rsidRPr="00416ADE">
        <w:rPr>
          <w:rFonts w:ascii="Times New Roman" w:hAnsi="Times New Roman" w:cs="Times New Roman"/>
        </w:rPr>
        <w:t>. Tabel Laporan</w:t>
      </w:r>
      <w:bookmarkEnd w:id="167"/>
    </w:p>
    <w:p w14:paraId="5A94D245" w14:textId="77777777" w:rsidR="00D07942" w:rsidRPr="00416ADE" w:rsidRDefault="00D07942" w:rsidP="00E938D4">
      <w:pPr>
        <w:pStyle w:val="kkpheading-4"/>
      </w:pPr>
      <w:r w:rsidRPr="00416ADE">
        <w:t>Tabel Produksi</w:t>
      </w:r>
    </w:p>
    <w:p w14:paraId="1A537D4E" w14:textId="77777777" w:rsidR="00D07942" w:rsidRPr="00416ADE" w:rsidRDefault="00D07942" w:rsidP="00D07942">
      <w:pPr>
        <w:pStyle w:val="GambardanTabel"/>
        <w:rPr>
          <w:rFonts w:cs="Times New Roman"/>
        </w:rPr>
      </w:pPr>
      <w:r w:rsidRPr="00416ADE">
        <w:rPr>
          <w:rFonts w:cs="Times New Roman"/>
        </w:rPr>
        <w:drawing>
          <wp:inline distT="0" distB="0" distL="0" distR="0" wp14:anchorId="71AF52AE" wp14:editId="6E03DCD0">
            <wp:extent cx="3135398" cy="4244340"/>
            <wp:effectExtent l="0" t="0" r="8255" b="381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40"/>
                    <a:stretch>
                      <a:fillRect/>
                    </a:stretch>
                  </pic:blipFill>
                  <pic:spPr>
                    <a:xfrm>
                      <a:off x="0" y="0"/>
                      <a:ext cx="3147661" cy="4260940"/>
                    </a:xfrm>
                    <a:prstGeom prst="rect">
                      <a:avLst/>
                    </a:prstGeom>
                  </pic:spPr>
                </pic:pic>
              </a:graphicData>
            </a:graphic>
          </wp:inline>
        </w:drawing>
      </w:r>
    </w:p>
    <w:p w14:paraId="0FFAE3D1" w14:textId="5CA64BAB" w:rsidR="00D07942" w:rsidRPr="00416ADE" w:rsidRDefault="00D07942" w:rsidP="00D07942">
      <w:pPr>
        <w:pStyle w:val="Caption"/>
        <w:rPr>
          <w:rFonts w:ascii="Times New Roman" w:hAnsi="Times New Roman" w:cs="Times New Roman"/>
        </w:rPr>
      </w:pPr>
      <w:bookmarkStart w:id="168" w:name="_Toc112357661"/>
      <w:r w:rsidRPr="00416ADE">
        <w:rPr>
          <w:rFonts w:ascii="Times New Roman" w:hAnsi="Times New Roman" w:cs="Times New Roman"/>
        </w:rPr>
        <w:lastRenderedPageBreak/>
        <w:t>Tabel 3.</w:t>
      </w:r>
      <w:r w:rsidRPr="00416ADE">
        <w:rPr>
          <w:rFonts w:ascii="Times New Roman" w:hAnsi="Times New Roman" w:cs="Times New Roman"/>
        </w:rPr>
        <w:fldChar w:fldCharType="begin"/>
      </w:r>
      <w:r w:rsidRPr="00416ADE">
        <w:rPr>
          <w:rFonts w:ascii="Times New Roman" w:hAnsi="Times New Roman" w:cs="Times New Roman"/>
        </w:rPr>
        <w:instrText xml:space="preserve"> SEQ Tabel \* ARABIC \s 1 </w:instrText>
      </w:r>
      <w:r w:rsidRPr="00416ADE">
        <w:rPr>
          <w:rFonts w:ascii="Times New Roman" w:hAnsi="Times New Roman" w:cs="Times New Roman"/>
        </w:rPr>
        <w:fldChar w:fldCharType="separate"/>
      </w:r>
      <w:r w:rsidR="002F1DFB">
        <w:rPr>
          <w:rFonts w:ascii="Times New Roman" w:hAnsi="Times New Roman" w:cs="Times New Roman"/>
          <w:noProof/>
        </w:rPr>
        <w:t>4</w:t>
      </w:r>
      <w:r w:rsidRPr="00416ADE">
        <w:rPr>
          <w:rFonts w:ascii="Times New Roman" w:hAnsi="Times New Roman" w:cs="Times New Roman"/>
          <w:noProof/>
        </w:rPr>
        <w:fldChar w:fldCharType="end"/>
      </w:r>
      <w:r w:rsidRPr="00416ADE">
        <w:rPr>
          <w:rFonts w:ascii="Times New Roman" w:hAnsi="Times New Roman" w:cs="Times New Roman"/>
        </w:rPr>
        <w:t>. Tabel Produksi</w:t>
      </w:r>
      <w:bookmarkEnd w:id="168"/>
    </w:p>
    <w:p w14:paraId="27029188" w14:textId="77777777" w:rsidR="00D07942" w:rsidRPr="00416ADE" w:rsidRDefault="00D07942" w:rsidP="00B0299C">
      <w:pPr>
        <w:pStyle w:val="kkpheading-3"/>
        <w:sectPr w:rsidR="00D07942" w:rsidRPr="00416ADE" w:rsidSect="0007427C">
          <w:headerReference w:type="default" r:id="rId41"/>
          <w:pgSz w:w="11907" w:h="16839" w:code="9"/>
          <w:pgMar w:top="2268" w:right="1701" w:bottom="1701" w:left="2268" w:header="709" w:footer="709" w:gutter="0"/>
          <w:pgNumType w:start="1"/>
          <w:cols w:space="708"/>
          <w:docGrid w:linePitch="360"/>
        </w:sectPr>
      </w:pPr>
    </w:p>
    <w:p w14:paraId="2895E89F" w14:textId="77777777" w:rsidR="00D07942" w:rsidRPr="00416ADE" w:rsidRDefault="00D07942" w:rsidP="00B0299C">
      <w:pPr>
        <w:pStyle w:val="kkpheading-3"/>
      </w:pPr>
      <w:r w:rsidRPr="00416ADE">
        <w:lastRenderedPageBreak/>
        <w:t>Perancangan Desain Interface</w:t>
      </w:r>
    </w:p>
    <w:p w14:paraId="1A09E9EA" w14:textId="77777777" w:rsidR="00D07942" w:rsidRPr="00416ADE" w:rsidRDefault="00D07942" w:rsidP="00E938D4">
      <w:pPr>
        <w:pStyle w:val="kkpheading-4"/>
        <w:numPr>
          <w:ilvl w:val="3"/>
          <w:numId w:val="26"/>
        </w:numPr>
      </w:pPr>
      <w:r w:rsidRPr="00416ADE">
        <w:t>Desain Halaman Login</w:t>
      </w:r>
    </w:p>
    <w:p w14:paraId="095F7ACC" w14:textId="77777777" w:rsidR="00D07942" w:rsidRPr="00416ADE" w:rsidRDefault="00D07942" w:rsidP="00D07942">
      <w:pPr>
        <w:pStyle w:val="GambardanTabel"/>
        <w:rPr>
          <w:rFonts w:cs="Times New Roman"/>
        </w:rPr>
      </w:pPr>
      <w:r w:rsidRPr="00416ADE">
        <w:rPr>
          <w:rFonts w:cs="Times New Roman"/>
        </w:rPr>
        <w:drawing>
          <wp:inline distT="0" distB="0" distL="0" distR="0" wp14:anchorId="253AFE4B" wp14:editId="633A37EB">
            <wp:extent cx="4320000" cy="2797051"/>
            <wp:effectExtent l="0" t="0" r="4445" b="3810"/>
            <wp:docPr id="10" name="Picture 10"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login screen&#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20000" cy="2797051"/>
                    </a:xfrm>
                    <a:prstGeom prst="rect">
                      <a:avLst/>
                    </a:prstGeom>
                    <a:noFill/>
                  </pic:spPr>
                </pic:pic>
              </a:graphicData>
            </a:graphic>
          </wp:inline>
        </w:drawing>
      </w:r>
    </w:p>
    <w:p w14:paraId="2EF68DD9" w14:textId="215ACBA7" w:rsidR="00D07942" w:rsidRPr="00416ADE" w:rsidRDefault="00D07942" w:rsidP="00D07942">
      <w:pPr>
        <w:pStyle w:val="Caption"/>
        <w:rPr>
          <w:rFonts w:ascii="Times New Roman" w:hAnsi="Times New Roman" w:cs="Times New Roman"/>
        </w:rPr>
      </w:pPr>
      <w:bookmarkStart w:id="169" w:name="_Toc112357697"/>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3</w:t>
      </w:r>
      <w:r w:rsidRPr="00416ADE">
        <w:rPr>
          <w:rFonts w:ascii="Times New Roman" w:hAnsi="Times New Roman" w:cs="Times New Roman"/>
          <w:noProof/>
        </w:rPr>
        <w:fldChar w:fldCharType="end"/>
      </w:r>
      <w:r w:rsidRPr="00416ADE">
        <w:rPr>
          <w:rFonts w:ascii="Times New Roman" w:hAnsi="Times New Roman" w:cs="Times New Roman"/>
        </w:rPr>
        <w:t>. Desain Halaman Login</w:t>
      </w:r>
      <w:bookmarkEnd w:id="169"/>
      <w:r w:rsidRPr="00416ADE">
        <w:rPr>
          <w:rFonts w:ascii="Times New Roman" w:hAnsi="Times New Roman" w:cs="Times New Roman"/>
        </w:rPr>
        <w:br/>
      </w:r>
      <w:r w:rsidRPr="00416ADE">
        <w:rPr>
          <w:rFonts w:ascii="Times New Roman" w:hAnsi="Times New Roman" w:cs="Times New Roman"/>
        </w:rPr>
        <w:br/>
      </w:r>
    </w:p>
    <w:p w14:paraId="43AC77FA" w14:textId="77777777" w:rsidR="00D07942" w:rsidRPr="00416ADE" w:rsidRDefault="00D07942" w:rsidP="00E938D4">
      <w:pPr>
        <w:pStyle w:val="kkpheading-4"/>
      </w:pPr>
      <w:r w:rsidRPr="00416ADE">
        <w:t>Desain Halaman Registrasi</w:t>
      </w:r>
    </w:p>
    <w:p w14:paraId="4A8389DC" w14:textId="77777777" w:rsidR="00D07942" w:rsidRPr="00416ADE" w:rsidRDefault="00D07942" w:rsidP="00D07942">
      <w:pPr>
        <w:pStyle w:val="GambardanTabel"/>
        <w:rPr>
          <w:rFonts w:cs="Times New Roman"/>
        </w:rPr>
      </w:pPr>
      <w:r w:rsidRPr="00416ADE">
        <w:rPr>
          <w:rFonts w:cs="Times New Roman"/>
        </w:rPr>
        <w:drawing>
          <wp:inline distT="0" distB="0" distL="0" distR="0" wp14:anchorId="4B8026CF" wp14:editId="0E5DB762">
            <wp:extent cx="4320000" cy="2799201"/>
            <wp:effectExtent l="0" t="0" r="4445" b="1270"/>
            <wp:docPr id="28" name="Picture 2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20000" cy="2799201"/>
                    </a:xfrm>
                    <a:prstGeom prst="rect">
                      <a:avLst/>
                    </a:prstGeom>
                    <a:noFill/>
                  </pic:spPr>
                </pic:pic>
              </a:graphicData>
            </a:graphic>
          </wp:inline>
        </w:drawing>
      </w:r>
    </w:p>
    <w:p w14:paraId="334CA72C" w14:textId="2F83C986" w:rsidR="00D07942" w:rsidRPr="00416ADE" w:rsidRDefault="00D07942" w:rsidP="00D07942">
      <w:pPr>
        <w:pStyle w:val="Caption"/>
        <w:rPr>
          <w:rFonts w:ascii="Times New Roman" w:hAnsi="Times New Roman" w:cs="Times New Roman"/>
        </w:rPr>
      </w:pPr>
      <w:bookmarkStart w:id="170" w:name="_Toc112357698"/>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4</w:t>
      </w:r>
      <w:r w:rsidRPr="00416ADE">
        <w:rPr>
          <w:rFonts w:ascii="Times New Roman" w:hAnsi="Times New Roman" w:cs="Times New Roman"/>
          <w:noProof/>
        </w:rPr>
        <w:fldChar w:fldCharType="end"/>
      </w:r>
      <w:r w:rsidRPr="00416ADE">
        <w:rPr>
          <w:rFonts w:ascii="Times New Roman" w:hAnsi="Times New Roman" w:cs="Times New Roman"/>
        </w:rPr>
        <w:t>. Desain Halaman Registrasi</w:t>
      </w:r>
      <w:bookmarkEnd w:id="170"/>
    </w:p>
    <w:p w14:paraId="1EB60C31" w14:textId="77777777" w:rsidR="00D07942" w:rsidRPr="00416ADE" w:rsidRDefault="00D07942" w:rsidP="00E938D4">
      <w:pPr>
        <w:pStyle w:val="kkpheading-4"/>
      </w:pPr>
      <w:r w:rsidRPr="00416ADE">
        <w:lastRenderedPageBreak/>
        <w:t>Desain Halaman Utama</w:t>
      </w:r>
    </w:p>
    <w:p w14:paraId="48FE7909" w14:textId="77777777" w:rsidR="00D07942" w:rsidRPr="00416ADE" w:rsidRDefault="00D07942" w:rsidP="00D07942">
      <w:pPr>
        <w:pStyle w:val="GambardanTabel"/>
        <w:rPr>
          <w:rFonts w:cs="Times New Roman"/>
        </w:rPr>
      </w:pPr>
      <w:r w:rsidRPr="00416ADE">
        <w:rPr>
          <w:rFonts w:cs="Times New Roman"/>
        </w:rPr>
        <w:drawing>
          <wp:inline distT="0" distB="0" distL="0" distR="0" wp14:anchorId="3C50D875" wp14:editId="048CE0A4">
            <wp:extent cx="4320000" cy="2795880"/>
            <wp:effectExtent l="0" t="0" r="4445" b="5080"/>
            <wp:docPr id="29" name="Picture 2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 shot of a computer&#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20000" cy="2795880"/>
                    </a:xfrm>
                    <a:prstGeom prst="rect">
                      <a:avLst/>
                    </a:prstGeom>
                    <a:noFill/>
                  </pic:spPr>
                </pic:pic>
              </a:graphicData>
            </a:graphic>
          </wp:inline>
        </w:drawing>
      </w:r>
    </w:p>
    <w:p w14:paraId="657621D0" w14:textId="290969B9" w:rsidR="00D07942" w:rsidRPr="00416ADE" w:rsidRDefault="00D07942" w:rsidP="00D07942">
      <w:pPr>
        <w:pStyle w:val="Caption"/>
        <w:rPr>
          <w:rFonts w:ascii="Times New Roman" w:hAnsi="Times New Roman" w:cs="Times New Roman"/>
        </w:rPr>
      </w:pPr>
      <w:bookmarkStart w:id="171" w:name="_Toc112357699"/>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5</w:t>
      </w:r>
      <w:r w:rsidRPr="00416ADE">
        <w:rPr>
          <w:rFonts w:ascii="Times New Roman" w:hAnsi="Times New Roman" w:cs="Times New Roman"/>
          <w:noProof/>
        </w:rPr>
        <w:fldChar w:fldCharType="end"/>
      </w:r>
      <w:r w:rsidRPr="00416ADE">
        <w:rPr>
          <w:rFonts w:ascii="Times New Roman" w:hAnsi="Times New Roman" w:cs="Times New Roman"/>
        </w:rPr>
        <w:t>. Desain Halaman Utama</w:t>
      </w:r>
      <w:bookmarkEnd w:id="171"/>
    </w:p>
    <w:p w14:paraId="7FFC16B4" w14:textId="77777777" w:rsidR="00D07942" w:rsidRPr="00416ADE" w:rsidRDefault="00D07942" w:rsidP="00E938D4">
      <w:pPr>
        <w:pStyle w:val="kkpheading-4"/>
        <w:numPr>
          <w:ilvl w:val="0"/>
          <w:numId w:val="0"/>
        </w:numPr>
        <w:ind w:left="1021"/>
      </w:pPr>
    </w:p>
    <w:p w14:paraId="04FFF80C" w14:textId="77777777" w:rsidR="00D07942" w:rsidRPr="00416ADE" w:rsidRDefault="00D07942" w:rsidP="00E938D4">
      <w:pPr>
        <w:pStyle w:val="kkpheading-4"/>
        <w:numPr>
          <w:ilvl w:val="0"/>
          <w:numId w:val="0"/>
        </w:numPr>
        <w:ind w:left="1021"/>
      </w:pPr>
    </w:p>
    <w:p w14:paraId="6ADB9330" w14:textId="77777777" w:rsidR="00D07942" w:rsidRPr="00416ADE" w:rsidRDefault="00D07942" w:rsidP="00E938D4">
      <w:pPr>
        <w:pStyle w:val="kkpheading-4"/>
      </w:pPr>
      <w:r w:rsidRPr="00416ADE">
        <w:t>Desain Halaman Tambah Item</w:t>
      </w:r>
    </w:p>
    <w:p w14:paraId="04AA8670" w14:textId="77777777" w:rsidR="00D07942" w:rsidRPr="00416ADE" w:rsidRDefault="00D07942" w:rsidP="00D07942">
      <w:pPr>
        <w:pStyle w:val="GambardanTabel"/>
        <w:rPr>
          <w:rFonts w:cs="Times New Roman"/>
        </w:rPr>
      </w:pPr>
      <w:r w:rsidRPr="00416ADE">
        <w:rPr>
          <w:rFonts w:cs="Times New Roman"/>
        </w:rPr>
        <w:drawing>
          <wp:inline distT="0" distB="0" distL="0" distR="0" wp14:anchorId="2B92A8C7" wp14:editId="3461B2C9">
            <wp:extent cx="4320000" cy="2792560"/>
            <wp:effectExtent l="0" t="0" r="4445" b="8255"/>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1CF41CAE" w14:textId="4C98BC5B" w:rsidR="00D07942" w:rsidRPr="00416ADE" w:rsidRDefault="00D07942" w:rsidP="00D07942">
      <w:pPr>
        <w:pStyle w:val="Caption"/>
        <w:rPr>
          <w:rFonts w:ascii="Times New Roman" w:hAnsi="Times New Roman" w:cs="Times New Roman"/>
        </w:rPr>
      </w:pPr>
      <w:bookmarkStart w:id="172" w:name="_Toc112357700"/>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6</w:t>
      </w:r>
      <w:r w:rsidRPr="00416ADE">
        <w:rPr>
          <w:rFonts w:ascii="Times New Roman" w:hAnsi="Times New Roman" w:cs="Times New Roman"/>
          <w:noProof/>
        </w:rPr>
        <w:fldChar w:fldCharType="end"/>
      </w:r>
      <w:r w:rsidRPr="00416ADE">
        <w:rPr>
          <w:rFonts w:ascii="Times New Roman" w:hAnsi="Times New Roman" w:cs="Times New Roman"/>
        </w:rPr>
        <w:t>. Desain Halaman Tambah Item</w:t>
      </w:r>
      <w:bookmarkEnd w:id="172"/>
    </w:p>
    <w:p w14:paraId="5BFCF635" w14:textId="77777777" w:rsidR="00D07942" w:rsidRPr="00416ADE" w:rsidRDefault="00D07942" w:rsidP="00E938D4">
      <w:pPr>
        <w:pStyle w:val="kkpheading-4"/>
        <w:numPr>
          <w:ilvl w:val="0"/>
          <w:numId w:val="0"/>
        </w:numPr>
        <w:ind w:left="1021"/>
      </w:pPr>
    </w:p>
    <w:p w14:paraId="127E3589" w14:textId="77777777" w:rsidR="00D07942" w:rsidRPr="00416ADE" w:rsidRDefault="00D07942" w:rsidP="00E938D4">
      <w:pPr>
        <w:pStyle w:val="kkpheading-4"/>
      </w:pPr>
      <w:r w:rsidRPr="00416ADE">
        <w:t>Desain Halaman Form Input Data Produksi</w:t>
      </w:r>
    </w:p>
    <w:p w14:paraId="0ED879ED" w14:textId="77777777" w:rsidR="00D07942" w:rsidRPr="00416ADE" w:rsidRDefault="00D07942" w:rsidP="00D07942">
      <w:pPr>
        <w:pStyle w:val="GambardanTabel"/>
        <w:rPr>
          <w:rFonts w:cs="Times New Roman"/>
        </w:rPr>
      </w:pPr>
      <w:r w:rsidRPr="00416ADE">
        <w:rPr>
          <w:rFonts w:cs="Times New Roman"/>
        </w:rPr>
        <w:drawing>
          <wp:inline distT="0" distB="0" distL="0" distR="0" wp14:anchorId="2314905A" wp14:editId="66F2A389">
            <wp:extent cx="4320000" cy="2795102"/>
            <wp:effectExtent l="0" t="0" r="4445" b="5715"/>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20000" cy="2795102"/>
                    </a:xfrm>
                    <a:prstGeom prst="rect">
                      <a:avLst/>
                    </a:prstGeom>
                    <a:noFill/>
                    <a:ln>
                      <a:noFill/>
                    </a:ln>
                  </pic:spPr>
                </pic:pic>
              </a:graphicData>
            </a:graphic>
          </wp:inline>
        </w:drawing>
      </w:r>
    </w:p>
    <w:p w14:paraId="21CA3292" w14:textId="6A4C8803" w:rsidR="00D07942" w:rsidRPr="00416ADE" w:rsidRDefault="00D07942" w:rsidP="00D07942">
      <w:pPr>
        <w:pStyle w:val="Caption"/>
        <w:rPr>
          <w:rFonts w:ascii="Times New Roman" w:hAnsi="Times New Roman" w:cs="Times New Roman"/>
        </w:rPr>
      </w:pPr>
      <w:bookmarkStart w:id="173" w:name="_Toc112357701"/>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7</w:t>
      </w:r>
      <w:r w:rsidRPr="00416ADE">
        <w:rPr>
          <w:rFonts w:ascii="Times New Roman" w:hAnsi="Times New Roman" w:cs="Times New Roman"/>
          <w:noProof/>
        </w:rPr>
        <w:fldChar w:fldCharType="end"/>
      </w:r>
      <w:r w:rsidRPr="00416ADE">
        <w:rPr>
          <w:rFonts w:ascii="Times New Roman" w:hAnsi="Times New Roman" w:cs="Times New Roman"/>
        </w:rPr>
        <w:t>. Desain Halaman Form Input Data Produksi</w:t>
      </w:r>
      <w:bookmarkEnd w:id="173"/>
    </w:p>
    <w:p w14:paraId="6502CABA" w14:textId="77777777" w:rsidR="00D07942" w:rsidRPr="00416ADE" w:rsidRDefault="00D07942" w:rsidP="00E938D4">
      <w:pPr>
        <w:pStyle w:val="kkpheading-4"/>
        <w:numPr>
          <w:ilvl w:val="0"/>
          <w:numId w:val="0"/>
        </w:numPr>
        <w:ind w:left="1021"/>
      </w:pPr>
    </w:p>
    <w:p w14:paraId="37282A8C" w14:textId="77777777" w:rsidR="00D07942" w:rsidRPr="00416ADE" w:rsidRDefault="00D07942" w:rsidP="00E938D4">
      <w:pPr>
        <w:pStyle w:val="kkpheading-4"/>
        <w:numPr>
          <w:ilvl w:val="0"/>
          <w:numId w:val="0"/>
        </w:numPr>
        <w:ind w:left="1021"/>
      </w:pPr>
    </w:p>
    <w:p w14:paraId="1AF502B2" w14:textId="77777777" w:rsidR="00D07942" w:rsidRPr="00416ADE" w:rsidRDefault="00D07942" w:rsidP="00E938D4">
      <w:pPr>
        <w:pStyle w:val="kkpheading-4"/>
      </w:pPr>
      <w:r w:rsidRPr="00416ADE">
        <w:t>Desain Halaman Tabel Data Produksi</w:t>
      </w:r>
    </w:p>
    <w:p w14:paraId="4475253B" w14:textId="77777777" w:rsidR="00D07942" w:rsidRPr="00416ADE" w:rsidRDefault="00D07942" w:rsidP="00D07942">
      <w:pPr>
        <w:pStyle w:val="GambardanTabel"/>
        <w:rPr>
          <w:rFonts w:cs="Times New Roman"/>
        </w:rPr>
      </w:pPr>
      <w:r w:rsidRPr="00416ADE">
        <w:rPr>
          <w:rFonts w:cs="Times New Roman"/>
        </w:rPr>
        <w:drawing>
          <wp:inline distT="0" distB="0" distL="0" distR="0" wp14:anchorId="0578AC9E" wp14:editId="0182E7D1">
            <wp:extent cx="4320000" cy="2792560"/>
            <wp:effectExtent l="0" t="0" r="4445" b="8255"/>
            <wp:docPr id="50" name="Picture 5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5D22159C" w14:textId="241D986C" w:rsidR="00D07942" w:rsidRPr="00416ADE" w:rsidRDefault="00D07942" w:rsidP="00D07942">
      <w:pPr>
        <w:pStyle w:val="Caption"/>
        <w:rPr>
          <w:rFonts w:ascii="Times New Roman" w:hAnsi="Times New Roman" w:cs="Times New Roman"/>
        </w:rPr>
      </w:pPr>
      <w:bookmarkStart w:id="174" w:name="_Toc112357702"/>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8</w:t>
      </w:r>
      <w:r w:rsidRPr="00416ADE">
        <w:rPr>
          <w:rFonts w:ascii="Times New Roman" w:hAnsi="Times New Roman" w:cs="Times New Roman"/>
          <w:noProof/>
        </w:rPr>
        <w:fldChar w:fldCharType="end"/>
      </w:r>
      <w:r w:rsidRPr="00416ADE">
        <w:rPr>
          <w:rFonts w:ascii="Times New Roman" w:hAnsi="Times New Roman" w:cs="Times New Roman"/>
        </w:rPr>
        <w:t>. Desain Halaman Tabel Data Produksi</w:t>
      </w:r>
      <w:bookmarkEnd w:id="174"/>
    </w:p>
    <w:p w14:paraId="7FA3DEF4" w14:textId="77777777" w:rsidR="00D07942" w:rsidRPr="00416ADE" w:rsidRDefault="00D07942" w:rsidP="00E938D4">
      <w:pPr>
        <w:pStyle w:val="kkpheading-4"/>
        <w:numPr>
          <w:ilvl w:val="0"/>
          <w:numId w:val="0"/>
        </w:numPr>
        <w:ind w:left="1021"/>
      </w:pPr>
    </w:p>
    <w:p w14:paraId="4CAD3C50" w14:textId="77777777" w:rsidR="00D07942" w:rsidRPr="00416ADE" w:rsidRDefault="00D07942" w:rsidP="00E938D4">
      <w:pPr>
        <w:pStyle w:val="kkpheading-4"/>
      </w:pPr>
      <w:r w:rsidRPr="00416ADE">
        <w:t>Desain Halaman Edit Data Produksi</w:t>
      </w:r>
    </w:p>
    <w:p w14:paraId="2CEFA4B4" w14:textId="77777777" w:rsidR="00D07942" w:rsidRPr="00416ADE" w:rsidRDefault="00D07942" w:rsidP="00D07942">
      <w:pPr>
        <w:pStyle w:val="GambardanTabel"/>
        <w:rPr>
          <w:rFonts w:cs="Times New Roman"/>
        </w:rPr>
      </w:pPr>
      <w:r w:rsidRPr="00416ADE">
        <w:rPr>
          <w:rFonts w:cs="Times New Roman"/>
        </w:rPr>
        <w:drawing>
          <wp:inline distT="0" distB="0" distL="0" distR="0" wp14:anchorId="1603FC2B" wp14:editId="31EDBCCA">
            <wp:extent cx="3960000" cy="2559847"/>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60000" cy="2559847"/>
                    </a:xfrm>
                    <a:prstGeom prst="rect">
                      <a:avLst/>
                    </a:prstGeom>
                    <a:noFill/>
                  </pic:spPr>
                </pic:pic>
              </a:graphicData>
            </a:graphic>
          </wp:inline>
        </w:drawing>
      </w:r>
    </w:p>
    <w:p w14:paraId="008E467D" w14:textId="617DC48A" w:rsidR="00D07942" w:rsidRPr="00416ADE" w:rsidRDefault="00D07942" w:rsidP="00D07942">
      <w:pPr>
        <w:pStyle w:val="Caption"/>
        <w:rPr>
          <w:rFonts w:ascii="Times New Roman" w:hAnsi="Times New Roman" w:cs="Times New Roman"/>
        </w:rPr>
      </w:pPr>
      <w:bookmarkStart w:id="175" w:name="_Toc112357703"/>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29</w:t>
      </w:r>
      <w:r w:rsidRPr="00416ADE">
        <w:rPr>
          <w:rFonts w:ascii="Times New Roman" w:hAnsi="Times New Roman" w:cs="Times New Roman"/>
          <w:noProof/>
        </w:rPr>
        <w:fldChar w:fldCharType="end"/>
      </w:r>
      <w:r w:rsidRPr="00416ADE">
        <w:rPr>
          <w:rFonts w:ascii="Times New Roman" w:hAnsi="Times New Roman" w:cs="Times New Roman"/>
        </w:rPr>
        <w:t>. Desain Halaman Edit Data Produksi</w:t>
      </w:r>
      <w:bookmarkEnd w:id="175"/>
      <w:r w:rsidRPr="00416ADE">
        <w:rPr>
          <w:rFonts w:ascii="Times New Roman" w:hAnsi="Times New Roman" w:cs="Times New Roman"/>
        </w:rPr>
        <w:br/>
      </w:r>
    </w:p>
    <w:p w14:paraId="6D32EC9E" w14:textId="77777777" w:rsidR="00D07942" w:rsidRPr="00416ADE" w:rsidRDefault="00D07942" w:rsidP="00D07942">
      <w:pPr>
        <w:pStyle w:val="GambardanTabel"/>
        <w:rPr>
          <w:rFonts w:cs="Times New Roman"/>
        </w:rPr>
      </w:pPr>
    </w:p>
    <w:p w14:paraId="55AC66FA" w14:textId="77777777" w:rsidR="00D07942" w:rsidRPr="00416ADE" w:rsidRDefault="00D07942" w:rsidP="00D07942">
      <w:pPr>
        <w:pStyle w:val="GambardanTabel"/>
        <w:rPr>
          <w:rFonts w:cs="Times New Roman"/>
        </w:rPr>
      </w:pPr>
      <w:r w:rsidRPr="00416ADE">
        <w:rPr>
          <w:rFonts w:cs="Times New Roman"/>
        </w:rPr>
        <w:drawing>
          <wp:inline distT="0" distB="0" distL="0" distR="0" wp14:anchorId="08705516" wp14:editId="587CD198">
            <wp:extent cx="3960000" cy="2561179"/>
            <wp:effectExtent l="0" t="0" r="2540" b="0"/>
            <wp:docPr id="11" name="Picture 1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 shot of a computer&#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60000" cy="2561179"/>
                    </a:xfrm>
                    <a:prstGeom prst="rect">
                      <a:avLst/>
                    </a:prstGeom>
                    <a:noFill/>
                    <a:ln>
                      <a:noFill/>
                    </a:ln>
                  </pic:spPr>
                </pic:pic>
              </a:graphicData>
            </a:graphic>
          </wp:inline>
        </w:drawing>
      </w:r>
    </w:p>
    <w:p w14:paraId="51F77AAF" w14:textId="46AE92CE" w:rsidR="00D07942" w:rsidRPr="00416ADE" w:rsidRDefault="00D07942" w:rsidP="00D07942">
      <w:pPr>
        <w:pStyle w:val="Caption"/>
        <w:rPr>
          <w:rFonts w:ascii="Times New Roman" w:hAnsi="Times New Roman" w:cs="Times New Roman"/>
        </w:rPr>
      </w:pPr>
      <w:bookmarkStart w:id="176" w:name="_Toc112357704"/>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30</w:t>
      </w:r>
      <w:r w:rsidRPr="00416ADE">
        <w:rPr>
          <w:rFonts w:ascii="Times New Roman" w:hAnsi="Times New Roman" w:cs="Times New Roman"/>
          <w:noProof/>
        </w:rPr>
        <w:fldChar w:fldCharType="end"/>
      </w:r>
      <w:r w:rsidRPr="00416ADE">
        <w:rPr>
          <w:rFonts w:ascii="Times New Roman" w:hAnsi="Times New Roman" w:cs="Times New Roman"/>
        </w:rPr>
        <w:t>. Desain Halaman Form Edit Data Produksi</w:t>
      </w:r>
      <w:bookmarkEnd w:id="176"/>
    </w:p>
    <w:p w14:paraId="1E2A5AB3" w14:textId="77777777" w:rsidR="00D07942" w:rsidRPr="00416ADE" w:rsidRDefault="00D07942" w:rsidP="00E938D4">
      <w:pPr>
        <w:pStyle w:val="kkpheading-4"/>
        <w:numPr>
          <w:ilvl w:val="0"/>
          <w:numId w:val="0"/>
        </w:numPr>
        <w:ind w:left="1021"/>
      </w:pPr>
    </w:p>
    <w:p w14:paraId="59E657AC" w14:textId="77777777" w:rsidR="00D07942" w:rsidRPr="00416ADE" w:rsidRDefault="00D07942" w:rsidP="00E938D4">
      <w:pPr>
        <w:pStyle w:val="kkpheading-4"/>
        <w:numPr>
          <w:ilvl w:val="0"/>
          <w:numId w:val="0"/>
        </w:numPr>
        <w:ind w:left="1021"/>
      </w:pPr>
    </w:p>
    <w:p w14:paraId="74BE48BC" w14:textId="77777777" w:rsidR="00D07942" w:rsidRPr="00416ADE" w:rsidRDefault="00D07942" w:rsidP="00D07942">
      <w:pPr>
        <w:rPr>
          <w:rFonts w:eastAsiaTheme="majorEastAsia" w:cs="Times New Roman"/>
          <w:szCs w:val="32"/>
        </w:rPr>
      </w:pPr>
      <w:r w:rsidRPr="00416ADE">
        <w:rPr>
          <w:rFonts w:cs="Times New Roman"/>
        </w:rPr>
        <w:lastRenderedPageBreak/>
        <w:br w:type="page"/>
      </w:r>
    </w:p>
    <w:p w14:paraId="42F939AD" w14:textId="77777777" w:rsidR="00D07942" w:rsidRPr="00416ADE" w:rsidRDefault="00D07942" w:rsidP="00E938D4">
      <w:pPr>
        <w:pStyle w:val="kkpheading-4"/>
      </w:pPr>
      <w:r w:rsidRPr="00416ADE">
        <w:lastRenderedPageBreak/>
        <w:t>Desain Dialog Box Konfirmasi Hapus Data</w:t>
      </w:r>
    </w:p>
    <w:p w14:paraId="6E26728B" w14:textId="77777777" w:rsidR="00D07942" w:rsidRPr="00416ADE" w:rsidRDefault="00D07942" w:rsidP="00D07942">
      <w:pPr>
        <w:pStyle w:val="GambardanTabel"/>
        <w:rPr>
          <w:rFonts w:cs="Times New Roman"/>
        </w:rPr>
      </w:pPr>
      <w:r w:rsidRPr="00416ADE">
        <w:rPr>
          <w:rFonts w:cs="Times New Roman"/>
        </w:rPr>
        <w:drawing>
          <wp:inline distT="0" distB="0" distL="0" distR="0" wp14:anchorId="478196F0" wp14:editId="518847C2">
            <wp:extent cx="3960000" cy="2559846"/>
            <wp:effectExtent l="0" t="0" r="2540" b="0"/>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54053063" w14:textId="01AEE363" w:rsidR="00D07942" w:rsidRPr="00416ADE" w:rsidRDefault="00D07942" w:rsidP="00D07942">
      <w:pPr>
        <w:pStyle w:val="Caption"/>
        <w:rPr>
          <w:rFonts w:ascii="Times New Roman" w:hAnsi="Times New Roman" w:cs="Times New Roman"/>
        </w:rPr>
      </w:pPr>
      <w:bookmarkStart w:id="177" w:name="_Toc112357705"/>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31</w:t>
      </w:r>
      <w:r w:rsidRPr="00416ADE">
        <w:rPr>
          <w:rFonts w:ascii="Times New Roman" w:hAnsi="Times New Roman" w:cs="Times New Roman"/>
          <w:noProof/>
        </w:rPr>
        <w:fldChar w:fldCharType="end"/>
      </w:r>
      <w:r w:rsidRPr="00416ADE">
        <w:rPr>
          <w:rFonts w:ascii="Times New Roman" w:hAnsi="Times New Roman" w:cs="Times New Roman"/>
        </w:rPr>
        <w:t>. Desain Dialog Box Konfirmasi Hapus Data</w:t>
      </w:r>
      <w:bookmarkEnd w:id="177"/>
    </w:p>
    <w:p w14:paraId="661E2366" w14:textId="77777777" w:rsidR="00D07942" w:rsidRPr="00416ADE" w:rsidRDefault="00D07942" w:rsidP="00E938D4">
      <w:pPr>
        <w:pStyle w:val="kkpheading-4"/>
        <w:numPr>
          <w:ilvl w:val="0"/>
          <w:numId w:val="0"/>
        </w:numPr>
        <w:ind w:left="1021"/>
      </w:pPr>
    </w:p>
    <w:p w14:paraId="2D40ED4D" w14:textId="77777777" w:rsidR="00D07942" w:rsidRPr="00416ADE" w:rsidRDefault="00D07942" w:rsidP="00E938D4">
      <w:pPr>
        <w:pStyle w:val="kkpheading-4"/>
        <w:numPr>
          <w:ilvl w:val="0"/>
          <w:numId w:val="0"/>
        </w:numPr>
        <w:ind w:left="1021"/>
      </w:pPr>
    </w:p>
    <w:p w14:paraId="2EDC765F" w14:textId="77777777" w:rsidR="00D07942" w:rsidRPr="00416ADE" w:rsidRDefault="00D07942" w:rsidP="00E938D4">
      <w:pPr>
        <w:pStyle w:val="kkpheading-4"/>
      </w:pPr>
      <w:r w:rsidRPr="00416ADE">
        <w:t>Desain Halaman Dashboard Laporan</w:t>
      </w:r>
    </w:p>
    <w:p w14:paraId="5AB5D45B" w14:textId="77777777" w:rsidR="00D07942" w:rsidRPr="00416ADE" w:rsidRDefault="00D07942" w:rsidP="00D07942">
      <w:pPr>
        <w:pStyle w:val="GambardanTabel"/>
        <w:rPr>
          <w:rFonts w:cs="Times New Roman"/>
        </w:rPr>
      </w:pPr>
      <w:r w:rsidRPr="00416ADE">
        <w:rPr>
          <w:rFonts w:cs="Times New Roman"/>
        </w:rPr>
        <w:drawing>
          <wp:inline distT="0" distB="0" distL="0" distR="0" wp14:anchorId="7435BDC2" wp14:editId="4CBDA4FA">
            <wp:extent cx="3960000" cy="2559846"/>
            <wp:effectExtent l="0" t="0" r="2540" b="0"/>
            <wp:docPr id="34" name="Picture 3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 shot of a computer&#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0CA08998" w14:textId="5B040B6F" w:rsidR="00D07942" w:rsidRDefault="00D07942" w:rsidP="00D07942">
      <w:pPr>
        <w:pStyle w:val="Caption"/>
        <w:rPr>
          <w:rFonts w:ascii="Times New Roman" w:hAnsi="Times New Roman" w:cs="Times New Roman"/>
        </w:rPr>
      </w:pPr>
      <w:bookmarkStart w:id="178" w:name="_Toc112357706"/>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2F1DFB">
        <w:rPr>
          <w:rFonts w:ascii="Times New Roman" w:hAnsi="Times New Roman" w:cs="Times New Roman"/>
          <w:noProof/>
        </w:rPr>
        <w:t>32</w:t>
      </w:r>
      <w:r w:rsidRPr="00416ADE">
        <w:rPr>
          <w:rFonts w:ascii="Times New Roman" w:hAnsi="Times New Roman" w:cs="Times New Roman"/>
          <w:noProof/>
        </w:rPr>
        <w:fldChar w:fldCharType="end"/>
      </w:r>
      <w:r w:rsidRPr="00416ADE">
        <w:rPr>
          <w:rFonts w:ascii="Times New Roman" w:hAnsi="Times New Roman" w:cs="Times New Roman"/>
        </w:rPr>
        <w:t>. Desain Halaman Dashboard Laporan</w:t>
      </w:r>
      <w:bookmarkEnd w:id="178"/>
    </w:p>
    <w:p w14:paraId="4CA6AE88" w14:textId="11BA21A1" w:rsidR="001640D6" w:rsidRDefault="001640D6" w:rsidP="001640D6">
      <w:pPr>
        <w:pStyle w:val="kkpheading-2"/>
      </w:pPr>
      <w:bookmarkStart w:id="179" w:name="_Toc144288921"/>
      <w:r>
        <w:lastRenderedPageBreak/>
        <w:t>Kebutuhan Hardware</w:t>
      </w:r>
      <w:bookmarkEnd w:id="179"/>
    </w:p>
    <w:p w14:paraId="658A6CB3" w14:textId="3D794736" w:rsidR="001640D6" w:rsidRPr="001640D6" w:rsidRDefault="001640D6" w:rsidP="001640D6">
      <w:pPr>
        <w:pStyle w:val="kkpheading-2"/>
      </w:pPr>
      <w:bookmarkStart w:id="180" w:name="_Toc144288922"/>
      <w:r>
        <w:t>Pengujian</w:t>
      </w:r>
      <w:bookmarkEnd w:id="180"/>
    </w:p>
    <w:p w14:paraId="05CB3A3B" w14:textId="77777777" w:rsidR="00D07942" w:rsidRPr="00416ADE" w:rsidRDefault="00D07942" w:rsidP="00D07942">
      <w:pPr>
        <w:pStyle w:val="kkpparagraph-1"/>
        <w:rPr>
          <w:rFonts w:cs="Times New Roman"/>
        </w:rPr>
      </w:pPr>
    </w:p>
    <w:p w14:paraId="60858AC6" w14:textId="77777777" w:rsidR="00D07942" w:rsidRPr="00416ADE" w:rsidRDefault="00D07942" w:rsidP="00D07942">
      <w:pPr>
        <w:pStyle w:val="Heading1"/>
        <w:sectPr w:rsidR="00D07942" w:rsidRPr="00416ADE" w:rsidSect="00345406">
          <w:pgSz w:w="11907" w:h="16839" w:code="9"/>
          <w:pgMar w:top="2268" w:right="1701" w:bottom="1701" w:left="2268" w:header="709" w:footer="709" w:gutter="0"/>
          <w:cols w:space="708"/>
          <w:titlePg/>
          <w:docGrid w:linePitch="360"/>
        </w:sectPr>
      </w:pPr>
    </w:p>
    <w:p w14:paraId="1CD06513" w14:textId="42C78DA7" w:rsidR="000B4F4C" w:rsidRPr="00416ADE" w:rsidRDefault="00F95408" w:rsidP="007706FF">
      <w:pPr>
        <w:pStyle w:val="Heading1"/>
      </w:pPr>
      <w:r w:rsidRPr="00416ADE">
        <w:lastRenderedPageBreak/>
        <w:br/>
      </w:r>
      <w:bookmarkStart w:id="181" w:name="_Toc144288923"/>
      <w:r w:rsidRPr="00416ADE">
        <w:t>HASIL DAN PEMBAHASAN</w:t>
      </w:r>
      <w:bookmarkEnd w:id="181"/>
    </w:p>
    <w:p w14:paraId="4D72DBB5"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182" w:name="_Toc100692017"/>
      <w:bookmarkStart w:id="183" w:name="_Toc100692578"/>
      <w:bookmarkStart w:id="184" w:name="_Toc100692984"/>
      <w:bookmarkStart w:id="185" w:name="_Toc100693120"/>
      <w:bookmarkStart w:id="186" w:name="_Toc100693203"/>
      <w:bookmarkStart w:id="187" w:name="_Toc100693303"/>
      <w:bookmarkStart w:id="188" w:name="_Toc100693373"/>
      <w:bookmarkStart w:id="189" w:name="_Toc100693781"/>
      <w:bookmarkStart w:id="190" w:name="_Toc110084946"/>
      <w:bookmarkStart w:id="191" w:name="_Toc110153722"/>
      <w:bookmarkStart w:id="192" w:name="_Toc110160214"/>
      <w:bookmarkStart w:id="193" w:name="_Toc110160265"/>
      <w:bookmarkStart w:id="194" w:name="_Toc110160394"/>
      <w:bookmarkStart w:id="195" w:name="_Toc110160596"/>
      <w:bookmarkStart w:id="196" w:name="_Toc110160723"/>
      <w:bookmarkStart w:id="197" w:name="_Toc110160796"/>
      <w:bookmarkStart w:id="198" w:name="_Toc110160989"/>
      <w:bookmarkStart w:id="199" w:name="_Toc110161053"/>
      <w:bookmarkStart w:id="200" w:name="_Toc110161120"/>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p>
    <w:p w14:paraId="6A56200A"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01" w:name="_Toc100692018"/>
      <w:bookmarkStart w:id="202" w:name="_Toc100692579"/>
      <w:bookmarkStart w:id="203" w:name="_Toc100692985"/>
      <w:bookmarkStart w:id="204" w:name="_Toc100693121"/>
      <w:bookmarkStart w:id="205" w:name="_Toc100693204"/>
      <w:bookmarkStart w:id="206" w:name="_Toc100693304"/>
      <w:bookmarkStart w:id="207" w:name="_Toc100693374"/>
      <w:bookmarkStart w:id="208" w:name="_Toc100693782"/>
      <w:bookmarkStart w:id="209" w:name="_Toc110084947"/>
      <w:bookmarkStart w:id="210" w:name="_Toc110153723"/>
      <w:bookmarkStart w:id="211" w:name="_Toc110160215"/>
      <w:bookmarkStart w:id="212" w:name="_Toc110160266"/>
      <w:bookmarkStart w:id="213" w:name="_Toc110160395"/>
      <w:bookmarkStart w:id="214" w:name="_Toc110160597"/>
      <w:bookmarkStart w:id="215" w:name="_Toc110160724"/>
      <w:bookmarkStart w:id="216" w:name="_Toc110160797"/>
      <w:bookmarkStart w:id="217" w:name="_Toc110160990"/>
      <w:bookmarkStart w:id="218" w:name="_Toc110161054"/>
      <w:bookmarkStart w:id="219" w:name="_Toc110161121"/>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p w14:paraId="07D53A13"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20" w:name="_Toc100692019"/>
      <w:bookmarkStart w:id="221" w:name="_Toc100692580"/>
      <w:bookmarkStart w:id="222" w:name="_Toc100692986"/>
      <w:bookmarkStart w:id="223" w:name="_Toc100693122"/>
      <w:bookmarkStart w:id="224" w:name="_Toc100693205"/>
      <w:bookmarkStart w:id="225" w:name="_Toc100693305"/>
      <w:bookmarkStart w:id="226" w:name="_Toc100693375"/>
      <w:bookmarkStart w:id="227" w:name="_Toc100693783"/>
      <w:bookmarkStart w:id="228" w:name="_Toc110084948"/>
      <w:bookmarkStart w:id="229" w:name="_Toc110153724"/>
      <w:bookmarkStart w:id="230" w:name="_Toc110160216"/>
      <w:bookmarkStart w:id="231" w:name="_Toc110160267"/>
      <w:bookmarkStart w:id="232" w:name="_Toc110160396"/>
      <w:bookmarkStart w:id="233" w:name="_Toc110160598"/>
      <w:bookmarkStart w:id="234" w:name="_Toc110160725"/>
      <w:bookmarkStart w:id="235" w:name="_Toc110160798"/>
      <w:bookmarkStart w:id="236" w:name="_Toc110160991"/>
      <w:bookmarkStart w:id="237" w:name="_Toc110161055"/>
      <w:bookmarkStart w:id="238" w:name="_Toc110161122"/>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p>
    <w:p w14:paraId="471696F2" w14:textId="77777777" w:rsidR="001F0AF3" w:rsidRPr="001F0AF3" w:rsidRDefault="001F0AF3" w:rsidP="001F0AF3">
      <w:pPr>
        <w:pStyle w:val="ListParagraph"/>
        <w:keepNext/>
        <w:keepLines/>
        <w:numPr>
          <w:ilvl w:val="1"/>
          <w:numId w:val="31"/>
        </w:numPr>
        <w:spacing w:after="0" w:line="360" w:lineRule="auto"/>
        <w:contextualSpacing w:val="0"/>
        <w:jc w:val="center"/>
        <w:outlineLvl w:val="0"/>
        <w:rPr>
          <w:rFonts w:eastAsiaTheme="majorEastAsia" w:cs="Times New Roman"/>
          <w:b/>
          <w:vanish/>
          <w:color w:val="000000" w:themeColor="text1"/>
          <w:szCs w:val="32"/>
          <w:lang w:val="en-ID" w:eastAsia="ja-JP"/>
        </w:rPr>
      </w:pPr>
    </w:p>
    <w:p w14:paraId="6DAA394D" w14:textId="4E91D5C1" w:rsidR="00D07942" w:rsidRDefault="001640D6" w:rsidP="00D07942">
      <w:pPr>
        <w:pStyle w:val="kkpheading-2"/>
      </w:pPr>
      <w:bookmarkStart w:id="239" w:name="_Toc144288924"/>
      <w:r>
        <w:t>Hasil</w:t>
      </w:r>
      <w:r w:rsidR="00D07942">
        <w:t xml:space="preserve"> Pengujian</w:t>
      </w:r>
      <w:bookmarkEnd w:id="239"/>
    </w:p>
    <w:p w14:paraId="66A1339C" w14:textId="6978B44D" w:rsidR="00D07942" w:rsidRPr="00416ADE" w:rsidRDefault="001640D6" w:rsidP="00D07942">
      <w:pPr>
        <w:pStyle w:val="kkpheading-2"/>
      </w:pPr>
      <w:bookmarkStart w:id="240" w:name="_Toc144288925"/>
      <w:r>
        <w:t>Pembahasan</w:t>
      </w:r>
      <w:bookmarkEnd w:id="240"/>
      <w:r w:rsidR="00D07942" w:rsidRPr="00416ADE">
        <w:br w:type="page"/>
      </w:r>
    </w:p>
    <w:p w14:paraId="7FB50A21" w14:textId="6F8C23FD" w:rsidR="00541001" w:rsidRPr="00416ADE" w:rsidRDefault="007706FF" w:rsidP="007706FF">
      <w:pPr>
        <w:pStyle w:val="Heading1"/>
      </w:pPr>
      <w:r w:rsidRPr="00416ADE">
        <w:lastRenderedPageBreak/>
        <w:br/>
      </w:r>
      <w:bookmarkStart w:id="241" w:name="_Toc144288926"/>
      <w:r w:rsidR="000D16D8" w:rsidRPr="00416ADE">
        <w:t>PENUTUP</w:t>
      </w:r>
      <w:bookmarkEnd w:id="241"/>
    </w:p>
    <w:p w14:paraId="40C8B56C"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42" w:name="_Toc100692027"/>
      <w:bookmarkStart w:id="243" w:name="_Toc100692588"/>
      <w:bookmarkStart w:id="244" w:name="_Toc100692994"/>
      <w:bookmarkStart w:id="245" w:name="_Toc100693130"/>
      <w:bookmarkStart w:id="246" w:name="_Toc100693213"/>
      <w:bookmarkStart w:id="247" w:name="_Toc100693313"/>
      <w:bookmarkStart w:id="248" w:name="_Toc100693381"/>
      <w:bookmarkStart w:id="249" w:name="_Toc100693789"/>
      <w:bookmarkStart w:id="250" w:name="_Toc110084954"/>
      <w:bookmarkStart w:id="251" w:name="_Toc110153731"/>
      <w:bookmarkStart w:id="252" w:name="_Toc110160222"/>
      <w:bookmarkStart w:id="253" w:name="_Toc110160273"/>
      <w:bookmarkStart w:id="254" w:name="_Toc110160411"/>
      <w:bookmarkStart w:id="255" w:name="_Toc110160613"/>
      <w:bookmarkStart w:id="256" w:name="_Toc110160740"/>
      <w:bookmarkStart w:id="257" w:name="_Toc110160813"/>
      <w:bookmarkStart w:id="258" w:name="_Toc110161006"/>
      <w:bookmarkStart w:id="259" w:name="_Toc110161061"/>
      <w:bookmarkStart w:id="260" w:name="_Toc110161128"/>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p w14:paraId="57BF0861"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61" w:name="_Toc100692028"/>
      <w:bookmarkStart w:id="262" w:name="_Toc100692589"/>
      <w:bookmarkStart w:id="263" w:name="_Toc100692995"/>
      <w:bookmarkStart w:id="264" w:name="_Toc100693131"/>
      <w:bookmarkStart w:id="265" w:name="_Toc100693214"/>
      <w:bookmarkStart w:id="266" w:name="_Toc100693314"/>
      <w:bookmarkStart w:id="267" w:name="_Toc100693382"/>
      <w:bookmarkStart w:id="268" w:name="_Toc100693790"/>
      <w:bookmarkStart w:id="269" w:name="_Toc110084955"/>
      <w:bookmarkStart w:id="270" w:name="_Toc110153732"/>
      <w:bookmarkStart w:id="271" w:name="_Toc110160223"/>
      <w:bookmarkStart w:id="272" w:name="_Toc110160274"/>
      <w:bookmarkStart w:id="273" w:name="_Toc110160412"/>
      <w:bookmarkStart w:id="274" w:name="_Toc110160614"/>
      <w:bookmarkStart w:id="275" w:name="_Toc110160741"/>
      <w:bookmarkStart w:id="276" w:name="_Toc110160814"/>
      <w:bookmarkStart w:id="277" w:name="_Toc110161007"/>
      <w:bookmarkStart w:id="278" w:name="_Toc110161062"/>
      <w:bookmarkStart w:id="279" w:name="_Toc110161129"/>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p w14:paraId="6B188A3F"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80" w:name="_Toc100692029"/>
      <w:bookmarkStart w:id="281" w:name="_Toc100692590"/>
      <w:bookmarkStart w:id="282" w:name="_Toc100692996"/>
      <w:bookmarkStart w:id="283" w:name="_Toc100693132"/>
      <w:bookmarkStart w:id="284" w:name="_Toc100693215"/>
      <w:bookmarkStart w:id="285" w:name="_Toc100693315"/>
      <w:bookmarkStart w:id="286" w:name="_Toc100693383"/>
      <w:bookmarkStart w:id="287" w:name="_Toc100693791"/>
      <w:bookmarkStart w:id="288" w:name="_Toc110084956"/>
      <w:bookmarkStart w:id="289" w:name="_Toc110153733"/>
      <w:bookmarkStart w:id="290" w:name="_Toc110160224"/>
      <w:bookmarkStart w:id="291" w:name="_Toc110160275"/>
      <w:bookmarkStart w:id="292" w:name="_Toc110160413"/>
      <w:bookmarkStart w:id="293" w:name="_Toc110160615"/>
      <w:bookmarkStart w:id="294" w:name="_Toc110160742"/>
      <w:bookmarkStart w:id="295" w:name="_Toc110160815"/>
      <w:bookmarkStart w:id="296" w:name="_Toc110161008"/>
      <w:bookmarkStart w:id="297" w:name="_Toc110161063"/>
      <w:bookmarkStart w:id="298" w:name="_Toc110161130"/>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p w14:paraId="6CE51BFC"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99" w:name="_Toc100692030"/>
      <w:bookmarkStart w:id="300" w:name="_Toc100692591"/>
      <w:bookmarkStart w:id="301" w:name="_Toc100692997"/>
      <w:bookmarkStart w:id="302" w:name="_Toc100693133"/>
      <w:bookmarkStart w:id="303" w:name="_Toc100693216"/>
      <w:bookmarkStart w:id="304" w:name="_Toc100693316"/>
      <w:bookmarkStart w:id="305" w:name="_Toc100693384"/>
      <w:bookmarkStart w:id="306" w:name="_Toc100693792"/>
      <w:bookmarkStart w:id="307" w:name="_Toc110084957"/>
      <w:bookmarkStart w:id="308" w:name="_Toc110153734"/>
      <w:bookmarkStart w:id="309" w:name="_Toc110160225"/>
      <w:bookmarkStart w:id="310" w:name="_Toc110160276"/>
      <w:bookmarkStart w:id="311" w:name="_Toc110160414"/>
      <w:bookmarkStart w:id="312" w:name="_Toc110160616"/>
      <w:bookmarkStart w:id="313" w:name="_Toc110160743"/>
      <w:bookmarkStart w:id="314" w:name="_Toc110160816"/>
      <w:bookmarkStart w:id="315" w:name="_Toc110161009"/>
      <w:bookmarkStart w:id="316" w:name="_Toc110161064"/>
      <w:bookmarkStart w:id="317" w:name="_Toc110161131"/>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p>
    <w:p w14:paraId="27C4BCEA" w14:textId="304CFC2B" w:rsidR="000B4F4C" w:rsidRPr="00416ADE" w:rsidRDefault="000B4F4C" w:rsidP="00CE2B06">
      <w:pPr>
        <w:pStyle w:val="kkpheading-2"/>
        <w:rPr>
          <w:rFonts w:cs="Times New Roman"/>
        </w:rPr>
      </w:pPr>
      <w:bookmarkStart w:id="318" w:name="_Toc144288927"/>
      <w:r w:rsidRPr="00416ADE">
        <w:rPr>
          <w:rFonts w:cs="Times New Roman"/>
        </w:rPr>
        <w:t>Kesimpulan</w:t>
      </w:r>
      <w:bookmarkEnd w:id="318"/>
    </w:p>
    <w:p w14:paraId="46C25419" w14:textId="0ED11B34" w:rsidR="003900D1" w:rsidRPr="00416ADE" w:rsidRDefault="003900D1" w:rsidP="003900D1">
      <w:pPr>
        <w:pStyle w:val="kkpparagraph-1"/>
        <w:rPr>
          <w:rFonts w:cs="Times New Roman"/>
        </w:rPr>
      </w:pPr>
      <w:r w:rsidRPr="00416ADE">
        <w:rPr>
          <w:rFonts w:cs="Times New Roman"/>
        </w:rPr>
        <w:t>Dari hasil analisa yang telah dilakukan oleh penulis, maka</w:t>
      </w:r>
      <w:r w:rsidR="00EE6361" w:rsidRPr="00416ADE">
        <w:rPr>
          <w:rFonts w:cs="Times New Roman"/>
        </w:rPr>
        <w:t xml:space="preserve"> dapat diambil kesimpulan bahwa:</w:t>
      </w:r>
    </w:p>
    <w:p w14:paraId="070D4FEB" w14:textId="5DEA8CD5" w:rsidR="00EE6361" w:rsidRPr="00416ADE" w:rsidRDefault="00EE6361" w:rsidP="00E938D4">
      <w:pPr>
        <w:pStyle w:val="kkpheading-4"/>
        <w:numPr>
          <w:ilvl w:val="3"/>
          <w:numId w:val="27"/>
        </w:numPr>
      </w:pPr>
      <w:r w:rsidRPr="00416ADE">
        <w:t>Dengan adanya Sistem Informasi Laporan Harian Produksi</w:t>
      </w:r>
      <w:r w:rsidR="00507811" w:rsidRPr="00416ADE">
        <w:t xml:space="preserve"> Berbasis Web</w:t>
      </w:r>
      <w:r w:rsidRPr="00416ADE">
        <w:t xml:space="preserve"> ini </w:t>
      </w:r>
      <w:r w:rsidR="00507811" w:rsidRPr="00416ADE">
        <w:t xml:space="preserve">diharapkan </w:t>
      </w:r>
      <w:r w:rsidRPr="00416ADE">
        <w:t xml:space="preserve">dapat </w:t>
      </w:r>
      <w:r w:rsidR="00CC4CC9" w:rsidRPr="00416ADE">
        <w:t>membantu meningkatkan produktifitas karyawan dan produksi itu sendiri serta efisisensi dalam penggunaan kertas.</w:t>
      </w:r>
    </w:p>
    <w:p w14:paraId="3C349C41" w14:textId="6FEEF861" w:rsidR="00507811" w:rsidRPr="00416ADE" w:rsidRDefault="00507811" w:rsidP="00E938D4">
      <w:pPr>
        <w:pStyle w:val="kkpheading-4"/>
        <w:numPr>
          <w:ilvl w:val="3"/>
          <w:numId w:val="27"/>
        </w:numPr>
      </w:pPr>
      <w:r w:rsidRPr="00416ADE">
        <w:t>Dengan adanya Sistem Informasi Laporan Harian Produksi Berbasis Web ini dapat</w:t>
      </w:r>
      <w:r w:rsidR="00CC4CC9" w:rsidRPr="00416ADE">
        <w:t xml:space="preserve"> mengamankan data-data penting terkait dengan produksi pada lini Stamping Press yang akan sangat berguna untuk dijadikan referensi dalam membuat perencanaan produksi model-model terbaru dimasa yang akan datang</w:t>
      </w:r>
      <w:r w:rsidR="00553F3C" w:rsidRPr="00416ADE">
        <w:t>.</w:t>
      </w:r>
    </w:p>
    <w:p w14:paraId="4247993E" w14:textId="7EACEC6C" w:rsidR="00961E45" w:rsidRPr="00416ADE" w:rsidRDefault="00507811" w:rsidP="00E938D4">
      <w:pPr>
        <w:pStyle w:val="kkpheading-4"/>
        <w:numPr>
          <w:ilvl w:val="3"/>
          <w:numId w:val="27"/>
        </w:numPr>
      </w:pPr>
      <w:r w:rsidRPr="00416ADE">
        <w:t xml:space="preserve">Dengan adanya Sistem Informasi Laporan Harian Produksi Berbasis Web ini diharapkan dapat </w:t>
      </w:r>
      <w:r w:rsidR="00CC4CC9" w:rsidRPr="00416ADE">
        <w:t>menghasilkan laporan yang cepat, akurat, interaktif dan dinamis untuk mendukung analisa perbaikan berkelanjutan serta dalam pengambilan keputusan</w:t>
      </w:r>
      <w:r w:rsidR="00553F3C" w:rsidRPr="00416ADE">
        <w:t>.</w:t>
      </w:r>
    </w:p>
    <w:p w14:paraId="6CD077B7" w14:textId="1465A3A1" w:rsidR="003900D1" w:rsidRPr="00416ADE" w:rsidRDefault="000B4F4C" w:rsidP="00CE2B06">
      <w:pPr>
        <w:pStyle w:val="kkpheading-2"/>
        <w:rPr>
          <w:rFonts w:cs="Times New Roman"/>
        </w:rPr>
      </w:pPr>
      <w:bookmarkStart w:id="319" w:name="_Toc144288928"/>
      <w:r w:rsidRPr="00416ADE">
        <w:rPr>
          <w:rFonts w:cs="Times New Roman"/>
        </w:rPr>
        <w:t>Saran</w:t>
      </w:r>
      <w:bookmarkEnd w:id="319"/>
      <w:r w:rsidR="00166FD2" w:rsidRPr="00416ADE">
        <w:rPr>
          <w:rFonts w:cs="Times New Roman"/>
        </w:rPr>
        <w:t xml:space="preserve"> </w:t>
      </w:r>
    </w:p>
    <w:p w14:paraId="049D04B5" w14:textId="77777777" w:rsidR="00120DF9" w:rsidRPr="00416ADE" w:rsidRDefault="008D7143" w:rsidP="00120DF9">
      <w:pPr>
        <w:pStyle w:val="kkpparagraph-1"/>
        <w:rPr>
          <w:rFonts w:cs="Times New Roman"/>
        </w:rPr>
      </w:pPr>
      <w:r w:rsidRPr="00416ADE">
        <w:rPr>
          <w:rFonts w:cs="Times New Roman"/>
        </w:rPr>
        <w:t>Tentu dalam penulisan laporan ini masih banyak kesalahan, maka penulis berharap adanya kritik dan saran yang membangun agar dalam penulisan selanjutnya dapat menghasilkan karya tulis yang lebih baik dan bena</w:t>
      </w:r>
      <w:r w:rsidR="00120DF9" w:rsidRPr="00416ADE">
        <w:rPr>
          <w:rFonts w:cs="Times New Roman"/>
        </w:rPr>
        <w:t>r.</w:t>
      </w:r>
    </w:p>
    <w:p w14:paraId="6EA452FC" w14:textId="1C41F78F" w:rsidR="00120DF9" w:rsidRPr="00416ADE" w:rsidRDefault="00120DF9" w:rsidP="00120DF9">
      <w:pPr>
        <w:pStyle w:val="kkpparagraph-1"/>
        <w:rPr>
          <w:rFonts w:cs="Times New Roman"/>
        </w:rPr>
        <w:sectPr w:rsidR="00120DF9" w:rsidRPr="00416ADE" w:rsidSect="00345406">
          <w:headerReference w:type="default" r:id="rId52"/>
          <w:pgSz w:w="11907" w:h="16839" w:code="9"/>
          <w:pgMar w:top="2268" w:right="1701" w:bottom="1701" w:left="2268" w:header="709" w:footer="709" w:gutter="0"/>
          <w:cols w:space="708"/>
          <w:titlePg/>
          <w:docGrid w:linePitch="360"/>
        </w:sectPr>
      </w:pPr>
      <w:r w:rsidRPr="00416ADE">
        <w:rPr>
          <w:rFonts w:cs="Times New Roman"/>
        </w:rPr>
        <w:t xml:space="preserve">Dikarenakan tulisan laporan ini hanyalah bersifat rancangan, maka mohon maklum dan pengertiannya jika isi laporan penulis ini kurang detail dan lengkap, serta hanya menjabarkan hal-hal secara lebih umum saja, namun semoga  cukup mudah dipahami. </w:t>
      </w:r>
    </w:p>
    <w:bookmarkStart w:id="320" w:name="_Toc144288929" w:displacedByCustomXml="next"/>
    <w:sdt>
      <w:sdtPr>
        <w:rPr>
          <w:rFonts w:cs="Times New Roman"/>
          <w:b w:val="0"/>
          <w:bCs w:val="0"/>
          <w:sz w:val="24"/>
        </w:rPr>
        <w:id w:val="1682085481"/>
        <w:docPartObj>
          <w:docPartGallery w:val="Bibliographies"/>
          <w:docPartUnique/>
        </w:docPartObj>
      </w:sdtPr>
      <w:sdtEndPr>
        <w:rPr>
          <w:rFonts w:cstheme="majorBidi"/>
        </w:rPr>
      </w:sdtEndPr>
      <w:sdtContent>
        <w:p w14:paraId="31107699" w14:textId="774CC279" w:rsidR="00301AB2" w:rsidRPr="00416ADE" w:rsidRDefault="00301AB2" w:rsidP="00301AB2">
          <w:pPr>
            <w:pStyle w:val="Halaman"/>
            <w:rPr>
              <w:rFonts w:cs="Times New Roman"/>
            </w:rPr>
          </w:pPr>
          <w:r w:rsidRPr="00416ADE">
            <w:rPr>
              <w:rFonts w:cs="Times New Roman"/>
            </w:rPr>
            <w:t>DAFTAR PUSTAKA</w:t>
          </w:r>
          <w:bookmarkEnd w:id="320"/>
        </w:p>
        <w:sdt>
          <w:sdtPr>
            <w:rPr>
              <w:rFonts w:eastAsiaTheme="majorEastAsia" w:cs="Times New Roman"/>
              <w:sz w:val="24"/>
              <w:szCs w:val="32"/>
            </w:rPr>
            <w:id w:val="111145805"/>
            <w:bibliography/>
          </w:sdtPr>
          <w:sdtEndPr>
            <w:rPr>
              <w:rFonts w:cstheme="majorBidi"/>
            </w:rPr>
          </w:sdtEndPr>
          <w:sdtContent>
            <w:p w14:paraId="1DBA792E" w14:textId="19E9AE77" w:rsidR="00EC7E9D" w:rsidRPr="00EC7E9D" w:rsidRDefault="006B4134" w:rsidP="00EC7E9D">
              <w:pPr>
                <w:widowControl w:val="0"/>
                <w:autoSpaceDE w:val="0"/>
                <w:autoSpaceDN w:val="0"/>
                <w:adjustRightInd w:val="0"/>
                <w:spacing w:line="240" w:lineRule="auto"/>
                <w:ind w:left="640" w:hanging="640"/>
                <w:rPr>
                  <w:rFonts w:cs="Times New Roman"/>
                  <w:noProof/>
                  <w:szCs w:val="24"/>
                </w:rPr>
              </w:pPr>
              <w:r w:rsidRPr="00416ADE">
                <w:rPr>
                  <w:rFonts w:eastAsiaTheme="majorEastAsia" w:cs="Times New Roman"/>
                  <w:szCs w:val="32"/>
                </w:rPr>
                <w:fldChar w:fldCharType="begin" w:fldLock="1"/>
              </w:r>
              <w:r w:rsidRPr="00416ADE">
                <w:rPr>
                  <w:rFonts w:eastAsiaTheme="majorEastAsia" w:cs="Times New Roman"/>
                  <w:szCs w:val="32"/>
                </w:rPr>
                <w:instrText xml:space="preserve">ADDIN Mendeley Bibliography CSL_BIBLIOGRAPHY </w:instrText>
              </w:r>
              <w:r w:rsidRPr="00416ADE">
                <w:rPr>
                  <w:rFonts w:eastAsiaTheme="majorEastAsia" w:cs="Times New Roman"/>
                  <w:szCs w:val="32"/>
                </w:rPr>
                <w:fldChar w:fldCharType="separate"/>
              </w:r>
              <w:r w:rsidR="00EC7E9D" w:rsidRPr="00EC7E9D">
                <w:rPr>
                  <w:rFonts w:cs="Times New Roman"/>
                  <w:noProof/>
                  <w:szCs w:val="24"/>
                </w:rPr>
                <w:t>[1]</w:t>
              </w:r>
              <w:r w:rsidR="00EC7E9D" w:rsidRPr="00EC7E9D">
                <w:rPr>
                  <w:rFonts w:cs="Times New Roman"/>
                  <w:noProof/>
                  <w:szCs w:val="24"/>
                </w:rPr>
                <w:tab/>
                <w:t xml:space="preserve">I. Mahendra and D. T. Eby Yanto, “Agile Developmentmethods Dalam Pengembangan Sistem Informasi Pengajuan Kredit Berbasis Web,” </w:t>
              </w:r>
              <w:r w:rsidR="00EC7E9D" w:rsidRPr="00EC7E9D">
                <w:rPr>
                  <w:rFonts w:cs="Times New Roman"/>
                  <w:i/>
                  <w:iCs/>
                  <w:noProof/>
                  <w:szCs w:val="24"/>
                </w:rPr>
                <w:t>J. Teknol. Dan Open Source</w:t>
              </w:r>
              <w:r w:rsidR="00EC7E9D" w:rsidRPr="00EC7E9D">
                <w:rPr>
                  <w:rFonts w:cs="Times New Roman"/>
                  <w:noProof/>
                  <w:szCs w:val="24"/>
                </w:rPr>
                <w:t>, vol. 1, no. 2, pp. 13–24, 2018.</w:t>
              </w:r>
            </w:p>
            <w:p w14:paraId="15C7A338"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2]</w:t>
              </w:r>
              <w:r w:rsidRPr="00EC7E9D">
                <w:rPr>
                  <w:rFonts w:cs="Times New Roman"/>
                  <w:noProof/>
                  <w:szCs w:val="24"/>
                </w:rPr>
                <w:tab/>
                <w:t xml:space="preserve">M. Ahmadar, P. Perwito, and C. Taufik, “PERANCANGAN SISTEM INFORMASI PENJUALAN BERBASIS WEB PADA RAHAYU PHOTO COPY DENGAN DATABASE MySQL,” </w:t>
              </w:r>
              <w:r w:rsidRPr="00EC7E9D">
                <w:rPr>
                  <w:rFonts w:cs="Times New Roman"/>
                  <w:i/>
                  <w:iCs/>
                  <w:noProof/>
                  <w:szCs w:val="24"/>
                </w:rPr>
                <w:t>Dharmakarya</w:t>
              </w:r>
              <w:r w:rsidRPr="00EC7E9D">
                <w:rPr>
                  <w:rFonts w:cs="Times New Roman"/>
                  <w:noProof/>
                  <w:szCs w:val="24"/>
                </w:rPr>
                <w:t>, vol. 10, no. 4, p. 284, 2021, doi: 10.24198/dharmakarya.v10i4.35873.</w:t>
              </w:r>
            </w:p>
            <w:p w14:paraId="26CD5617"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3]</w:t>
              </w:r>
              <w:r w:rsidRPr="00EC7E9D">
                <w:rPr>
                  <w:rFonts w:cs="Times New Roman"/>
                  <w:noProof/>
                  <w:szCs w:val="24"/>
                </w:rPr>
                <w:tab/>
                <w:t xml:space="preserve">S. Suhari, A. Faqih, and F. M. Basysyar, “Sistem Informasi Kepegawaian Mengunakan Metode Agile Development di CV. Angkasa Raya,” </w:t>
              </w:r>
              <w:r w:rsidRPr="00EC7E9D">
                <w:rPr>
                  <w:rFonts w:cs="Times New Roman"/>
                  <w:i/>
                  <w:iCs/>
                  <w:noProof/>
                  <w:szCs w:val="24"/>
                </w:rPr>
                <w:t>J. Teknol. dan Inf.</w:t>
              </w:r>
              <w:r w:rsidRPr="00EC7E9D">
                <w:rPr>
                  <w:rFonts w:cs="Times New Roman"/>
                  <w:noProof/>
                  <w:szCs w:val="24"/>
                </w:rPr>
                <w:t>, vol. 12, no. 1, pp. 30–45, 2022, doi: 10.34010/jati.v12i1.6622.</w:t>
              </w:r>
            </w:p>
            <w:p w14:paraId="2E6C736B"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4]</w:t>
              </w:r>
              <w:r w:rsidRPr="00EC7E9D">
                <w:rPr>
                  <w:rFonts w:cs="Times New Roman"/>
                  <w:noProof/>
                  <w:szCs w:val="24"/>
                </w:rPr>
                <w:tab/>
                <w:t xml:space="preserve">Y. Yarpriransa, D. Saripurna, and H. Santoso, “Implementasi Metode Scrum pada Pengembangan Aplikasi Bimbingan Skripsi Online,” </w:t>
              </w:r>
              <w:r w:rsidRPr="00EC7E9D">
                <w:rPr>
                  <w:rFonts w:cs="Times New Roman"/>
                  <w:i/>
                  <w:iCs/>
                  <w:noProof/>
                  <w:szCs w:val="24"/>
                </w:rPr>
                <w:t>Hello World J. Ilmu Komput.</w:t>
              </w:r>
              <w:r w:rsidRPr="00EC7E9D">
                <w:rPr>
                  <w:rFonts w:cs="Times New Roman"/>
                  <w:noProof/>
                  <w:szCs w:val="24"/>
                </w:rPr>
                <w:t>, vol. 2, no. 1, pp. 42–57, 2023, doi: 10.56211/helloworld.v2i1.228.</w:t>
              </w:r>
            </w:p>
            <w:p w14:paraId="11949927"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5]</w:t>
              </w:r>
              <w:r w:rsidRPr="00EC7E9D">
                <w:rPr>
                  <w:rFonts w:cs="Times New Roman"/>
                  <w:noProof/>
                  <w:szCs w:val="24"/>
                </w:rPr>
                <w:tab/>
                <w:t xml:space="preserve">F. K. Putra, “Disain Database Untuk Pengelolaan Data Kuliah Kerja Nyata (Kkn) Pada Institut Agama Islam Negeri (Iain) Batusangkar,” </w:t>
              </w:r>
              <w:r w:rsidRPr="00EC7E9D">
                <w:rPr>
                  <w:rFonts w:cs="Times New Roman"/>
                  <w:i/>
                  <w:iCs/>
                  <w:noProof/>
                  <w:szCs w:val="24"/>
                </w:rPr>
                <w:t>J. Simtika</w:t>
              </w:r>
              <w:r w:rsidRPr="00EC7E9D">
                <w:rPr>
                  <w:rFonts w:cs="Times New Roman"/>
                  <w:noProof/>
                  <w:szCs w:val="24"/>
                </w:rPr>
                <w:t>, vol. 2, no. 1, pp. 60–65, 2019.</w:t>
              </w:r>
            </w:p>
            <w:p w14:paraId="0CC43960"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6]</w:t>
              </w:r>
              <w:r w:rsidRPr="00EC7E9D">
                <w:rPr>
                  <w:rFonts w:cs="Times New Roman"/>
                  <w:noProof/>
                  <w:szCs w:val="24"/>
                </w:rPr>
                <w:tab/>
                <w:t xml:space="preserve">A. Gunanto and E. Sudarmilah, “Pengembangan Website E-Arsip di Kantor Kelurahan Pabelan,” </w:t>
              </w:r>
              <w:r w:rsidRPr="00EC7E9D">
                <w:rPr>
                  <w:rFonts w:cs="Times New Roman"/>
                  <w:i/>
                  <w:iCs/>
                  <w:noProof/>
                  <w:szCs w:val="24"/>
                </w:rPr>
                <w:t>Emit. J. Tek. Elektro</w:t>
              </w:r>
              <w:r w:rsidRPr="00EC7E9D">
                <w:rPr>
                  <w:rFonts w:cs="Times New Roman"/>
                  <w:noProof/>
                  <w:szCs w:val="24"/>
                </w:rPr>
                <w:t>, vol. 20, no. 2, pp. 90–96, 2020, doi: 10.23917/emitor.v20i02.10976.</w:t>
              </w:r>
            </w:p>
            <w:p w14:paraId="5ED9C0EF"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7]</w:t>
              </w:r>
              <w:r w:rsidRPr="00EC7E9D">
                <w:rPr>
                  <w:rFonts w:cs="Times New Roman"/>
                  <w:noProof/>
                  <w:szCs w:val="24"/>
                </w:rPr>
                <w:tab/>
                <w:t xml:space="preserve">A. D. Hardiansyah, D. C. Nugrahaeni, P. Dewi, and M. Kom, “Perancangan Basis Data Sistem Informasi Perwira Tugas Belajar (Sipatubel) Pada Kementerian Pertahanan,” </w:t>
              </w:r>
              <w:r w:rsidRPr="00EC7E9D">
                <w:rPr>
                  <w:rFonts w:cs="Times New Roman"/>
                  <w:i/>
                  <w:iCs/>
                  <w:noProof/>
                  <w:szCs w:val="24"/>
                </w:rPr>
                <w:t>Senamika</w:t>
              </w:r>
              <w:r w:rsidRPr="00EC7E9D">
                <w:rPr>
                  <w:rFonts w:cs="Times New Roman"/>
                  <w:noProof/>
                  <w:szCs w:val="24"/>
                </w:rPr>
                <w:t>, vol. 1, no. 2, pp. 222–233, 2020.</w:t>
              </w:r>
            </w:p>
            <w:p w14:paraId="62CB7F57"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8]</w:t>
              </w:r>
              <w:r w:rsidRPr="00EC7E9D">
                <w:rPr>
                  <w:rFonts w:cs="Times New Roman"/>
                  <w:noProof/>
                  <w:szCs w:val="24"/>
                </w:rPr>
                <w:tab/>
                <w:t xml:space="preserve">N. Sirojudin and Arifin, “Sistem Informasi Rumah Kost Berbasis Web Pada Lilis Kost Cikarang,” </w:t>
              </w:r>
              <w:r w:rsidRPr="00EC7E9D">
                <w:rPr>
                  <w:rFonts w:cs="Times New Roman"/>
                  <w:i/>
                  <w:iCs/>
                  <w:noProof/>
                  <w:szCs w:val="24"/>
                </w:rPr>
                <w:t>SIGMA - J. Teknol. Pelita Bangsa 167</w:t>
              </w:r>
              <w:r w:rsidRPr="00EC7E9D">
                <w:rPr>
                  <w:rFonts w:cs="Times New Roman"/>
                  <w:noProof/>
                  <w:szCs w:val="24"/>
                </w:rPr>
                <w:t>, vol. 10, no. September, pp. 167–172, 2020.</w:t>
              </w:r>
            </w:p>
            <w:p w14:paraId="33E129BD"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9]</w:t>
              </w:r>
              <w:r w:rsidRPr="00EC7E9D">
                <w:rPr>
                  <w:rFonts w:cs="Times New Roman"/>
                  <w:noProof/>
                  <w:szCs w:val="24"/>
                </w:rPr>
                <w:tab/>
                <w:t xml:space="preserve">T. Siti, M. Lestari, and S. M. Jaya, “Perancangan Sistem Informasi Berbasis Web Melalui Whatsapp Gateway Studi Kasus Sekolah Luar Biasa-Bc Nurani,” </w:t>
              </w:r>
              <w:r w:rsidRPr="00EC7E9D">
                <w:rPr>
                  <w:rFonts w:cs="Times New Roman"/>
                  <w:i/>
                  <w:iCs/>
                  <w:noProof/>
                  <w:szCs w:val="24"/>
                </w:rPr>
                <w:t>J. FIKI</w:t>
              </w:r>
              <w:r w:rsidRPr="00EC7E9D">
                <w:rPr>
                  <w:rFonts w:cs="Times New Roman"/>
                  <w:noProof/>
                  <w:szCs w:val="24"/>
                </w:rPr>
                <w:t xml:space="preserve">, vol. XI, no. 1, </w:t>
              </w:r>
              <w:r w:rsidRPr="00EC7E9D">
                <w:rPr>
                  <w:rFonts w:cs="Times New Roman"/>
                  <w:noProof/>
                  <w:szCs w:val="24"/>
                </w:rPr>
                <w:lastRenderedPageBreak/>
                <w:t>pp. 2087–2372, 2021, [Online]. Available: http://jurnal.unnur.ac.id/index.php/jurnalfiki</w:t>
              </w:r>
            </w:p>
            <w:p w14:paraId="600AF82C"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10]</w:t>
              </w:r>
              <w:r w:rsidRPr="00EC7E9D">
                <w:rPr>
                  <w:rFonts w:cs="Times New Roman"/>
                  <w:noProof/>
                  <w:szCs w:val="24"/>
                </w:rPr>
                <w:tab/>
                <w:t xml:space="preserve">M. Susilo, “Rancang Bangun Website Toko Online Menggunakan Metode Waterfall,” </w:t>
              </w:r>
              <w:r w:rsidRPr="00EC7E9D">
                <w:rPr>
                  <w:rFonts w:cs="Times New Roman"/>
                  <w:i/>
                  <w:iCs/>
                  <w:noProof/>
                  <w:szCs w:val="24"/>
                </w:rPr>
                <w:t>InfoTekJar (Jurnal Nas. Inform. dan Teknol. Jaringan)</w:t>
              </w:r>
              <w:r w:rsidRPr="00EC7E9D">
                <w:rPr>
                  <w:rFonts w:cs="Times New Roman"/>
                  <w:noProof/>
                  <w:szCs w:val="24"/>
                </w:rPr>
                <w:t>, vol. 2, no. 2, pp. 98–105, 2018, doi: 10.30743/infotekjar.v2i2.171.</w:t>
              </w:r>
            </w:p>
            <w:p w14:paraId="1FDF98E3"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11]</w:t>
              </w:r>
              <w:r w:rsidRPr="00EC7E9D">
                <w:rPr>
                  <w:rFonts w:cs="Times New Roman"/>
                  <w:noProof/>
                  <w:szCs w:val="24"/>
                </w:rPr>
                <w:tab/>
                <w:t xml:space="preserve">A. Y. Permana and A. F. Syahyono, “Perancangan E-Commerce Produk Desa Berbasis Web Dengan Metode Sdlc,” </w:t>
              </w:r>
              <w:r w:rsidRPr="00EC7E9D">
                <w:rPr>
                  <w:rFonts w:cs="Times New Roman"/>
                  <w:i/>
                  <w:iCs/>
                  <w:noProof/>
                  <w:szCs w:val="24"/>
                </w:rPr>
                <w:t>Jurnal Teknologi Pelita Bangsa - SIGMA</w:t>
              </w:r>
              <w:r w:rsidRPr="00EC7E9D">
                <w:rPr>
                  <w:rFonts w:cs="Times New Roman"/>
                  <w:noProof/>
                  <w:szCs w:val="24"/>
                </w:rPr>
                <w:t>, vol. 8, no. 2. pp. 2407–3903, 2018.</w:t>
              </w:r>
            </w:p>
            <w:p w14:paraId="5FF8FB54"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12]</w:t>
              </w:r>
              <w:r w:rsidRPr="00EC7E9D">
                <w:rPr>
                  <w:rFonts w:cs="Times New Roman"/>
                  <w:noProof/>
                  <w:szCs w:val="24"/>
                </w:rPr>
                <w:tab/>
                <w:t xml:space="preserve">A. Nugroho and A. Mulyana, “Sistem Informasi Data Kependudukan Berbasis Web Di Kantor Kecamatan Cikarang Timur,” </w:t>
              </w:r>
              <w:r w:rsidRPr="00EC7E9D">
                <w:rPr>
                  <w:rFonts w:cs="Times New Roman"/>
                  <w:i/>
                  <w:iCs/>
                  <w:noProof/>
                  <w:szCs w:val="24"/>
                </w:rPr>
                <w:t>SIGMA - Jurnal Teknologi Pelita Bangsa</w:t>
              </w:r>
              <w:r w:rsidRPr="00EC7E9D">
                <w:rPr>
                  <w:rFonts w:cs="Times New Roman"/>
                  <w:noProof/>
                  <w:szCs w:val="24"/>
                </w:rPr>
                <w:t>, vol. 9. pp. 19–24, 2018.</w:t>
              </w:r>
            </w:p>
            <w:p w14:paraId="6DCEAE90"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13]</w:t>
              </w:r>
              <w:r w:rsidRPr="00EC7E9D">
                <w:rPr>
                  <w:rFonts w:cs="Times New Roman"/>
                  <w:noProof/>
                  <w:szCs w:val="24"/>
                </w:rPr>
                <w:tab/>
                <w:t xml:space="preserve">E. Timberg, J. Kurkela, B. McCann, T. Linsley, S. Brunel, and Others, “Chart.js,” </w:t>
              </w:r>
              <w:r w:rsidRPr="00EC7E9D">
                <w:rPr>
                  <w:rFonts w:cs="Times New Roman"/>
                  <w:i/>
                  <w:iCs/>
                  <w:noProof/>
                  <w:szCs w:val="24"/>
                </w:rPr>
                <w:t>Chart.js GitHub</w:t>
              </w:r>
              <w:r w:rsidRPr="00EC7E9D">
                <w:rPr>
                  <w:rFonts w:cs="Times New Roman"/>
                  <w:noProof/>
                  <w:szCs w:val="24"/>
                </w:rPr>
                <w:t>, p. 1, 2021.</w:t>
              </w:r>
            </w:p>
            <w:p w14:paraId="2D0BBD7B" w14:textId="77777777" w:rsidR="00EC7E9D" w:rsidRPr="00EC7E9D" w:rsidRDefault="00EC7E9D" w:rsidP="00EC7E9D">
              <w:pPr>
                <w:widowControl w:val="0"/>
                <w:autoSpaceDE w:val="0"/>
                <w:autoSpaceDN w:val="0"/>
                <w:adjustRightInd w:val="0"/>
                <w:spacing w:line="240" w:lineRule="auto"/>
                <w:ind w:left="640" w:hanging="640"/>
                <w:rPr>
                  <w:rFonts w:cs="Times New Roman"/>
                  <w:noProof/>
                  <w:szCs w:val="24"/>
                </w:rPr>
              </w:pPr>
              <w:r w:rsidRPr="00EC7E9D">
                <w:rPr>
                  <w:rFonts w:cs="Times New Roman"/>
                  <w:noProof/>
                  <w:szCs w:val="24"/>
                </w:rPr>
                <w:t>[14]</w:t>
              </w:r>
              <w:r w:rsidRPr="00EC7E9D">
                <w:rPr>
                  <w:rFonts w:cs="Times New Roman"/>
                  <w:noProof/>
                  <w:szCs w:val="24"/>
                </w:rPr>
                <w:tab/>
                <w:t>F. Dionisius and P. N. Indramayu, “Terhadap Proses Manufaktur Stamping,” no. July 2018, 2019, doi: 10.35313/irwns.v9i0.</w:t>
              </w:r>
            </w:p>
            <w:p w14:paraId="3670D234" w14:textId="77777777" w:rsidR="00EC7E9D" w:rsidRPr="00EC7E9D" w:rsidRDefault="00EC7E9D" w:rsidP="00EC7E9D">
              <w:pPr>
                <w:widowControl w:val="0"/>
                <w:autoSpaceDE w:val="0"/>
                <w:autoSpaceDN w:val="0"/>
                <w:adjustRightInd w:val="0"/>
                <w:spacing w:line="240" w:lineRule="auto"/>
                <w:ind w:left="640" w:hanging="640"/>
                <w:rPr>
                  <w:rFonts w:cs="Times New Roman"/>
                  <w:noProof/>
                </w:rPr>
              </w:pPr>
              <w:r w:rsidRPr="00EC7E9D">
                <w:rPr>
                  <w:rFonts w:cs="Times New Roman"/>
                  <w:noProof/>
                  <w:szCs w:val="24"/>
                </w:rPr>
                <w:t>[15]</w:t>
              </w:r>
              <w:r w:rsidRPr="00EC7E9D">
                <w:rPr>
                  <w:rFonts w:cs="Times New Roman"/>
                  <w:noProof/>
                  <w:szCs w:val="24"/>
                </w:rPr>
                <w:tab/>
                <w:t xml:space="preserve">M. Syaukani, F. Paundra, F. Qalbina, I. D. Arirohman, P. Yunesti, and S. Sabar, “Desain dan Analisis Mesin Press Komposit Kapasitas 20 Ton,” </w:t>
              </w:r>
              <w:r w:rsidRPr="00EC7E9D">
                <w:rPr>
                  <w:rFonts w:cs="Times New Roman"/>
                  <w:i/>
                  <w:iCs/>
                  <w:noProof/>
                  <w:szCs w:val="24"/>
                </w:rPr>
                <w:t>J. Sci. Technol. Vis. Cult.</w:t>
              </w:r>
              <w:r w:rsidRPr="00EC7E9D">
                <w:rPr>
                  <w:rFonts w:cs="Times New Roman"/>
                  <w:noProof/>
                  <w:szCs w:val="24"/>
                </w:rPr>
                <w:t>, vol. 1, no. 1, pp. 29–34, 2021.</w:t>
              </w:r>
            </w:p>
            <w:p w14:paraId="46D57DF0" w14:textId="0F2AEADD" w:rsidR="00430106" w:rsidRPr="00416ADE" w:rsidRDefault="006B4134" w:rsidP="00430106">
              <w:pPr>
                <w:pStyle w:val="Bibliography"/>
                <w:ind w:left="720" w:hanging="720"/>
                <w:rPr>
                  <w:rFonts w:eastAsiaTheme="majorEastAsia" w:cs="Times New Roman"/>
                  <w:szCs w:val="32"/>
                </w:rPr>
              </w:pPr>
              <w:r w:rsidRPr="00416ADE">
                <w:rPr>
                  <w:rFonts w:eastAsiaTheme="majorEastAsia" w:cs="Times New Roman"/>
                  <w:szCs w:val="32"/>
                </w:rPr>
                <w:fldChar w:fldCharType="end"/>
              </w:r>
            </w:p>
            <w:p w14:paraId="7BFAE8EC" w14:textId="4849C533" w:rsidR="008F321B" w:rsidRPr="00416ADE" w:rsidRDefault="00000000" w:rsidP="00E938D4">
              <w:pPr>
                <w:pStyle w:val="kkpheading-4"/>
                <w:numPr>
                  <w:ilvl w:val="0"/>
                  <w:numId w:val="0"/>
                </w:numPr>
                <w:ind w:left="680"/>
                <w:rPr>
                  <w:noProof/>
                </w:rPr>
              </w:pPr>
            </w:p>
          </w:sdtContent>
        </w:sdt>
      </w:sdtContent>
    </w:sdt>
    <w:p w14:paraId="56CD3A73" w14:textId="77777777" w:rsidR="00B323A4" w:rsidRPr="00416ADE" w:rsidRDefault="00B323A4" w:rsidP="00B323A4">
      <w:pPr>
        <w:rPr>
          <w:rFonts w:cs="Times New Roman"/>
        </w:rPr>
      </w:pPr>
    </w:p>
    <w:p w14:paraId="6097225E" w14:textId="77777777" w:rsidR="00B323A4" w:rsidRPr="00416ADE" w:rsidRDefault="00B323A4" w:rsidP="00B323A4">
      <w:pPr>
        <w:rPr>
          <w:rFonts w:cs="Times New Roman"/>
        </w:rPr>
      </w:pPr>
    </w:p>
    <w:p w14:paraId="7F65311E" w14:textId="438639B1" w:rsidR="00B323A4" w:rsidRPr="00416ADE" w:rsidRDefault="00B323A4" w:rsidP="00B323A4">
      <w:pPr>
        <w:tabs>
          <w:tab w:val="left" w:pos="6251"/>
        </w:tabs>
        <w:rPr>
          <w:rFonts w:cs="Times New Roman"/>
        </w:rPr>
        <w:sectPr w:rsidR="00B323A4" w:rsidRPr="00416ADE" w:rsidSect="002F7C95">
          <w:pgSz w:w="11907" w:h="16839" w:code="9"/>
          <w:pgMar w:top="2268" w:right="1701" w:bottom="1701" w:left="2268" w:header="709" w:footer="709" w:gutter="0"/>
          <w:cols w:space="708"/>
          <w:docGrid w:linePitch="360"/>
        </w:sectPr>
      </w:pPr>
    </w:p>
    <w:p w14:paraId="756BAF11" w14:textId="121B4A58" w:rsidR="003900D1" w:rsidRPr="00416ADE" w:rsidRDefault="003900D1" w:rsidP="00476DC0">
      <w:pPr>
        <w:pStyle w:val="kkpheading-1"/>
        <w:ind w:left="288"/>
        <w:rPr>
          <w:b w:val="0"/>
          <w:vanish/>
        </w:rPr>
      </w:pPr>
    </w:p>
    <w:p w14:paraId="01DE2E31"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21" w:name="_Toc110084962"/>
      <w:bookmarkStart w:id="322" w:name="_Toc110153739"/>
      <w:bookmarkStart w:id="323" w:name="_Toc110160230"/>
      <w:bookmarkStart w:id="324" w:name="_Toc110160281"/>
      <w:bookmarkStart w:id="325" w:name="_Toc110160419"/>
      <w:bookmarkStart w:id="326" w:name="_Toc110160621"/>
      <w:bookmarkStart w:id="327" w:name="_Toc110160748"/>
      <w:bookmarkStart w:id="328" w:name="_Toc110160821"/>
      <w:bookmarkStart w:id="329" w:name="_Toc110161014"/>
      <w:bookmarkStart w:id="330" w:name="_Toc110161069"/>
      <w:bookmarkStart w:id="331" w:name="_Toc110161136"/>
      <w:bookmarkEnd w:id="321"/>
      <w:bookmarkEnd w:id="322"/>
      <w:bookmarkEnd w:id="323"/>
      <w:bookmarkEnd w:id="324"/>
      <w:bookmarkEnd w:id="325"/>
      <w:bookmarkEnd w:id="326"/>
      <w:bookmarkEnd w:id="327"/>
      <w:bookmarkEnd w:id="328"/>
      <w:bookmarkEnd w:id="329"/>
      <w:bookmarkEnd w:id="330"/>
      <w:bookmarkEnd w:id="331"/>
    </w:p>
    <w:p w14:paraId="3D5DE77A"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32" w:name="_Toc110084963"/>
      <w:bookmarkStart w:id="333" w:name="_Toc110153740"/>
      <w:bookmarkStart w:id="334" w:name="_Toc110160231"/>
      <w:bookmarkStart w:id="335" w:name="_Toc110160282"/>
      <w:bookmarkStart w:id="336" w:name="_Toc110160420"/>
      <w:bookmarkStart w:id="337" w:name="_Toc110160622"/>
      <w:bookmarkStart w:id="338" w:name="_Toc110160749"/>
      <w:bookmarkStart w:id="339" w:name="_Toc110160822"/>
      <w:bookmarkStart w:id="340" w:name="_Toc110161015"/>
      <w:bookmarkStart w:id="341" w:name="_Toc110161070"/>
      <w:bookmarkStart w:id="342" w:name="_Toc110161137"/>
      <w:bookmarkEnd w:id="332"/>
      <w:bookmarkEnd w:id="333"/>
      <w:bookmarkEnd w:id="334"/>
      <w:bookmarkEnd w:id="335"/>
      <w:bookmarkEnd w:id="336"/>
      <w:bookmarkEnd w:id="337"/>
      <w:bookmarkEnd w:id="338"/>
      <w:bookmarkEnd w:id="339"/>
      <w:bookmarkEnd w:id="340"/>
      <w:bookmarkEnd w:id="341"/>
      <w:bookmarkEnd w:id="342"/>
    </w:p>
    <w:p w14:paraId="6C949384"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43" w:name="_Toc110084964"/>
      <w:bookmarkStart w:id="344" w:name="_Toc110153741"/>
      <w:bookmarkStart w:id="345" w:name="_Toc110160232"/>
      <w:bookmarkStart w:id="346" w:name="_Toc110160283"/>
      <w:bookmarkStart w:id="347" w:name="_Toc110160421"/>
      <w:bookmarkStart w:id="348" w:name="_Toc110160623"/>
      <w:bookmarkStart w:id="349" w:name="_Toc110160750"/>
      <w:bookmarkStart w:id="350" w:name="_Toc110160823"/>
      <w:bookmarkStart w:id="351" w:name="_Toc110161016"/>
      <w:bookmarkStart w:id="352" w:name="_Toc110161071"/>
      <w:bookmarkStart w:id="353" w:name="_Toc110161138"/>
      <w:bookmarkEnd w:id="343"/>
      <w:bookmarkEnd w:id="344"/>
      <w:bookmarkEnd w:id="345"/>
      <w:bookmarkEnd w:id="346"/>
      <w:bookmarkEnd w:id="347"/>
      <w:bookmarkEnd w:id="348"/>
      <w:bookmarkEnd w:id="349"/>
      <w:bookmarkEnd w:id="350"/>
      <w:bookmarkEnd w:id="351"/>
      <w:bookmarkEnd w:id="352"/>
      <w:bookmarkEnd w:id="353"/>
    </w:p>
    <w:p w14:paraId="70FF6D1B"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54" w:name="_Toc110084965"/>
      <w:bookmarkStart w:id="355" w:name="_Toc110153742"/>
      <w:bookmarkStart w:id="356" w:name="_Toc110160233"/>
      <w:bookmarkStart w:id="357" w:name="_Toc110160284"/>
      <w:bookmarkStart w:id="358" w:name="_Toc110160422"/>
      <w:bookmarkStart w:id="359" w:name="_Toc110160624"/>
      <w:bookmarkStart w:id="360" w:name="_Toc110160751"/>
      <w:bookmarkStart w:id="361" w:name="_Toc110160824"/>
      <w:bookmarkStart w:id="362" w:name="_Toc110161017"/>
      <w:bookmarkStart w:id="363" w:name="_Toc110161072"/>
      <w:bookmarkStart w:id="364" w:name="_Toc110161139"/>
      <w:bookmarkEnd w:id="354"/>
      <w:bookmarkEnd w:id="355"/>
      <w:bookmarkEnd w:id="356"/>
      <w:bookmarkEnd w:id="357"/>
      <w:bookmarkEnd w:id="358"/>
      <w:bookmarkEnd w:id="359"/>
      <w:bookmarkEnd w:id="360"/>
      <w:bookmarkEnd w:id="361"/>
      <w:bookmarkEnd w:id="362"/>
      <w:bookmarkEnd w:id="363"/>
      <w:bookmarkEnd w:id="364"/>
    </w:p>
    <w:p w14:paraId="410C145B" w14:textId="5AC4DFC4" w:rsidR="000B4F4C" w:rsidRPr="00416ADE" w:rsidRDefault="000B4F4C" w:rsidP="00301AB2">
      <w:pPr>
        <w:pStyle w:val="Halaman"/>
        <w:rPr>
          <w:rFonts w:cs="Times New Roman"/>
        </w:rPr>
      </w:pPr>
      <w:bookmarkStart w:id="365" w:name="_Toc144288930"/>
      <w:r w:rsidRPr="00416ADE">
        <w:rPr>
          <w:rFonts w:cs="Times New Roman"/>
        </w:rPr>
        <w:t>LAMPIRAN-LAMPIRAN</w:t>
      </w:r>
      <w:bookmarkEnd w:id="365"/>
    </w:p>
    <w:p w14:paraId="0775C313" w14:textId="77777777" w:rsidR="000B4F4C" w:rsidRPr="00416ADE" w:rsidRDefault="000B4F4C" w:rsidP="000B4F4C">
      <w:pPr>
        <w:rPr>
          <w:rFonts w:cs="Times New Roman"/>
        </w:rPr>
      </w:pPr>
    </w:p>
    <w:p w14:paraId="4BC9657A" w14:textId="4401ECB7" w:rsidR="000B4F4C" w:rsidRPr="00416ADE" w:rsidRDefault="000B4F4C" w:rsidP="004B53C1">
      <w:pPr>
        <w:pStyle w:val="kkpheading-1"/>
      </w:pPr>
      <w:bookmarkStart w:id="366" w:name="_Toc144288931"/>
      <w:r w:rsidRPr="00416ADE">
        <w:t>Lampiran</w:t>
      </w:r>
      <w:r w:rsidR="00500C06" w:rsidRPr="00416ADE">
        <w:t xml:space="preserve"> </w:t>
      </w:r>
      <w:r w:rsidR="003E1B5D" w:rsidRPr="00416ADE">
        <w:t>A</w:t>
      </w:r>
      <w:r w:rsidR="00500C06" w:rsidRPr="00416ADE">
        <w:t>.</w:t>
      </w:r>
      <w:r w:rsidR="003E1B5D" w:rsidRPr="00416ADE">
        <w:t xml:space="preserve"> </w:t>
      </w:r>
      <w:r w:rsidRPr="00416ADE">
        <w:t xml:space="preserve">Surat Pengantar </w:t>
      </w:r>
      <w:r w:rsidR="000941B2">
        <w:t>Skripsi</w:t>
      </w:r>
      <w:r w:rsidRPr="00416ADE">
        <w:t xml:space="preserve"> Dari Prodi TI</w:t>
      </w:r>
      <w:bookmarkEnd w:id="366"/>
    </w:p>
    <w:p w14:paraId="60BE046D" w14:textId="74BCC1A1" w:rsidR="003E1B5D" w:rsidRPr="00416ADE" w:rsidRDefault="003E1B5D" w:rsidP="00E938D4">
      <w:pPr>
        <w:pStyle w:val="kkpheading-4"/>
        <w:numPr>
          <w:ilvl w:val="0"/>
          <w:numId w:val="0"/>
        </w:numPr>
        <w:ind w:left="1021"/>
      </w:pPr>
    </w:p>
    <w:p w14:paraId="085D3D3F" w14:textId="77777777" w:rsidR="003E1B5D" w:rsidRPr="00416ADE" w:rsidRDefault="003E1B5D" w:rsidP="00E938D4">
      <w:pPr>
        <w:pStyle w:val="kkpheading-4"/>
        <w:numPr>
          <w:ilvl w:val="0"/>
          <w:numId w:val="0"/>
        </w:numPr>
        <w:ind w:left="1021"/>
      </w:pPr>
    </w:p>
    <w:p w14:paraId="35FC91AE" w14:textId="239BE244" w:rsidR="003820FC" w:rsidRPr="00416ADE" w:rsidRDefault="003820FC" w:rsidP="00242963">
      <w:pPr>
        <w:pStyle w:val="GambardanTabel"/>
        <w:rPr>
          <w:rFonts w:cs="Times New Roman"/>
        </w:rPr>
      </w:pPr>
      <w:r w:rsidRPr="00416ADE">
        <w:rPr>
          <w:rFonts w:cs="Times New Roman"/>
        </w:rPr>
        <w:lastRenderedPageBreak/>
        <w:drawing>
          <wp:inline distT="0" distB="0" distL="0" distR="0" wp14:anchorId="2E4407D9" wp14:editId="1AD87A99">
            <wp:extent cx="5040630" cy="6523355"/>
            <wp:effectExtent l="0" t="0" r="7620" b="0"/>
            <wp:docPr id="1" name="Picture 1" descr="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application&#10;&#10;Description automatically generated with medium confidence"/>
                    <pic:cNvPicPr/>
                  </pic:nvPicPr>
                  <pic:blipFill>
                    <a:blip r:embed="rId53"/>
                    <a:stretch>
                      <a:fillRect/>
                    </a:stretch>
                  </pic:blipFill>
                  <pic:spPr>
                    <a:xfrm>
                      <a:off x="0" y="0"/>
                      <a:ext cx="5040630" cy="6523355"/>
                    </a:xfrm>
                    <a:prstGeom prst="rect">
                      <a:avLst/>
                    </a:prstGeom>
                  </pic:spPr>
                </pic:pic>
              </a:graphicData>
            </a:graphic>
          </wp:inline>
        </w:drawing>
      </w:r>
    </w:p>
    <w:p w14:paraId="0846CE4B" w14:textId="2330EC0E" w:rsidR="000B4F4C" w:rsidRPr="00416ADE" w:rsidRDefault="00500C06" w:rsidP="004B53C1">
      <w:pPr>
        <w:pStyle w:val="kkpheading-1"/>
      </w:pPr>
      <w:bookmarkStart w:id="367" w:name="_Toc144288932"/>
      <w:r w:rsidRPr="00416ADE">
        <w:t xml:space="preserve">Lampiran B. Surat Ijin </w:t>
      </w:r>
      <w:r w:rsidR="000F196F">
        <w:t>Penelitian</w:t>
      </w:r>
      <w:r w:rsidRPr="00416ADE">
        <w:t xml:space="preserve"> Dari Perusahaan</w:t>
      </w:r>
      <w:bookmarkEnd w:id="367"/>
    </w:p>
    <w:p w14:paraId="1F64C5FA" w14:textId="77777777" w:rsidR="000B4F4C" w:rsidRPr="00416ADE" w:rsidRDefault="000B4F4C" w:rsidP="000B4F4C">
      <w:pPr>
        <w:rPr>
          <w:rFonts w:cs="Times New Roman"/>
        </w:rPr>
      </w:pPr>
    </w:p>
    <w:p w14:paraId="26ECB9CF" w14:textId="77777777" w:rsidR="003C2F1E" w:rsidRPr="00416ADE" w:rsidRDefault="003C2F1E" w:rsidP="00242963">
      <w:pPr>
        <w:pStyle w:val="GambardanTabel"/>
        <w:rPr>
          <w:rFonts w:cs="Times New Roman"/>
        </w:rPr>
      </w:pPr>
      <w:r w:rsidRPr="00416ADE">
        <w:rPr>
          <w:rFonts w:cs="Times New Roman"/>
        </w:rPr>
        <w:lastRenderedPageBreak/>
        <w:drawing>
          <wp:inline distT="0" distB="0" distL="0" distR="0" wp14:anchorId="66F161D2" wp14:editId="08F511A4">
            <wp:extent cx="4883573" cy="6856258"/>
            <wp:effectExtent l="0" t="0" r="0" b="1905"/>
            <wp:docPr id="35" name="Picture 35" descr="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Letter&#10;&#10;Description automatically generated"/>
                    <pic:cNvPicPr/>
                  </pic:nvPicPr>
                  <pic:blipFill rotWithShape="1">
                    <a:blip r:embed="rId54" cstate="print">
                      <a:extLst>
                        <a:ext uri="{28A0092B-C50C-407E-A947-70E740481C1C}">
                          <a14:useLocalDpi xmlns:a14="http://schemas.microsoft.com/office/drawing/2010/main" val="0"/>
                        </a:ext>
                      </a:extLst>
                    </a:blip>
                    <a:srcRect l="1176" t="1202" r="1906" b="1449"/>
                    <a:stretch/>
                  </pic:blipFill>
                  <pic:spPr bwMode="auto">
                    <a:xfrm>
                      <a:off x="0" y="0"/>
                      <a:ext cx="4885247" cy="6858608"/>
                    </a:xfrm>
                    <a:prstGeom prst="rect">
                      <a:avLst/>
                    </a:prstGeom>
                    <a:ln>
                      <a:noFill/>
                    </a:ln>
                    <a:extLst>
                      <a:ext uri="{53640926-AAD7-44D8-BBD7-CCE9431645EC}">
                        <a14:shadowObscured xmlns:a14="http://schemas.microsoft.com/office/drawing/2010/main"/>
                      </a:ext>
                    </a:extLst>
                  </pic:spPr>
                </pic:pic>
              </a:graphicData>
            </a:graphic>
          </wp:inline>
        </w:drawing>
      </w:r>
    </w:p>
    <w:p w14:paraId="562930B9" w14:textId="77777777" w:rsidR="003C2F1E" w:rsidRPr="00416ADE" w:rsidRDefault="003C2F1E" w:rsidP="00242963">
      <w:pPr>
        <w:pStyle w:val="GambardanTabel"/>
        <w:rPr>
          <w:rFonts w:cs="Times New Roman"/>
        </w:rPr>
      </w:pPr>
    </w:p>
    <w:p w14:paraId="5C0604CF" w14:textId="77777777" w:rsidR="003C2F1E" w:rsidRPr="00416ADE" w:rsidRDefault="003C2F1E" w:rsidP="00242963">
      <w:pPr>
        <w:pStyle w:val="GambardanTabel"/>
        <w:rPr>
          <w:rFonts w:cs="Times New Roman"/>
        </w:rPr>
      </w:pPr>
    </w:p>
    <w:p w14:paraId="2B4F7219" w14:textId="77777777" w:rsidR="003C2F1E" w:rsidRPr="00416ADE" w:rsidRDefault="003C2F1E" w:rsidP="00242963">
      <w:pPr>
        <w:pStyle w:val="GambardanTabel"/>
        <w:rPr>
          <w:rFonts w:cs="Times New Roman"/>
        </w:rPr>
      </w:pPr>
    </w:p>
    <w:p w14:paraId="1C607446" w14:textId="77777777" w:rsidR="003C2F1E" w:rsidRPr="00416ADE" w:rsidRDefault="003C2F1E" w:rsidP="00242963">
      <w:pPr>
        <w:pStyle w:val="GambardanTabel"/>
        <w:rPr>
          <w:rFonts w:cs="Times New Roman"/>
        </w:rPr>
      </w:pPr>
    </w:p>
    <w:p w14:paraId="78F036BF" w14:textId="711F7C2F" w:rsidR="00683DD5" w:rsidRPr="00683DD5" w:rsidRDefault="003C2F1E" w:rsidP="00683DD5">
      <w:pPr>
        <w:pStyle w:val="kkpheading-1"/>
      </w:pPr>
      <w:bookmarkStart w:id="368" w:name="_Toc144288933"/>
      <w:r w:rsidRPr="00416ADE">
        <w:rPr>
          <w:noProof/>
        </w:rPr>
        <w:lastRenderedPageBreak/>
        <w:drawing>
          <wp:inline distT="0" distB="0" distL="0" distR="0" wp14:anchorId="5965FA5F" wp14:editId="04E8A97B">
            <wp:extent cx="4919133" cy="706120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55" cstate="print">
                      <a:extLst>
                        <a:ext uri="{28A0092B-C50C-407E-A947-70E740481C1C}">
                          <a14:useLocalDpi xmlns:a14="http://schemas.microsoft.com/office/drawing/2010/main" val="0"/>
                        </a:ext>
                      </a:extLst>
                    </a:blip>
                    <a:srcRect l="1176" r="1235"/>
                    <a:stretch/>
                  </pic:blipFill>
                  <pic:spPr bwMode="auto">
                    <a:xfrm>
                      <a:off x="0" y="0"/>
                      <a:ext cx="4919133" cy="7061200"/>
                    </a:xfrm>
                    <a:prstGeom prst="rect">
                      <a:avLst/>
                    </a:prstGeom>
                    <a:ln>
                      <a:noFill/>
                    </a:ln>
                    <a:extLst>
                      <a:ext uri="{53640926-AAD7-44D8-BBD7-CCE9431645EC}">
                        <a14:shadowObscured xmlns:a14="http://schemas.microsoft.com/office/drawing/2010/main"/>
                      </a:ext>
                    </a:extLst>
                  </pic:spPr>
                </pic:pic>
              </a:graphicData>
            </a:graphic>
          </wp:inline>
        </w:drawing>
      </w:r>
      <w:r w:rsidR="000B4F4C" w:rsidRPr="00416ADE">
        <w:br w:type="page"/>
      </w:r>
      <w:r w:rsidR="000B4F4C" w:rsidRPr="00416ADE">
        <w:lastRenderedPageBreak/>
        <w:t xml:space="preserve">Lampiran </w:t>
      </w:r>
      <w:r w:rsidR="00500C06" w:rsidRPr="00416ADE">
        <w:t xml:space="preserve">C. </w:t>
      </w:r>
      <w:r w:rsidR="000B4F4C" w:rsidRPr="00416ADE">
        <w:t xml:space="preserve">Kartu Kendali Bimbingan Dosen </w:t>
      </w:r>
      <w:r w:rsidR="000F196F">
        <w:t>Skripsi</w:t>
      </w:r>
      <w:bookmarkEnd w:id="368"/>
    </w:p>
    <w:p w14:paraId="32712F0E" w14:textId="77777777" w:rsidR="00683DD5" w:rsidRDefault="00683DD5" w:rsidP="00683DD5">
      <w:pPr>
        <w:pStyle w:val="BodyText"/>
        <w:rPr>
          <w:b/>
          <w:sz w:val="20"/>
        </w:rPr>
      </w:pPr>
    </w:p>
    <w:p w14:paraId="3B26F4B1" w14:textId="77777777" w:rsidR="00683DD5" w:rsidRDefault="00683DD5" w:rsidP="00683DD5">
      <w:pPr>
        <w:pStyle w:val="BodyText"/>
        <w:spacing w:before="5"/>
        <w:rPr>
          <w:b/>
          <w:sz w:val="18"/>
        </w:rPr>
      </w:pPr>
    </w:p>
    <w:tbl>
      <w:tblPr>
        <w:tblW w:w="9578" w:type="dxa"/>
        <w:tblInd w:w="-993" w:type="dxa"/>
        <w:tblLayout w:type="fixed"/>
        <w:tblCellMar>
          <w:left w:w="0" w:type="dxa"/>
          <w:right w:w="0" w:type="dxa"/>
        </w:tblCellMar>
        <w:tblLook w:val="01E0" w:firstRow="1" w:lastRow="1" w:firstColumn="1" w:lastColumn="1" w:noHBand="0" w:noVBand="0"/>
      </w:tblPr>
      <w:tblGrid>
        <w:gridCol w:w="2464"/>
        <w:gridCol w:w="319"/>
        <w:gridCol w:w="6795"/>
      </w:tblGrid>
      <w:tr w:rsidR="00683DD5" w14:paraId="16310152" w14:textId="77777777" w:rsidTr="00147E55">
        <w:trPr>
          <w:trHeight w:val="336"/>
        </w:trPr>
        <w:tc>
          <w:tcPr>
            <w:tcW w:w="2464" w:type="dxa"/>
          </w:tcPr>
          <w:p w14:paraId="60860483" w14:textId="77777777" w:rsidR="00683DD5" w:rsidRDefault="00683DD5" w:rsidP="007B4849">
            <w:pPr>
              <w:pStyle w:val="TableParagraph"/>
              <w:spacing w:line="266" w:lineRule="exact"/>
              <w:ind w:left="200"/>
              <w:rPr>
                <w:sz w:val="24"/>
              </w:rPr>
            </w:pPr>
            <w:r>
              <w:rPr>
                <w:sz w:val="24"/>
              </w:rPr>
              <w:t>Nama Mahasiswa</w:t>
            </w:r>
          </w:p>
        </w:tc>
        <w:tc>
          <w:tcPr>
            <w:tcW w:w="319" w:type="dxa"/>
          </w:tcPr>
          <w:p w14:paraId="10680A1B" w14:textId="77777777" w:rsidR="00683DD5" w:rsidRDefault="00683DD5" w:rsidP="007B4849">
            <w:pPr>
              <w:pStyle w:val="TableParagraph"/>
              <w:spacing w:line="266" w:lineRule="exact"/>
              <w:ind w:left="31"/>
              <w:jc w:val="center"/>
              <w:rPr>
                <w:sz w:val="24"/>
              </w:rPr>
            </w:pPr>
            <w:r>
              <w:rPr>
                <w:sz w:val="24"/>
              </w:rPr>
              <w:t>:</w:t>
            </w:r>
          </w:p>
        </w:tc>
        <w:tc>
          <w:tcPr>
            <w:tcW w:w="6795" w:type="dxa"/>
          </w:tcPr>
          <w:p w14:paraId="02587299" w14:textId="77777777" w:rsidR="00683DD5" w:rsidRDefault="00683DD5" w:rsidP="007B4849">
            <w:pPr>
              <w:pStyle w:val="TableParagraph"/>
              <w:spacing w:line="266" w:lineRule="exact"/>
              <w:ind w:left="110"/>
              <w:rPr>
                <w:sz w:val="24"/>
              </w:rPr>
            </w:pPr>
            <w:r>
              <w:rPr>
                <w:sz w:val="24"/>
              </w:rPr>
              <w:t>Rulli Aji Gunawan</w:t>
            </w:r>
          </w:p>
        </w:tc>
      </w:tr>
      <w:tr w:rsidR="00683DD5" w14:paraId="2BFABD27" w14:textId="77777777" w:rsidTr="00147E55">
        <w:trPr>
          <w:trHeight w:val="424"/>
        </w:trPr>
        <w:tc>
          <w:tcPr>
            <w:tcW w:w="2464" w:type="dxa"/>
          </w:tcPr>
          <w:p w14:paraId="710C60EF" w14:textId="77777777" w:rsidR="00683DD5" w:rsidRDefault="00683DD5" w:rsidP="007B4849">
            <w:pPr>
              <w:pStyle w:val="TableParagraph"/>
              <w:spacing w:before="61"/>
              <w:ind w:left="200"/>
              <w:rPr>
                <w:sz w:val="24"/>
              </w:rPr>
            </w:pPr>
            <w:r>
              <w:rPr>
                <w:sz w:val="24"/>
              </w:rPr>
              <w:t>NIM</w:t>
            </w:r>
          </w:p>
        </w:tc>
        <w:tc>
          <w:tcPr>
            <w:tcW w:w="319" w:type="dxa"/>
          </w:tcPr>
          <w:p w14:paraId="02EF9FDF" w14:textId="77777777" w:rsidR="00683DD5" w:rsidRDefault="00683DD5" w:rsidP="007B4849">
            <w:pPr>
              <w:pStyle w:val="TableParagraph"/>
              <w:spacing w:before="61"/>
              <w:ind w:left="31"/>
              <w:jc w:val="center"/>
              <w:rPr>
                <w:sz w:val="24"/>
              </w:rPr>
            </w:pPr>
            <w:r>
              <w:rPr>
                <w:sz w:val="24"/>
              </w:rPr>
              <w:t>:</w:t>
            </w:r>
          </w:p>
        </w:tc>
        <w:tc>
          <w:tcPr>
            <w:tcW w:w="6795" w:type="dxa"/>
          </w:tcPr>
          <w:p w14:paraId="3DD4E8FB" w14:textId="77777777" w:rsidR="00683DD5" w:rsidRDefault="00683DD5" w:rsidP="007B4849">
            <w:pPr>
              <w:pStyle w:val="TableParagraph"/>
              <w:spacing w:before="61"/>
              <w:ind w:left="110"/>
              <w:rPr>
                <w:sz w:val="24"/>
              </w:rPr>
            </w:pPr>
            <w:r>
              <w:rPr>
                <w:sz w:val="24"/>
              </w:rPr>
              <w:t>311910675</w:t>
            </w:r>
          </w:p>
        </w:tc>
      </w:tr>
      <w:tr w:rsidR="00683DD5" w14:paraId="2D74D29F" w14:textId="77777777" w:rsidTr="00147E55">
        <w:trPr>
          <w:trHeight w:val="439"/>
        </w:trPr>
        <w:tc>
          <w:tcPr>
            <w:tcW w:w="2464" w:type="dxa"/>
          </w:tcPr>
          <w:p w14:paraId="4D375516" w14:textId="77777777" w:rsidR="00683DD5" w:rsidRDefault="00683DD5" w:rsidP="007B4849">
            <w:pPr>
              <w:pStyle w:val="TableParagraph"/>
              <w:spacing w:before="77"/>
              <w:ind w:left="200"/>
              <w:rPr>
                <w:sz w:val="24"/>
              </w:rPr>
            </w:pPr>
            <w:r>
              <w:rPr>
                <w:sz w:val="24"/>
              </w:rPr>
              <w:t>Program Studi</w:t>
            </w:r>
          </w:p>
        </w:tc>
        <w:tc>
          <w:tcPr>
            <w:tcW w:w="319" w:type="dxa"/>
          </w:tcPr>
          <w:p w14:paraId="5EC8179D" w14:textId="77777777" w:rsidR="00683DD5" w:rsidRDefault="00683DD5" w:rsidP="007B4849">
            <w:pPr>
              <w:pStyle w:val="TableParagraph"/>
              <w:spacing w:before="77"/>
              <w:ind w:left="31"/>
              <w:jc w:val="center"/>
              <w:rPr>
                <w:sz w:val="24"/>
              </w:rPr>
            </w:pPr>
            <w:r>
              <w:rPr>
                <w:sz w:val="24"/>
              </w:rPr>
              <w:t>:</w:t>
            </w:r>
          </w:p>
        </w:tc>
        <w:tc>
          <w:tcPr>
            <w:tcW w:w="6795" w:type="dxa"/>
          </w:tcPr>
          <w:p w14:paraId="3D3ECE15" w14:textId="77777777" w:rsidR="00683DD5" w:rsidRDefault="00683DD5" w:rsidP="007B4849">
            <w:pPr>
              <w:pStyle w:val="TableParagraph"/>
              <w:spacing w:before="77"/>
              <w:ind w:left="110"/>
              <w:rPr>
                <w:sz w:val="24"/>
              </w:rPr>
            </w:pPr>
            <w:r>
              <w:rPr>
                <w:sz w:val="24"/>
              </w:rPr>
              <w:t>Teknik Informatika</w:t>
            </w:r>
          </w:p>
        </w:tc>
      </w:tr>
      <w:tr w:rsidR="00683DD5" w14:paraId="6DBCC583" w14:textId="77777777" w:rsidTr="00147E55">
        <w:trPr>
          <w:trHeight w:val="439"/>
        </w:trPr>
        <w:tc>
          <w:tcPr>
            <w:tcW w:w="2464" w:type="dxa"/>
          </w:tcPr>
          <w:p w14:paraId="75C0F32D" w14:textId="77777777" w:rsidR="00683DD5" w:rsidRDefault="00683DD5" w:rsidP="007B4849">
            <w:pPr>
              <w:pStyle w:val="TableParagraph"/>
              <w:spacing w:before="75"/>
              <w:ind w:left="200"/>
              <w:rPr>
                <w:sz w:val="24"/>
              </w:rPr>
            </w:pPr>
            <w:r>
              <w:rPr>
                <w:sz w:val="24"/>
              </w:rPr>
              <w:t>Dosen Pembimbing I</w:t>
            </w:r>
          </w:p>
        </w:tc>
        <w:tc>
          <w:tcPr>
            <w:tcW w:w="319" w:type="dxa"/>
          </w:tcPr>
          <w:p w14:paraId="063E0840" w14:textId="77777777" w:rsidR="00683DD5" w:rsidRDefault="00683DD5" w:rsidP="007B4849">
            <w:pPr>
              <w:pStyle w:val="TableParagraph"/>
              <w:spacing w:before="75"/>
              <w:ind w:left="31"/>
              <w:jc w:val="center"/>
              <w:rPr>
                <w:sz w:val="24"/>
              </w:rPr>
            </w:pPr>
            <w:r>
              <w:rPr>
                <w:sz w:val="24"/>
              </w:rPr>
              <w:t>:</w:t>
            </w:r>
          </w:p>
        </w:tc>
        <w:tc>
          <w:tcPr>
            <w:tcW w:w="6795" w:type="dxa"/>
          </w:tcPr>
          <w:p w14:paraId="14CF3F51" w14:textId="77777777" w:rsidR="00683DD5" w:rsidRDefault="00683DD5" w:rsidP="007B4849">
            <w:pPr>
              <w:pStyle w:val="TableParagraph"/>
              <w:spacing w:before="75"/>
              <w:ind w:left="110"/>
              <w:rPr>
                <w:sz w:val="24"/>
              </w:rPr>
            </w:pPr>
            <w:r w:rsidRPr="00F34B46">
              <w:rPr>
                <w:sz w:val="24"/>
              </w:rPr>
              <w:t>Andri Firmansyah, S.Kom., M.Kom.</w:t>
            </w:r>
          </w:p>
        </w:tc>
      </w:tr>
      <w:tr w:rsidR="00683DD5" w14:paraId="703FB53E" w14:textId="77777777" w:rsidTr="00147E55">
        <w:trPr>
          <w:trHeight w:val="439"/>
        </w:trPr>
        <w:tc>
          <w:tcPr>
            <w:tcW w:w="2464" w:type="dxa"/>
          </w:tcPr>
          <w:p w14:paraId="7DF2308A" w14:textId="77777777" w:rsidR="00683DD5" w:rsidRDefault="00683DD5" w:rsidP="007B4849">
            <w:pPr>
              <w:pStyle w:val="TableParagraph"/>
              <w:spacing w:before="77"/>
              <w:ind w:left="200"/>
              <w:rPr>
                <w:sz w:val="24"/>
              </w:rPr>
            </w:pPr>
            <w:r>
              <w:rPr>
                <w:sz w:val="24"/>
              </w:rPr>
              <w:t>Dosen Pembimbing II</w:t>
            </w:r>
          </w:p>
        </w:tc>
        <w:tc>
          <w:tcPr>
            <w:tcW w:w="319" w:type="dxa"/>
          </w:tcPr>
          <w:p w14:paraId="4F3D2B5F" w14:textId="77777777" w:rsidR="00683DD5" w:rsidRDefault="00683DD5" w:rsidP="007B4849">
            <w:pPr>
              <w:pStyle w:val="TableParagraph"/>
              <w:spacing w:before="77"/>
              <w:ind w:left="31"/>
              <w:jc w:val="center"/>
              <w:rPr>
                <w:sz w:val="24"/>
              </w:rPr>
            </w:pPr>
            <w:r>
              <w:rPr>
                <w:sz w:val="24"/>
              </w:rPr>
              <w:t>:</w:t>
            </w:r>
          </w:p>
        </w:tc>
        <w:tc>
          <w:tcPr>
            <w:tcW w:w="6795" w:type="dxa"/>
          </w:tcPr>
          <w:p w14:paraId="78B5C47C" w14:textId="77777777" w:rsidR="00683DD5" w:rsidRDefault="00683DD5" w:rsidP="007B4849">
            <w:pPr>
              <w:pStyle w:val="TableParagraph"/>
              <w:spacing w:before="77"/>
              <w:ind w:left="110"/>
              <w:rPr>
                <w:sz w:val="24"/>
              </w:rPr>
            </w:pPr>
            <w:r w:rsidRPr="00F34B46">
              <w:rPr>
                <w:sz w:val="24"/>
              </w:rPr>
              <w:t>Drs. Muhtajuddin Danny, S.Kom., M.Kom.</w:t>
            </w:r>
          </w:p>
        </w:tc>
      </w:tr>
      <w:tr w:rsidR="00683DD5" w14:paraId="3AE62678" w14:textId="77777777" w:rsidTr="00147E55">
        <w:trPr>
          <w:trHeight w:val="439"/>
        </w:trPr>
        <w:tc>
          <w:tcPr>
            <w:tcW w:w="2464" w:type="dxa"/>
          </w:tcPr>
          <w:p w14:paraId="5718F073" w14:textId="77777777" w:rsidR="00683DD5" w:rsidRDefault="00683DD5" w:rsidP="007B4849">
            <w:pPr>
              <w:pStyle w:val="TableParagraph"/>
              <w:spacing w:before="75"/>
              <w:ind w:left="200"/>
              <w:rPr>
                <w:sz w:val="24"/>
              </w:rPr>
            </w:pPr>
            <w:r>
              <w:rPr>
                <w:sz w:val="24"/>
              </w:rPr>
              <w:t>Judul Skripsi</w:t>
            </w:r>
          </w:p>
        </w:tc>
        <w:tc>
          <w:tcPr>
            <w:tcW w:w="319" w:type="dxa"/>
          </w:tcPr>
          <w:p w14:paraId="72CD5F64" w14:textId="77777777" w:rsidR="00683DD5" w:rsidRDefault="00683DD5" w:rsidP="007B4849">
            <w:pPr>
              <w:pStyle w:val="TableParagraph"/>
              <w:spacing w:before="75"/>
              <w:ind w:left="31"/>
              <w:jc w:val="center"/>
              <w:rPr>
                <w:sz w:val="24"/>
              </w:rPr>
            </w:pPr>
            <w:r>
              <w:rPr>
                <w:sz w:val="24"/>
              </w:rPr>
              <w:t>:</w:t>
            </w:r>
          </w:p>
        </w:tc>
        <w:tc>
          <w:tcPr>
            <w:tcW w:w="6795" w:type="dxa"/>
          </w:tcPr>
          <w:p w14:paraId="4BD16395" w14:textId="77777777" w:rsidR="00683DD5" w:rsidRDefault="00683DD5" w:rsidP="007B4849">
            <w:pPr>
              <w:pStyle w:val="TableParagraph"/>
              <w:spacing w:before="75"/>
              <w:ind w:left="110"/>
              <w:rPr>
                <w:sz w:val="24"/>
              </w:rPr>
            </w:pPr>
            <w:r w:rsidRPr="0049538F">
              <w:t>PENERAPAN METODE AGILE DEVELOPMENT DALAM PENGEMBANGAN SISTEM INFORMASI LAPORAN HARIAN PRODUKSI MANUFACTURING STAMPING BERBASIS WEB DI PT. MMKI</w:t>
            </w:r>
          </w:p>
        </w:tc>
      </w:tr>
    </w:tbl>
    <w:p w14:paraId="2A5E8D2E" w14:textId="77777777" w:rsidR="00683DD5" w:rsidRDefault="00683DD5" w:rsidP="00683DD5">
      <w:pPr>
        <w:pStyle w:val="BodyText"/>
        <w:rPr>
          <w:b/>
          <w:sz w:val="20"/>
        </w:rPr>
      </w:pPr>
    </w:p>
    <w:p w14:paraId="085AF169" w14:textId="77777777" w:rsidR="00683DD5" w:rsidRDefault="00683DD5" w:rsidP="00683DD5">
      <w:pPr>
        <w:pStyle w:val="BodyText"/>
        <w:rPr>
          <w:b/>
          <w:sz w:val="20"/>
        </w:rPr>
      </w:pPr>
    </w:p>
    <w:p w14:paraId="23EBF880" w14:textId="77777777" w:rsidR="00683DD5" w:rsidRDefault="00683DD5" w:rsidP="00683DD5">
      <w:pPr>
        <w:pStyle w:val="BodyText"/>
        <w:spacing w:before="10"/>
        <w:rPr>
          <w:b/>
          <w:sz w:val="13"/>
        </w:rPr>
      </w:pPr>
    </w:p>
    <w:tbl>
      <w:tblPr>
        <w:tblW w:w="11199" w:type="dxa"/>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1276"/>
        <w:gridCol w:w="2977"/>
        <w:gridCol w:w="2824"/>
        <w:gridCol w:w="1570"/>
        <w:gridCol w:w="851"/>
      </w:tblGrid>
      <w:tr w:rsidR="00683DD5" w14:paraId="4562D0D4" w14:textId="77777777" w:rsidTr="009250E1">
        <w:trPr>
          <w:trHeight w:val="585"/>
        </w:trPr>
        <w:tc>
          <w:tcPr>
            <w:tcW w:w="1701" w:type="dxa"/>
            <w:shd w:val="clear" w:color="auto" w:fill="FFD966"/>
          </w:tcPr>
          <w:p w14:paraId="2EA9188C" w14:textId="77777777" w:rsidR="00683DD5" w:rsidRDefault="00683DD5" w:rsidP="007B4849">
            <w:pPr>
              <w:pStyle w:val="TableParagraph"/>
              <w:spacing w:before="9" w:line="278" w:lineRule="exact"/>
              <w:ind w:left="245" w:right="211" w:firstLine="134"/>
              <w:rPr>
                <w:b/>
                <w:sz w:val="18"/>
              </w:rPr>
            </w:pPr>
            <w:r>
              <w:rPr>
                <w:b/>
                <w:sz w:val="18"/>
              </w:rPr>
              <w:t>TANGGAL KONSULTASI</w:t>
            </w:r>
          </w:p>
        </w:tc>
        <w:tc>
          <w:tcPr>
            <w:tcW w:w="1276" w:type="dxa"/>
            <w:shd w:val="clear" w:color="auto" w:fill="FFD966"/>
          </w:tcPr>
          <w:p w14:paraId="281F88BB" w14:textId="77777777" w:rsidR="00683DD5" w:rsidRDefault="00683DD5" w:rsidP="007B4849">
            <w:pPr>
              <w:pStyle w:val="TableParagraph"/>
              <w:spacing w:before="9" w:line="278" w:lineRule="exact"/>
              <w:ind w:left="148" w:right="78"/>
              <w:rPr>
                <w:b/>
                <w:sz w:val="18"/>
              </w:rPr>
            </w:pPr>
            <w:r>
              <w:rPr>
                <w:b/>
                <w:sz w:val="18"/>
              </w:rPr>
              <w:t>TANGGAL KEMBALI</w:t>
            </w:r>
          </w:p>
        </w:tc>
        <w:tc>
          <w:tcPr>
            <w:tcW w:w="2977" w:type="dxa"/>
            <w:shd w:val="clear" w:color="auto" w:fill="FFD966"/>
          </w:tcPr>
          <w:p w14:paraId="5CCD278D" w14:textId="77777777" w:rsidR="00683DD5" w:rsidRDefault="00683DD5" w:rsidP="007B4849">
            <w:pPr>
              <w:pStyle w:val="TableParagraph"/>
              <w:spacing w:before="143"/>
              <w:ind w:left="512"/>
              <w:rPr>
                <w:b/>
                <w:sz w:val="18"/>
              </w:rPr>
            </w:pPr>
            <w:r>
              <w:rPr>
                <w:b/>
                <w:sz w:val="18"/>
              </w:rPr>
              <w:t>SUB POKOK BAHASAN</w:t>
            </w:r>
          </w:p>
        </w:tc>
        <w:tc>
          <w:tcPr>
            <w:tcW w:w="2824" w:type="dxa"/>
            <w:shd w:val="clear" w:color="auto" w:fill="FFD966"/>
          </w:tcPr>
          <w:p w14:paraId="45734036" w14:textId="77777777" w:rsidR="00683DD5" w:rsidRDefault="00683DD5" w:rsidP="007B4849">
            <w:pPr>
              <w:pStyle w:val="TableParagraph"/>
              <w:spacing w:before="143"/>
              <w:ind w:left="1126" w:right="1026"/>
              <w:jc w:val="center"/>
              <w:rPr>
                <w:b/>
                <w:sz w:val="18"/>
              </w:rPr>
            </w:pPr>
            <w:r>
              <w:rPr>
                <w:b/>
                <w:sz w:val="18"/>
              </w:rPr>
              <w:t>SARAN</w:t>
            </w:r>
          </w:p>
        </w:tc>
        <w:tc>
          <w:tcPr>
            <w:tcW w:w="1570" w:type="dxa"/>
            <w:shd w:val="clear" w:color="auto" w:fill="FFD966"/>
          </w:tcPr>
          <w:p w14:paraId="71733859" w14:textId="77777777" w:rsidR="00683DD5" w:rsidRDefault="00683DD5" w:rsidP="009250E1">
            <w:pPr>
              <w:pStyle w:val="TableParagraph"/>
              <w:spacing w:before="143"/>
              <w:ind w:left="429"/>
              <w:rPr>
                <w:b/>
                <w:sz w:val="18"/>
              </w:rPr>
            </w:pPr>
            <w:r>
              <w:rPr>
                <w:b/>
                <w:sz w:val="18"/>
              </w:rPr>
              <w:t>DOSEN</w:t>
            </w:r>
          </w:p>
        </w:tc>
        <w:tc>
          <w:tcPr>
            <w:tcW w:w="851" w:type="dxa"/>
            <w:shd w:val="clear" w:color="auto" w:fill="FFD966"/>
          </w:tcPr>
          <w:p w14:paraId="6C459B47" w14:textId="77777777" w:rsidR="00683DD5" w:rsidRDefault="00683DD5" w:rsidP="009250E1">
            <w:pPr>
              <w:pStyle w:val="TableParagraph"/>
              <w:spacing w:before="143"/>
              <w:ind w:left="16"/>
              <w:jc w:val="center"/>
              <w:rPr>
                <w:b/>
                <w:sz w:val="18"/>
              </w:rPr>
            </w:pPr>
            <w:r>
              <w:rPr>
                <w:b/>
                <w:sz w:val="18"/>
              </w:rPr>
              <w:t>PARAF</w:t>
            </w:r>
          </w:p>
        </w:tc>
      </w:tr>
      <w:tr w:rsidR="00683DD5" w14:paraId="3EF53748" w14:textId="77777777" w:rsidTr="009250E1">
        <w:trPr>
          <w:trHeight w:val="883"/>
        </w:trPr>
        <w:tc>
          <w:tcPr>
            <w:tcW w:w="1701" w:type="dxa"/>
          </w:tcPr>
          <w:p w14:paraId="7AF22D5A" w14:textId="77777777" w:rsidR="00683DD5" w:rsidRDefault="00683DD5" w:rsidP="007B4849">
            <w:pPr>
              <w:pStyle w:val="TableParagraph"/>
            </w:pPr>
          </w:p>
        </w:tc>
        <w:tc>
          <w:tcPr>
            <w:tcW w:w="1276" w:type="dxa"/>
          </w:tcPr>
          <w:p w14:paraId="37C2DBD1" w14:textId="77777777" w:rsidR="00683DD5" w:rsidRDefault="00683DD5" w:rsidP="007B4849">
            <w:pPr>
              <w:pStyle w:val="TableParagraph"/>
            </w:pPr>
          </w:p>
        </w:tc>
        <w:tc>
          <w:tcPr>
            <w:tcW w:w="2977" w:type="dxa"/>
          </w:tcPr>
          <w:p w14:paraId="4977C029" w14:textId="77777777" w:rsidR="00683DD5" w:rsidRDefault="00683DD5" w:rsidP="007B4849">
            <w:pPr>
              <w:pStyle w:val="TableParagraph"/>
            </w:pPr>
          </w:p>
        </w:tc>
        <w:tc>
          <w:tcPr>
            <w:tcW w:w="2824" w:type="dxa"/>
          </w:tcPr>
          <w:p w14:paraId="1213B991" w14:textId="77777777" w:rsidR="00683DD5" w:rsidRDefault="00683DD5" w:rsidP="007B4849">
            <w:pPr>
              <w:pStyle w:val="TableParagraph"/>
            </w:pPr>
          </w:p>
        </w:tc>
        <w:tc>
          <w:tcPr>
            <w:tcW w:w="1570" w:type="dxa"/>
          </w:tcPr>
          <w:p w14:paraId="19C2ACE5" w14:textId="77777777" w:rsidR="00683DD5" w:rsidRDefault="00683DD5" w:rsidP="007B4849">
            <w:pPr>
              <w:pStyle w:val="TableParagraph"/>
            </w:pPr>
          </w:p>
        </w:tc>
        <w:tc>
          <w:tcPr>
            <w:tcW w:w="851" w:type="dxa"/>
          </w:tcPr>
          <w:p w14:paraId="5C6F9007" w14:textId="77777777" w:rsidR="00683DD5" w:rsidRDefault="00683DD5" w:rsidP="007B4849">
            <w:pPr>
              <w:pStyle w:val="TableParagraph"/>
            </w:pPr>
          </w:p>
        </w:tc>
      </w:tr>
      <w:tr w:rsidR="00683DD5" w14:paraId="1791FC9A" w14:textId="77777777" w:rsidTr="009250E1">
        <w:trPr>
          <w:trHeight w:val="878"/>
        </w:trPr>
        <w:tc>
          <w:tcPr>
            <w:tcW w:w="1701" w:type="dxa"/>
          </w:tcPr>
          <w:p w14:paraId="60569DB8" w14:textId="77777777" w:rsidR="00683DD5" w:rsidRDefault="00683DD5" w:rsidP="007B4849">
            <w:pPr>
              <w:pStyle w:val="TableParagraph"/>
            </w:pPr>
          </w:p>
        </w:tc>
        <w:tc>
          <w:tcPr>
            <w:tcW w:w="1276" w:type="dxa"/>
          </w:tcPr>
          <w:p w14:paraId="75ED9081" w14:textId="77777777" w:rsidR="00683DD5" w:rsidRDefault="00683DD5" w:rsidP="007B4849">
            <w:pPr>
              <w:pStyle w:val="TableParagraph"/>
            </w:pPr>
          </w:p>
        </w:tc>
        <w:tc>
          <w:tcPr>
            <w:tcW w:w="2977" w:type="dxa"/>
          </w:tcPr>
          <w:p w14:paraId="35CD9DF3" w14:textId="77777777" w:rsidR="00683DD5" w:rsidRDefault="00683DD5" w:rsidP="007B4849">
            <w:pPr>
              <w:pStyle w:val="TableParagraph"/>
            </w:pPr>
          </w:p>
        </w:tc>
        <w:tc>
          <w:tcPr>
            <w:tcW w:w="2824" w:type="dxa"/>
          </w:tcPr>
          <w:p w14:paraId="2C313B23" w14:textId="77777777" w:rsidR="00683DD5" w:rsidRDefault="00683DD5" w:rsidP="007B4849">
            <w:pPr>
              <w:pStyle w:val="TableParagraph"/>
            </w:pPr>
          </w:p>
        </w:tc>
        <w:tc>
          <w:tcPr>
            <w:tcW w:w="1570" w:type="dxa"/>
          </w:tcPr>
          <w:p w14:paraId="77B6689B" w14:textId="77777777" w:rsidR="00683DD5" w:rsidRDefault="00683DD5" w:rsidP="007B4849">
            <w:pPr>
              <w:pStyle w:val="TableParagraph"/>
            </w:pPr>
          </w:p>
        </w:tc>
        <w:tc>
          <w:tcPr>
            <w:tcW w:w="851" w:type="dxa"/>
          </w:tcPr>
          <w:p w14:paraId="2BD7F9AC" w14:textId="77777777" w:rsidR="00683DD5" w:rsidRDefault="00683DD5" w:rsidP="007B4849">
            <w:pPr>
              <w:pStyle w:val="TableParagraph"/>
            </w:pPr>
          </w:p>
        </w:tc>
      </w:tr>
      <w:tr w:rsidR="00683DD5" w14:paraId="0FCBA198" w14:textId="77777777" w:rsidTr="009250E1">
        <w:trPr>
          <w:trHeight w:val="877"/>
        </w:trPr>
        <w:tc>
          <w:tcPr>
            <w:tcW w:w="1701" w:type="dxa"/>
          </w:tcPr>
          <w:p w14:paraId="56944D80" w14:textId="77777777" w:rsidR="00683DD5" w:rsidRDefault="00683DD5" w:rsidP="007B4849">
            <w:pPr>
              <w:pStyle w:val="TableParagraph"/>
            </w:pPr>
          </w:p>
        </w:tc>
        <w:tc>
          <w:tcPr>
            <w:tcW w:w="1276" w:type="dxa"/>
          </w:tcPr>
          <w:p w14:paraId="126E1220" w14:textId="77777777" w:rsidR="00683DD5" w:rsidRDefault="00683DD5" w:rsidP="007B4849">
            <w:pPr>
              <w:pStyle w:val="TableParagraph"/>
            </w:pPr>
          </w:p>
        </w:tc>
        <w:tc>
          <w:tcPr>
            <w:tcW w:w="2977" w:type="dxa"/>
          </w:tcPr>
          <w:p w14:paraId="23BA1B4F" w14:textId="77777777" w:rsidR="00683DD5" w:rsidRDefault="00683DD5" w:rsidP="007B4849">
            <w:pPr>
              <w:pStyle w:val="TableParagraph"/>
            </w:pPr>
          </w:p>
        </w:tc>
        <w:tc>
          <w:tcPr>
            <w:tcW w:w="2824" w:type="dxa"/>
          </w:tcPr>
          <w:p w14:paraId="35B67CB1" w14:textId="77777777" w:rsidR="00683DD5" w:rsidRDefault="00683DD5" w:rsidP="007B4849">
            <w:pPr>
              <w:pStyle w:val="TableParagraph"/>
            </w:pPr>
          </w:p>
        </w:tc>
        <w:tc>
          <w:tcPr>
            <w:tcW w:w="1570" w:type="dxa"/>
          </w:tcPr>
          <w:p w14:paraId="34DA67B8" w14:textId="77777777" w:rsidR="00683DD5" w:rsidRDefault="00683DD5" w:rsidP="007B4849">
            <w:pPr>
              <w:pStyle w:val="TableParagraph"/>
            </w:pPr>
          </w:p>
        </w:tc>
        <w:tc>
          <w:tcPr>
            <w:tcW w:w="851" w:type="dxa"/>
          </w:tcPr>
          <w:p w14:paraId="39C9DA62" w14:textId="77777777" w:rsidR="00683DD5" w:rsidRDefault="00683DD5" w:rsidP="007B4849">
            <w:pPr>
              <w:pStyle w:val="TableParagraph"/>
            </w:pPr>
          </w:p>
        </w:tc>
      </w:tr>
      <w:tr w:rsidR="00683DD5" w14:paraId="2DDE6235" w14:textId="77777777" w:rsidTr="009250E1">
        <w:trPr>
          <w:trHeight w:val="878"/>
        </w:trPr>
        <w:tc>
          <w:tcPr>
            <w:tcW w:w="1701" w:type="dxa"/>
          </w:tcPr>
          <w:p w14:paraId="1202FC58" w14:textId="77777777" w:rsidR="00683DD5" w:rsidRDefault="00683DD5" w:rsidP="007B4849">
            <w:pPr>
              <w:pStyle w:val="TableParagraph"/>
            </w:pPr>
          </w:p>
        </w:tc>
        <w:tc>
          <w:tcPr>
            <w:tcW w:w="1276" w:type="dxa"/>
          </w:tcPr>
          <w:p w14:paraId="17977152" w14:textId="77777777" w:rsidR="00683DD5" w:rsidRDefault="00683DD5" w:rsidP="007B4849">
            <w:pPr>
              <w:pStyle w:val="TableParagraph"/>
            </w:pPr>
          </w:p>
        </w:tc>
        <w:tc>
          <w:tcPr>
            <w:tcW w:w="2977" w:type="dxa"/>
          </w:tcPr>
          <w:p w14:paraId="27E316DB" w14:textId="77777777" w:rsidR="00683DD5" w:rsidRDefault="00683DD5" w:rsidP="007B4849">
            <w:pPr>
              <w:pStyle w:val="TableParagraph"/>
            </w:pPr>
          </w:p>
        </w:tc>
        <w:tc>
          <w:tcPr>
            <w:tcW w:w="2824" w:type="dxa"/>
          </w:tcPr>
          <w:p w14:paraId="4DF08EA6" w14:textId="77777777" w:rsidR="00683DD5" w:rsidRDefault="00683DD5" w:rsidP="007B4849">
            <w:pPr>
              <w:pStyle w:val="TableParagraph"/>
            </w:pPr>
          </w:p>
        </w:tc>
        <w:tc>
          <w:tcPr>
            <w:tcW w:w="1570" w:type="dxa"/>
          </w:tcPr>
          <w:p w14:paraId="209D4DE6" w14:textId="77777777" w:rsidR="00683DD5" w:rsidRDefault="00683DD5" w:rsidP="007B4849">
            <w:pPr>
              <w:pStyle w:val="TableParagraph"/>
            </w:pPr>
          </w:p>
        </w:tc>
        <w:tc>
          <w:tcPr>
            <w:tcW w:w="851" w:type="dxa"/>
          </w:tcPr>
          <w:p w14:paraId="4DC230FE" w14:textId="77777777" w:rsidR="00683DD5" w:rsidRDefault="00683DD5" w:rsidP="007B4849">
            <w:pPr>
              <w:pStyle w:val="TableParagraph"/>
            </w:pPr>
          </w:p>
        </w:tc>
      </w:tr>
      <w:tr w:rsidR="00683DD5" w14:paraId="075FE260" w14:textId="77777777" w:rsidTr="009250E1">
        <w:trPr>
          <w:trHeight w:val="878"/>
        </w:trPr>
        <w:tc>
          <w:tcPr>
            <w:tcW w:w="1701" w:type="dxa"/>
          </w:tcPr>
          <w:p w14:paraId="476A4E3D" w14:textId="77777777" w:rsidR="00683DD5" w:rsidRDefault="00683DD5" w:rsidP="007B4849">
            <w:pPr>
              <w:pStyle w:val="TableParagraph"/>
            </w:pPr>
          </w:p>
        </w:tc>
        <w:tc>
          <w:tcPr>
            <w:tcW w:w="1276" w:type="dxa"/>
          </w:tcPr>
          <w:p w14:paraId="544862D6" w14:textId="77777777" w:rsidR="00683DD5" w:rsidRDefault="00683DD5" w:rsidP="007B4849">
            <w:pPr>
              <w:pStyle w:val="TableParagraph"/>
            </w:pPr>
          </w:p>
        </w:tc>
        <w:tc>
          <w:tcPr>
            <w:tcW w:w="2977" w:type="dxa"/>
          </w:tcPr>
          <w:p w14:paraId="78047C10" w14:textId="77777777" w:rsidR="00683DD5" w:rsidRDefault="00683DD5" w:rsidP="007B4849">
            <w:pPr>
              <w:pStyle w:val="TableParagraph"/>
            </w:pPr>
          </w:p>
        </w:tc>
        <w:tc>
          <w:tcPr>
            <w:tcW w:w="2824" w:type="dxa"/>
          </w:tcPr>
          <w:p w14:paraId="5F186739" w14:textId="77777777" w:rsidR="00683DD5" w:rsidRDefault="00683DD5" w:rsidP="007B4849">
            <w:pPr>
              <w:pStyle w:val="TableParagraph"/>
            </w:pPr>
          </w:p>
        </w:tc>
        <w:tc>
          <w:tcPr>
            <w:tcW w:w="1570" w:type="dxa"/>
          </w:tcPr>
          <w:p w14:paraId="463CE7D3" w14:textId="77777777" w:rsidR="00683DD5" w:rsidRDefault="00683DD5" w:rsidP="007B4849">
            <w:pPr>
              <w:pStyle w:val="TableParagraph"/>
            </w:pPr>
          </w:p>
        </w:tc>
        <w:tc>
          <w:tcPr>
            <w:tcW w:w="851" w:type="dxa"/>
          </w:tcPr>
          <w:p w14:paraId="299655A2" w14:textId="77777777" w:rsidR="00683DD5" w:rsidRDefault="00683DD5" w:rsidP="007B4849">
            <w:pPr>
              <w:pStyle w:val="TableParagraph"/>
            </w:pPr>
          </w:p>
        </w:tc>
      </w:tr>
      <w:tr w:rsidR="00683DD5" w14:paraId="373D9612" w14:textId="77777777" w:rsidTr="009250E1">
        <w:trPr>
          <w:trHeight w:val="878"/>
        </w:trPr>
        <w:tc>
          <w:tcPr>
            <w:tcW w:w="1701" w:type="dxa"/>
          </w:tcPr>
          <w:p w14:paraId="047C2B09" w14:textId="77777777" w:rsidR="00683DD5" w:rsidRDefault="00683DD5" w:rsidP="007B4849">
            <w:pPr>
              <w:pStyle w:val="TableParagraph"/>
            </w:pPr>
          </w:p>
        </w:tc>
        <w:tc>
          <w:tcPr>
            <w:tcW w:w="1276" w:type="dxa"/>
          </w:tcPr>
          <w:p w14:paraId="2A8BA78D" w14:textId="77777777" w:rsidR="00683DD5" w:rsidRDefault="00683DD5" w:rsidP="007B4849">
            <w:pPr>
              <w:pStyle w:val="TableParagraph"/>
            </w:pPr>
          </w:p>
        </w:tc>
        <w:tc>
          <w:tcPr>
            <w:tcW w:w="2977" w:type="dxa"/>
          </w:tcPr>
          <w:p w14:paraId="4AA7974D" w14:textId="77777777" w:rsidR="00683DD5" w:rsidRDefault="00683DD5" w:rsidP="007B4849">
            <w:pPr>
              <w:pStyle w:val="TableParagraph"/>
            </w:pPr>
          </w:p>
        </w:tc>
        <w:tc>
          <w:tcPr>
            <w:tcW w:w="2824" w:type="dxa"/>
          </w:tcPr>
          <w:p w14:paraId="1A643EF7" w14:textId="77777777" w:rsidR="00683DD5" w:rsidRDefault="00683DD5" w:rsidP="007B4849">
            <w:pPr>
              <w:pStyle w:val="TableParagraph"/>
            </w:pPr>
          </w:p>
        </w:tc>
        <w:tc>
          <w:tcPr>
            <w:tcW w:w="1570" w:type="dxa"/>
          </w:tcPr>
          <w:p w14:paraId="12D042FB" w14:textId="77777777" w:rsidR="00683DD5" w:rsidRDefault="00683DD5" w:rsidP="007B4849">
            <w:pPr>
              <w:pStyle w:val="TableParagraph"/>
            </w:pPr>
          </w:p>
        </w:tc>
        <w:tc>
          <w:tcPr>
            <w:tcW w:w="851" w:type="dxa"/>
          </w:tcPr>
          <w:p w14:paraId="5AA641F7" w14:textId="77777777" w:rsidR="00683DD5" w:rsidRDefault="00683DD5" w:rsidP="007B4849">
            <w:pPr>
              <w:pStyle w:val="TableParagraph"/>
            </w:pPr>
          </w:p>
        </w:tc>
      </w:tr>
      <w:tr w:rsidR="00683DD5" w14:paraId="5528E6A8" w14:textId="77777777" w:rsidTr="009250E1">
        <w:trPr>
          <w:trHeight w:val="878"/>
        </w:trPr>
        <w:tc>
          <w:tcPr>
            <w:tcW w:w="1701" w:type="dxa"/>
          </w:tcPr>
          <w:p w14:paraId="616CCCCD" w14:textId="77777777" w:rsidR="00683DD5" w:rsidRDefault="00683DD5" w:rsidP="007B4849">
            <w:pPr>
              <w:pStyle w:val="TableParagraph"/>
            </w:pPr>
          </w:p>
        </w:tc>
        <w:tc>
          <w:tcPr>
            <w:tcW w:w="1276" w:type="dxa"/>
          </w:tcPr>
          <w:p w14:paraId="25F9CB63" w14:textId="77777777" w:rsidR="00683DD5" w:rsidRDefault="00683DD5" w:rsidP="007B4849">
            <w:pPr>
              <w:pStyle w:val="TableParagraph"/>
            </w:pPr>
          </w:p>
        </w:tc>
        <w:tc>
          <w:tcPr>
            <w:tcW w:w="2977" w:type="dxa"/>
          </w:tcPr>
          <w:p w14:paraId="7AFC528D" w14:textId="77777777" w:rsidR="00683DD5" w:rsidRDefault="00683DD5" w:rsidP="007B4849">
            <w:pPr>
              <w:pStyle w:val="TableParagraph"/>
            </w:pPr>
          </w:p>
        </w:tc>
        <w:tc>
          <w:tcPr>
            <w:tcW w:w="2824" w:type="dxa"/>
          </w:tcPr>
          <w:p w14:paraId="3CF7F744" w14:textId="77777777" w:rsidR="00683DD5" w:rsidRDefault="00683DD5" w:rsidP="007B4849">
            <w:pPr>
              <w:pStyle w:val="TableParagraph"/>
            </w:pPr>
          </w:p>
        </w:tc>
        <w:tc>
          <w:tcPr>
            <w:tcW w:w="1570" w:type="dxa"/>
          </w:tcPr>
          <w:p w14:paraId="0FD5B1EA" w14:textId="77777777" w:rsidR="00683DD5" w:rsidRDefault="00683DD5" w:rsidP="007B4849">
            <w:pPr>
              <w:pStyle w:val="TableParagraph"/>
            </w:pPr>
          </w:p>
        </w:tc>
        <w:tc>
          <w:tcPr>
            <w:tcW w:w="851" w:type="dxa"/>
          </w:tcPr>
          <w:p w14:paraId="1417190E" w14:textId="77777777" w:rsidR="00683DD5" w:rsidRDefault="00683DD5" w:rsidP="007B4849">
            <w:pPr>
              <w:pStyle w:val="TableParagraph"/>
            </w:pPr>
          </w:p>
        </w:tc>
      </w:tr>
      <w:tr w:rsidR="00683DD5" w14:paraId="2493805E" w14:textId="77777777" w:rsidTr="009250E1">
        <w:trPr>
          <w:trHeight w:val="882"/>
        </w:trPr>
        <w:tc>
          <w:tcPr>
            <w:tcW w:w="1701" w:type="dxa"/>
          </w:tcPr>
          <w:p w14:paraId="50B2F53F" w14:textId="77777777" w:rsidR="00683DD5" w:rsidRDefault="00683DD5" w:rsidP="007B4849">
            <w:pPr>
              <w:pStyle w:val="TableParagraph"/>
            </w:pPr>
          </w:p>
        </w:tc>
        <w:tc>
          <w:tcPr>
            <w:tcW w:w="1276" w:type="dxa"/>
          </w:tcPr>
          <w:p w14:paraId="7C776160" w14:textId="77777777" w:rsidR="00683DD5" w:rsidRDefault="00683DD5" w:rsidP="007B4849">
            <w:pPr>
              <w:pStyle w:val="TableParagraph"/>
            </w:pPr>
          </w:p>
        </w:tc>
        <w:tc>
          <w:tcPr>
            <w:tcW w:w="2977" w:type="dxa"/>
          </w:tcPr>
          <w:p w14:paraId="0ADFAADF" w14:textId="77777777" w:rsidR="00683DD5" w:rsidRDefault="00683DD5" w:rsidP="007B4849">
            <w:pPr>
              <w:pStyle w:val="TableParagraph"/>
            </w:pPr>
          </w:p>
        </w:tc>
        <w:tc>
          <w:tcPr>
            <w:tcW w:w="2824" w:type="dxa"/>
          </w:tcPr>
          <w:p w14:paraId="41AADE64" w14:textId="77777777" w:rsidR="00683DD5" w:rsidRDefault="00683DD5" w:rsidP="007B4849">
            <w:pPr>
              <w:pStyle w:val="TableParagraph"/>
            </w:pPr>
          </w:p>
        </w:tc>
        <w:tc>
          <w:tcPr>
            <w:tcW w:w="1570" w:type="dxa"/>
          </w:tcPr>
          <w:p w14:paraId="532270B4" w14:textId="77777777" w:rsidR="00683DD5" w:rsidRDefault="00683DD5" w:rsidP="007B4849">
            <w:pPr>
              <w:pStyle w:val="TableParagraph"/>
            </w:pPr>
          </w:p>
        </w:tc>
        <w:tc>
          <w:tcPr>
            <w:tcW w:w="851" w:type="dxa"/>
          </w:tcPr>
          <w:p w14:paraId="6B4A8314" w14:textId="77777777" w:rsidR="00683DD5" w:rsidRDefault="00683DD5" w:rsidP="007B4849">
            <w:pPr>
              <w:pStyle w:val="TableParagraph"/>
            </w:pPr>
          </w:p>
        </w:tc>
      </w:tr>
    </w:tbl>
    <w:p w14:paraId="46092068" w14:textId="77777777" w:rsidR="00683DD5" w:rsidRDefault="00683DD5" w:rsidP="00683DD5"/>
    <w:tbl>
      <w:tblPr>
        <w:tblW w:w="11199" w:type="dxa"/>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1276"/>
        <w:gridCol w:w="2977"/>
        <w:gridCol w:w="2824"/>
        <w:gridCol w:w="1570"/>
        <w:gridCol w:w="851"/>
      </w:tblGrid>
      <w:tr w:rsidR="00C23944" w14:paraId="11F6375A" w14:textId="77777777" w:rsidTr="007B4849">
        <w:trPr>
          <w:trHeight w:val="585"/>
        </w:trPr>
        <w:tc>
          <w:tcPr>
            <w:tcW w:w="1701" w:type="dxa"/>
            <w:shd w:val="clear" w:color="auto" w:fill="FFD966"/>
          </w:tcPr>
          <w:p w14:paraId="1E3662EA" w14:textId="77777777" w:rsidR="00C23944" w:rsidRDefault="00C23944" w:rsidP="007B4849">
            <w:pPr>
              <w:pStyle w:val="TableParagraph"/>
              <w:spacing w:before="9" w:line="278" w:lineRule="exact"/>
              <w:ind w:left="245" w:right="211" w:firstLine="134"/>
              <w:rPr>
                <w:b/>
                <w:sz w:val="18"/>
              </w:rPr>
            </w:pPr>
            <w:r>
              <w:rPr>
                <w:b/>
                <w:sz w:val="18"/>
              </w:rPr>
              <w:lastRenderedPageBreak/>
              <w:t>TANGGAL KONSULTASI</w:t>
            </w:r>
          </w:p>
        </w:tc>
        <w:tc>
          <w:tcPr>
            <w:tcW w:w="1276" w:type="dxa"/>
            <w:shd w:val="clear" w:color="auto" w:fill="FFD966"/>
          </w:tcPr>
          <w:p w14:paraId="277D7078" w14:textId="77777777" w:rsidR="00C23944" w:rsidRDefault="00C23944" w:rsidP="007B4849">
            <w:pPr>
              <w:pStyle w:val="TableParagraph"/>
              <w:spacing w:before="9" w:line="278" w:lineRule="exact"/>
              <w:ind w:left="148" w:right="78"/>
              <w:rPr>
                <w:b/>
                <w:sz w:val="18"/>
              </w:rPr>
            </w:pPr>
            <w:r>
              <w:rPr>
                <w:b/>
                <w:sz w:val="18"/>
              </w:rPr>
              <w:t>TANGGAL KEMBALI</w:t>
            </w:r>
          </w:p>
        </w:tc>
        <w:tc>
          <w:tcPr>
            <w:tcW w:w="2977" w:type="dxa"/>
            <w:shd w:val="clear" w:color="auto" w:fill="FFD966"/>
          </w:tcPr>
          <w:p w14:paraId="12506DAF" w14:textId="77777777" w:rsidR="00C23944" w:rsidRDefault="00C23944" w:rsidP="007B4849">
            <w:pPr>
              <w:pStyle w:val="TableParagraph"/>
              <w:spacing w:before="143"/>
              <w:ind w:left="512"/>
              <w:rPr>
                <w:b/>
                <w:sz w:val="18"/>
              </w:rPr>
            </w:pPr>
            <w:r>
              <w:rPr>
                <w:b/>
                <w:sz w:val="18"/>
              </w:rPr>
              <w:t>SUB POKOK BAHASAN</w:t>
            </w:r>
          </w:p>
        </w:tc>
        <w:tc>
          <w:tcPr>
            <w:tcW w:w="2824" w:type="dxa"/>
            <w:shd w:val="clear" w:color="auto" w:fill="FFD966"/>
          </w:tcPr>
          <w:p w14:paraId="328C8DFE" w14:textId="77777777" w:rsidR="00C23944" w:rsidRDefault="00C23944" w:rsidP="007B4849">
            <w:pPr>
              <w:pStyle w:val="TableParagraph"/>
              <w:spacing w:before="143"/>
              <w:ind w:left="1126" w:right="1026"/>
              <w:jc w:val="center"/>
              <w:rPr>
                <w:b/>
                <w:sz w:val="18"/>
              </w:rPr>
            </w:pPr>
            <w:r>
              <w:rPr>
                <w:b/>
                <w:sz w:val="18"/>
              </w:rPr>
              <w:t>SARAN</w:t>
            </w:r>
          </w:p>
        </w:tc>
        <w:tc>
          <w:tcPr>
            <w:tcW w:w="1570" w:type="dxa"/>
            <w:shd w:val="clear" w:color="auto" w:fill="FFD966"/>
          </w:tcPr>
          <w:p w14:paraId="553024AF" w14:textId="77777777" w:rsidR="00C23944" w:rsidRDefault="00C23944" w:rsidP="007B4849">
            <w:pPr>
              <w:pStyle w:val="TableParagraph"/>
              <w:spacing w:before="143"/>
              <w:ind w:left="429"/>
              <w:rPr>
                <w:b/>
                <w:sz w:val="18"/>
              </w:rPr>
            </w:pPr>
            <w:r>
              <w:rPr>
                <w:b/>
                <w:sz w:val="18"/>
              </w:rPr>
              <w:t>DOSEN</w:t>
            </w:r>
          </w:p>
        </w:tc>
        <w:tc>
          <w:tcPr>
            <w:tcW w:w="851" w:type="dxa"/>
            <w:shd w:val="clear" w:color="auto" w:fill="FFD966"/>
          </w:tcPr>
          <w:p w14:paraId="32FC3E7E" w14:textId="77777777" w:rsidR="00C23944" w:rsidRDefault="00C23944" w:rsidP="007B4849">
            <w:pPr>
              <w:pStyle w:val="TableParagraph"/>
              <w:spacing w:before="143"/>
              <w:ind w:left="16"/>
              <w:jc w:val="center"/>
              <w:rPr>
                <w:b/>
                <w:sz w:val="18"/>
              </w:rPr>
            </w:pPr>
            <w:r>
              <w:rPr>
                <w:b/>
                <w:sz w:val="18"/>
              </w:rPr>
              <w:t>PARAF</w:t>
            </w:r>
          </w:p>
        </w:tc>
      </w:tr>
      <w:tr w:rsidR="00C23944" w14:paraId="197F77D2" w14:textId="77777777" w:rsidTr="007B4849">
        <w:trPr>
          <w:trHeight w:val="883"/>
        </w:trPr>
        <w:tc>
          <w:tcPr>
            <w:tcW w:w="1701" w:type="dxa"/>
          </w:tcPr>
          <w:p w14:paraId="2DB6276D" w14:textId="77777777" w:rsidR="00C23944" w:rsidRDefault="00C23944" w:rsidP="007B4849">
            <w:pPr>
              <w:pStyle w:val="TableParagraph"/>
            </w:pPr>
          </w:p>
        </w:tc>
        <w:tc>
          <w:tcPr>
            <w:tcW w:w="1276" w:type="dxa"/>
          </w:tcPr>
          <w:p w14:paraId="40134F1F" w14:textId="77777777" w:rsidR="00C23944" w:rsidRDefault="00C23944" w:rsidP="007B4849">
            <w:pPr>
              <w:pStyle w:val="TableParagraph"/>
            </w:pPr>
          </w:p>
        </w:tc>
        <w:tc>
          <w:tcPr>
            <w:tcW w:w="2977" w:type="dxa"/>
          </w:tcPr>
          <w:p w14:paraId="3FCF3FE3" w14:textId="77777777" w:rsidR="00C23944" w:rsidRDefault="00C23944" w:rsidP="007B4849">
            <w:pPr>
              <w:pStyle w:val="TableParagraph"/>
            </w:pPr>
          </w:p>
        </w:tc>
        <w:tc>
          <w:tcPr>
            <w:tcW w:w="2824" w:type="dxa"/>
          </w:tcPr>
          <w:p w14:paraId="0CD2C953" w14:textId="77777777" w:rsidR="00C23944" w:rsidRDefault="00C23944" w:rsidP="007B4849">
            <w:pPr>
              <w:pStyle w:val="TableParagraph"/>
            </w:pPr>
          </w:p>
        </w:tc>
        <w:tc>
          <w:tcPr>
            <w:tcW w:w="1570" w:type="dxa"/>
          </w:tcPr>
          <w:p w14:paraId="0D82312C" w14:textId="77777777" w:rsidR="00C23944" w:rsidRDefault="00C23944" w:rsidP="007B4849">
            <w:pPr>
              <w:pStyle w:val="TableParagraph"/>
            </w:pPr>
          </w:p>
        </w:tc>
        <w:tc>
          <w:tcPr>
            <w:tcW w:w="851" w:type="dxa"/>
          </w:tcPr>
          <w:p w14:paraId="56A52B6A" w14:textId="77777777" w:rsidR="00C23944" w:rsidRDefault="00C23944" w:rsidP="007B4849">
            <w:pPr>
              <w:pStyle w:val="TableParagraph"/>
            </w:pPr>
          </w:p>
        </w:tc>
      </w:tr>
      <w:tr w:rsidR="00C23944" w14:paraId="175D913B" w14:textId="77777777" w:rsidTr="007B4849">
        <w:trPr>
          <w:trHeight w:val="878"/>
        </w:trPr>
        <w:tc>
          <w:tcPr>
            <w:tcW w:w="1701" w:type="dxa"/>
          </w:tcPr>
          <w:p w14:paraId="4A2485DC" w14:textId="77777777" w:rsidR="00C23944" w:rsidRDefault="00C23944" w:rsidP="007B4849">
            <w:pPr>
              <w:pStyle w:val="TableParagraph"/>
            </w:pPr>
          </w:p>
        </w:tc>
        <w:tc>
          <w:tcPr>
            <w:tcW w:w="1276" w:type="dxa"/>
          </w:tcPr>
          <w:p w14:paraId="76302934" w14:textId="77777777" w:rsidR="00C23944" w:rsidRDefault="00C23944" w:rsidP="007B4849">
            <w:pPr>
              <w:pStyle w:val="TableParagraph"/>
            </w:pPr>
          </w:p>
        </w:tc>
        <w:tc>
          <w:tcPr>
            <w:tcW w:w="2977" w:type="dxa"/>
          </w:tcPr>
          <w:p w14:paraId="30A99964" w14:textId="77777777" w:rsidR="00C23944" w:rsidRDefault="00C23944" w:rsidP="007B4849">
            <w:pPr>
              <w:pStyle w:val="TableParagraph"/>
            </w:pPr>
          </w:p>
        </w:tc>
        <w:tc>
          <w:tcPr>
            <w:tcW w:w="2824" w:type="dxa"/>
          </w:tcPr>
          <w:p w14:paraId="756E6193" w14:textId="77777777" w:rsidR="00C23944" w:rsidRDefault="00C23944" w:rsidP="007B4849">
            <w:pPr>
              <w:pStyle w:val="TableParagraph"/>
            </w:pPr>
          </w:p>
        </w:tc>
        <w:tc>
          <w:tcPr>
            <w:tcW w:w="1570" w:type="dxa"/>
          </w:tcPr>
          <w:p w14:paraId="26A232D9" w14:textId="77777777" w:rsidR="00C23944" w:rsidRDefault="00C23944" w:rsidP="007B4849">
            <w:pPr>
              <w:pStyle w:val="TableParagraph"/>
            </w:pPr>
          </w:p>
        </w:tc>
        <w:tc>
          <w:tcPr>
            <w:tcW w:w="851" w:type="dxa"/>
          </w:tcPr>
          <w:p w14:paraId="37857EC8" w14:textId="77777777" w:rsidR="00C23944" w:rsidRDefault="00C23944" w:rsidP="007B4849">
            <w:pPr>
              <w:pStyle w:val="TableParagraph"/>
            </w:pPr>
          </w:p>
        </w:tc>
      </w:tr>
      <w:tr w:rsidR="00C23944" w14:paraId="4C3C5B48" w14:textId="77777777" w:rsidTr="007B4849">
        <w:trPr>
          <w:trHeight w:val="877"/>
        </w:trPr>
        <w:tc>
          <w:tcPr>
            <w:tcW w:w="1701" w:type="dxa"/>
          </w:tcPr>
          <w:p w14:paraId="7B993E5A" w14:textId="77777777" w:rsidR="00C23944" w:rsidRDefault="00C23944" w:rsidP="007B4849">
            <w:pPr>
              <w:pStyle w:val="TableParagraph"/>
            </w:pPr>
          </w:p>
        </w:tc>
        <w:tc>
          <w:tcPr>
            <w:tcW w:w="1276" w:type="dxa"/>
          </w:tcPr>
          <w:p w14:paraId="40F9EC32" w14:textId="77777777" w:rsidR="00C23944" w:rsidRDefault="00C23944" w:rsidP="007B4849">
            <w:pPr>
              <w:pStyle w:val="TableParagraph"/>
            </w:pPr>
          </w:p>
        </w:tc>
        <w:tc>
          <w:tcPr>
            <w:tcW w:w="2977" w:type="dxa"/>
          </w:tcPr>
          <w:p w14:paraId="4EE70A69" w14:textId="77777777" w:rsidR="00C23944" w:rsidRDefault="00C23944" w:rsidP="007B4849">
            <w:pPr>
              <w:pStyle w:val="TableParagraph"/>
            </w:pPr>
          </w:p>
        </w:tc>
        <w:tc>
          <w:tcPr>
            <w:tcW w:w="2824" w:type="dxa"/>
          </w:tcPr>
          <w:p w14:paraId="10874C98" w14:textId="77777777" w:rsidR="00C23944" w:rsidRDefault="00C23944" w:rsidP="007B4849">
            <w:pPr>
              <w:pStyle w:val="TableParagraph"/>
            </w:pPr>
          </w:p>
        </w:tc>
        <w:tc>
          <w:tcPr>
            <w:tcW w:w="1570" w:type="dxa"/>
          </w:tcPr>
          <w:p w14:paraId="31920CA8" w14:textId="77777777" w:rsidR="00C23944" w:rsidRDefault="00C23944" w:rsidP="007B4849">
            <w:pPr>
              <w:pStyle w:val="TableParagraph"/>
            </w:pPr>
          </w:p>
        </w:tc>
        <w:tc>
          <w:tcPr>
            <w:tcW w:w="851" w:type="dxa"/>
          </w:tcPr>
          <w:p w14:paraId="4AFC4DAA" w14:textId="77777777" w:rsidR="00C23944" w:rsidRDefault="00C23944" w:rsidP="007B4849">
            <w:pPr>
              <w:pStyle w:val="TableParagraph"/>
            </w:pPr>
          </w:p>
        </w:tc>
      </w:tr>
      <w:tr w:rsidR="00C23944" w14:paraId="7C0BD19F" w14:textId="77777777" w:rsidTr="007B4849">
        <w:trPr>
          <w:trHeight w:val="878"/>
        </w:trPr>
        <w:tc>
          <w:tcPr>
            <w:tcW w:w="1701" w:type="dxa"/>
          </w:tcPr>
          <w:p w14:paraId="4286C1E8" w14:textId="77777777" w:rsidR="00C23944" w:rsidRDefault="00C23944" w:rsidP="007B4849">
            <w:pPr>
              <w:pStyle w:val="TableParagraph"/>
            </w:pPr>
          </w:p>
        </w:tc>
        <w:tc>
          <w:tcPr>
            <w:tcW w:w="1276" w:type="dxa"/>
          </w:tcPr>
          <w:p w14:paraId="46C9B893" w14:textId="77777777" w:rsidR="00C23944" w:rsidRDefault="00C23944" w:rsidP="007B4849">
            <w:pPr>
              <w:pStyle w:val="TableParagraph"/>
            </w:pPr>
          </w:p>
        </w:tc>
        <w:tc>
          <w:tcPr>
            <w:tcW w:w="2977" w:type="dxa"/>
          </w:tcPr>
          <w:p w14:paraId="43BAAA55" w14:textId="77777777" w:rsidR="00C23944" w:rsidRDefault="00C23944" w:rsidP="007B4849">
            <w:pPr>
              <w:pStyle w:val="TableParagraph"/>
            </w:pPr>
          </w:p>
        </w:tc>
        <w:tc>
          <w:tcPr>
            <w:tcW w:w="2824" w:type="dxa"/>
          </w:tcPr>
          <w:p w14:paraId="6B254AEE" w14:textId="77777777" w:rsidR="00C23944" w:rsidRDefault="00C23944" w:rsidP="007B4849">
            <w:pPr>
              <w:pStyle w:val="TableParagraph"/>
            </w:pPr>
          </w:p>
        </w:tc>
        <w:tc>
          <w:tcPr>
            <w:tcW w:w="1570" w:type="dxa"/>
          </w:tcPr>
          <w:p w14:paraId="10B87451" w14:textId="77777777" w:rsidR="00C23944" w:rsidRDefault="00C23944" w:rsidP="007B4849">
            <w:pPr>
              <w:pStyle w:val="TableParagraph"/>
            </w:pPr>
          </w:p>
        </w:tc>
        <w:tc>
          <w:tcPr>
            <w:tcW w:w="851" w:type="dxa"/>
          </w:tcPr>
          <w:p w14:paraId="0F52F19D" w14:textId="77777777" w:rsidR="00C23944" w:rsidRDefault="00C23944" w:rsidP="007B4849">
            <w:pPr>
              <w:pStyle w:val="TableParagraph"/>
            </w:pPr>
          </w:p>
        </w:tc>
      </w:tr>
      <w:tr w:rsidR="00C23944" w14:paraId="4D909340" w14:textId="77777777" w:rsidTr="007B4849">
        <w:trPr>
          <w:trHeight w:val="878"/>
        </w:trPr>
        <w:tc>
          <w:tcPr>
            <w:tcW w:w="1701" w:type="dxa"/>
          </w:tcPr>
          <w:p w14:paraId="6C75CCCD" w14:textId="77777777" w:rsidR="00C23944" w:rsidRDefault="00C23944" w:rsidP="007B4849">
            <w:pPr>
              <w:pStyle w:val="TableParagraph"/>
            </w:pPr>
          </w:p>
        </w:tc>
        <w:tc>
          <w:tcPr>
            <w:tcW w:w="1276" w:type="dxa"/>
          </w:tcPr>
          <w:p w14:paraId="7E3EC10A" w14:textId="77777777" w:rsidR="00C23944" w:rsidRDefault="00C23944" w:rsidP="007B4849">
            <w:pPr>
              <w:pStyle w:val="TableParagraph"/>
            </w:pPr>
          </w:p>
        </w:tc>
        <w:tc>
          <w:tcPr>
            <w:tcW w:w="2977" w:type="dxa"/>
          </w:tcPr>
          <w:p w14:paraId="4880A47A" w14:textId="77777777" w:rsidR="00C23944" w:rsidRDefault="00C23944" w:rsidP="007B4849">
            <w:pPr>
              <w:pStyle w:val="TableParagraph"/>
            </w:pPr>
          </w:p>
        </w:tc>
        <w:tc>
          <w:tcPr>
            <w:tcW w:w="2824" w:type="dxa"/>
          </w:tcPr>
          <w:p w14:paraId="0A32C24D" w14:textId="77777777" w:rsidR="00C23944" w:rsidRDefault="00C23944" w:rsidP="007B4849">
            <w:pPr>
              <w:pStyle w:val="TableParagraph"/>
            </w:pPr>
          </w:p>
        </w:tc>
        <w:tc>
          <w:tcPr>
            <w:tcW w:w="1570" w:type="dxa"/>
          </w:tcPr>
          <w:p w14:paraId="5854BF9D" w14:textId="77777777" w:rsidR="00C23944" w:rsidRDefault="00C23944" w:rsidP="007B4849">
            <w:pPr>
              <w:pStyle w:val="TableParagraph"/>
            </w:pPr>
          </w:p>
        </w:tc>
        <w:tc>
          <w:tcPr>
            <w:tcW w:w="851" w:type="dxa"/>
          </w:tcPr>
          <w:p w14:paraId="4647DA5A" w14:textId="77777777" w:rsidR="00C23944" w:rsidRDefault="00C23944" w:rsidP="007B4849">
            <w:pPr>
              <w:pStyle w:val="TableParagraph"/>
            </w:pPr>
          </w:p>
        </w:tc>
      </w:tr>
      <w:tr w:rsidR="00C23944" w14:paraId="74321F84" w14:textId="77777777" w:rsidTr="007B4849">
        <w:trPr>
          <w:trHeight w:val="878"/>
        </w:trPr>
        <w:tc>
          <w:tcPr>
            <w:tcW w:w="1701" w:type="dxa"/>
          </w:tcPr>
          <w:p w14:paraId="3E6DCEF3" w14:textId="77777777" w:rsidR="00C23944" w:rsidRDefault="00C23944" w:rsidP="007B4849">
            <w:pPr>
              <w:pStyle w:val="TableParagraph"/>
            </w:pPr>
          </w:p>
        </w:tc>
        <w:tc>
          <w:tcPr>
            <w:tcW w:w="1276" w:type="dxa"/>
          </w:tcPr>
          <w:p w14:paraId="15A90BCF" w14:textId="77777777" w:rsidR="00C23944" w:rsidRDefault="00C23944" w:rsidP="007B4849">
            <w:pPr>
              <w:pStyle w:val="TableParagraph"/>
            </w:pPr>
          </w:p>
        </w:tc>
        <w:tc>
          <w:tcPr>
            <w:tcW w:w="2977" w:type="dxa"/>
          </w:tcPr>
          <w:p w14:paraId="1136BB46" w14:textId="77777777" w:rsidR="00C23944" w:rsidRDefault="00C23944" w:rsidP="007B4849">
            <w:pPr>
              <w:pStyle w:val="TableParagraph"/>
            </w:pPr>
          </w:p>
        </w:tc>
        <w:tc>
          <w:tcPr>
            <w:tcW w:w="2824" w:type="dxa"/>
          </w:tcPr>
          <w:p w14:paraId="7BBB334F" w14:textId="77777777" w:rsidR="00C23944" w:rsidRDefault="00C23944" w:rsidP="007B4849">
            <w:pPr>
              <w:pStyle w:val="TableParagraph"/>
            </w:pPr>
          </w:p>
        </w:tc>
        <w:tc>
          <w:tcPr>
            <w:tcW w:w="1570" w:type="dxa"/>
          </w:tcPr>
          <w:p w14:paraId="57AC5775" w14:textId="77777777" w:rsidR="00C23944" w:rsidRDefault="00C23944" w:rsidP="007B4849">
            <w:pPr>
              <w:pStyle w:val="TableParagraph"/>
            </w:pPr>
          </w:p>
        </w:tc>
        <w:tc>
          <w:tcPr>
            <w:tcW w:w="851" w:type="dxa"/>
          </w:tcPr>
          <w:p w14:paraId="09A403CA" w14:textId="77777777" w:rsidR="00C23944" w:rsidRDefault="00C23944" w:rsidP="007B4849">
            <w:pPr>
              <w:pStyle w:val="TableParagraph"/>
            </w:pPr>
          </w:p>
        </w:tc>
      </w:tr>
      <w:tr w:rsidR="00C23944" w14:paraId="0F22E54B" w14:textId="77777777" w:rsidTr="007B4849">
        <w:trPr>
          <w:trHeight w:val="878"/>
        </w:trPr>
        <w:tc>
          <w:tcPr>
            <w:tcW w:w="1701" w:type="dxa"/>
          </w:tcPr>
          <w:p w14:paraId="41F00191" w14:textId="77777777" w:rsidR="00C23944" w:rsidRDefault="00C23944" w:rsidP="007B4849">
            <w:pPr>
              <w:pStyle w:val="TableParagraph"/>
            </w:pPr>
          </w:p>
        </w:tc>
        <w:tc>
          <w:tcPr>
            <w:tcW w:w="1276" w:type="dxa"/>
          </w:tcPr>
          <w:p w14:paraId="2F78DFD5" w14:textId="77777777" w:rsidR="00C23944" w:rsidRDefault="00C23944" w:rsidP="007B4849">
            <w:pPr>
              <w:pStyle w:val="TableParagraph"/>
            </w:pPr>
          </w:p>
        </w:tc>
        <w:tc>
          <w:tcPr>
            <w:tcW w:w="2977" w:type="dxa"/>
          </w:tcPr>
          <w:p w14:paraId="4B2FC525" w14:textId="77777777" w:rsidR="00C23944" w:rsidRDefault="00C23944" w:rsidP="007B4849">
            <w:pPr>
              <w:pStyle w:val="TableParagraph"/>
            </w:pPr>
          </w:p>
        </w:tc>
        <w:tc>
          <w:tcPr>
            <w:tcW w:w="2824" w:type="dxa"/>
          </w:tcPr>
          <w:p w14:paraId="02AB0352" w14:textId="77777777" w:rsidR="00C23944" w:rsidRDefault="00C23944" w:rsidP="007B4849">
            <w:pPr>
              <w:pStyle w:val="TableParagraph"/>
            </w:pPr>
          </w:p>
        </w:tc>
        <w:tc>
          <w:tcPr>
            <w:tcW w:w="1570" w:type="dxa"/>
          </w:tcPr>
          <w:p w14:paraId="75AB2353" w14:textId="77777777" w:rsidR="00C23944" w:rsidRDefault="00C23944" w:rsidP="007B4849">
            <w:pPr>
              <w:pStyle w:val="TableParagraph"/>
            </w:pPr>
          </w:p>
        </w:tc>
        <w:tc>
          <w:tcPr>
            <w:tcW w:w="851" w:type="dxa"/>
          </w:tcPr>
          <w:p w14:paraId="41770C62" w14:textId="77777777" w:rsidR="00C23944" w:rsidRDefault="00C23944" w:rsidP="007B4849">
            <w:pPr>
              <w:pStyle w:val="TableParagraph"/>
            </w:pPr>
          </w:p>
        </w:tc>
      </w:tr>
      <w:tr w:rsidR="00C23944" w14:paraId="555B9083" w14:textId="77777777" w:rsidTr="007B4849">
        <w:trPr>
          <w:trHeight w:val="878"/>
        </w:trPr>
        <w:tc>
          <w:tcPr>
            <w:tcW w:w="1701" w:type="dxa"/>
          </w:tcPr>
          <w:p w14:paraId="653B568B" w14:textId="77777777" w:rsidR="00C23944" w:rsidRDefault="00C23944" w:rsidP="007B4849">
            <w:pPr>
              <w:pStyle w:val="TableParagraph"/>
            </w:pPr>
          </w:p>
        </w:tc>
        <w:tc>
          <w:tcPr>
            <w:tcW w:w="1276" w:type="dxa"/>
          </w:tcPr>
          <w:p w14:paraId="30740058" w14:textId="77777777" w:rsidR="00C23944" w:rsidRDefault="00C23944" w:rsidP="007B4849">
            <w:pPr>
              <w:pStyle w:val="TableParagraph"/>
            </w:pPr>
          </w:p>
        </w:tc>
        <w:tc>
          <w:tcPr>
            <w:tcW w:w="2977" w:type="dxa"/>
          </w:tcPr>
          <w:p w14:paraId="6D3DEE62" w14:textId="77777777" w:rsidR="00C23944" w:rsidRDefault="00C23944" w:rsidP="007B4849">
            <w:pPr>
              <w:pStyle w:val="TableParagraph"/>
            </w:pPr>
          </w:p>
        </w:tc>
        <w:tc>
          <w:tcPr>
            <w:tcW w:w="2824" w:type="dxa"/>
          </w:tcPr>
          <w:p w14:paraId="7BEF0B33" w14:textId="77777777" w:rsidR="00C23944" w:rsidRDefault="00C23944" w:rsidP="007B4849">
            <w:pPr>
              <w:pStyle w:val="TableParagraph"/>
            </w:pPr>
          </w:p>
        </w:tc>
        <w:tc>
          <w:tcPr>
            <w:tcW w:w="1570" w:type="dxa"/>
          </w:tcPr>
          <w:p w14:paraId="1C8DAF6C" w14:textId="77777777" w:rsidR="00C23944" w:rsidRDefault="00C23944" w:rsidP="007B4849">
            <w:pPr>
              <w:pStyle w:val="TableParagraph"/>
            </w:pPr>
          </w:p>
        </w:tc>
        <w:tc>
          <w:tcPr>
            <w:tcW w:w="851" w:type="dxa"/>
          </w:tcPr>
          <w:p w14:paraId="028F7A82" w14:textId="77777777" w:rsidR="00C23944" w:rsidRDefault="00C23944" w:rsidP="007B4849">
            <w:pPr>
              <w:pStyle w:val="TableParagraph"/>
            </w:pPr>
          </w:p>
        </w:tc>
      </w:tr>
      <w:tr w:rsidR="00C23944" w14:paraId="17FB84D5" w14:textId="77777777" w:rsidTr="007B4849">
        <w:trPr>
          <w:trHeight w:val="882"/>
        </w:trPr>
        <w:tc>
          <w:tcPr>
            <w:tcW w:w="1701" w:type="dxa"/>
          </w:tcPr>
          <w:p w14:paraId="48C331FB" w14:textId="77777777" w:rsidR="00C23944" w:rsidRDefault="00C23944" w:rsidP="007B4849">
            <w:pPr>
              <w:pStyle w:val="TableParagraph"/>
            </w:pPr>
          </w:p>
        </w:tc>
        <w:tc>
          <w:tcPr>
            <w:tcW w:w="1276" w:type="dxa"/>
          </w:tcPr>
          <w:p w14:paraId="03614BD2" w14:textId="77777777" w:rsidR="00C23944" w:rsidRDefault="00C23944" w:rsidP="007B4849">
            <w:pPr>
              <w:pStyle w:val="TableParagraph"/>
            </w:pPr>
          </w:p>
        </w:tc>
        <w:tc>
          <w:tcPr>
            <w:tcW w:w="2977" w:type="dxa"/>
          </w:tcPr>
          <w:p w14:paraId="46A65E67" w14:textId="77777777" w:rsidR="00C23944" w:rsidRDefault="00C23944" w:rsidP="007B4849">
            <w:pPr>
              <w:pStyle w:val="TableParagraph"/>
            </w:pPr>
          </w:p>
        </w:tc>
        <w:tc>
          <w:tcPr>
            <w:tcW w:w="2824" w:type="dxa"/>
          </w:tcPr>
          <w:p w14:paraId="77806836" w14:textId="77777777" w:rsidR="00C23944" w:rsidRDefault="00C23944" w:rsidP="007B4849">
            <w:pPr>
              <w:pStyle w:val="TableParagraph"/>
            </w:pPr>
          </w:p>
        </w:tc>
        <w:tc>
          <w:tcPr>
            <w:tcW w:w="1570" w:type="dxa"/>
          </w:tcPr>
          <w:p w14:paraId="142AD4CF" w14:textId="77777777" w:rsidR="00C23944" w:rsidRDefault="00C23944" w:rsidP="007B4849">
            <w:pPr>
              <w:pStyle w:val="TableParagraph"/>
            </w:pPr>
          </w:p>
        </w:tc>
        <w:tc>
          <w:tcPr>
            <w:tcW w:w="851" w:type="dxa"/>
          </w:tcPr>
          <w:p w14:paraId="4A32BFF9" w14:textId="77777777" w:rsidR="00C23944" w:rsidRDefault="00C23944" w:rsidP="00C23944">
            <w:pPr>
              <w:pStyle w:val="TableParagraph"/>
              <w:keepNext/>
            </w:pPr>
          </w:p>
        </w:tc>
      </w:tr>
    </w:tbl>
    <w:p w14:paraId="00E02332" w14:textId="5D97C5DB" w:rsidR="00683DD5" w:rsidRDefault="002F1DFB" w:rsidP="00C23944">
      <w:pPr>
        <w:pStyle w:val="Caption"/>
        <w:rPr>
          <w:b/>
          <w:sz w:val="20"/>
        </w:rPr>
      </w:pPr>
      <w:r>
        <w:rPr>
          <w:noProof/>
        </w:rPr>
        <mc:AlternateContent>
          <mc:Choice Requires="wps">
            <w:drawing>
              <wp:anchor distT="0" distB="0" distL="114300" distR="114300" simplePos="0" relativeHeight="251668480" behindDoc="0" locked="0" layoutInCell="1" allowOverlap="1" wp14:anchorId="0F7774F6" wp14:editId="60E3DB1E">
                <wp:simplePos x="0" y="0"/>
                <wp:positionH relativeFrom="column">
                  <wp:posOffset>-198755</wp:posOffset>
                </wp:positionH>
                <wp:positionV relativeFrom="paragraph">
                  <wp:posOffset>18959</wp:posOffset>
                </wp:positionV>
                <wp:extent cx="5486400" cy="468086"/>
                <wp:effectExtent l="0" t="0" r="0" b="8255"/>
                <wp:wrapNone/>
                <wp:docPr id="353500190" name="Rectangle 1"/>
                <wp:cNvGraphicFramePr/>
                <a:graphic xmlns:a="http://schemas.openxmlformats.org/drawingml/2006/main">
                  <a:graphicData uri="http://schemas.microsoft.com/office/word/2010/wordprocessingShape">
                    <wps:wsp>
                      <wps:cNvSpPr/>
                      <wps:spPr>
                        <a:xfrm>
                          <a:off x="0" y="0"/>
                          <a:ext cx="5486400" cy="46808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AB722B" id="Rectangle 1" o:spid="_x0000_s1026" style="position:absolute;margin-left:-15.65pt;margin-top:1.5pt;width:6in;height:36.8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" fillcolor="white [3212]" stroked="f" strokeweight="1pt"/>
            </w:pict>
          </mc:Fallback>
        </mc:AlternateContent>
      </w:r>
      <w:r w:rsidR="00C23944">
        <w:t xml:space="preserve">Table </w:t>
      </w:r>
      <w:r w:rsidR="00C23944">
        <w:fldChar w:fldCharType="begin"/>
      </w:r>
      <w:r w:rsidR="00C23944">
        <w:instrText xml:space="preserve"> STYLEREF 0 \s </w:instrText>
      </w:r>
      <w:r w:rsidR="00C23944">
        <w:fldChar w:fldCharType="separate"/>
      </w:r>
      <w:r>
        <w:rPr>
          <w:b/>
          <w:bCs/>
          <w:noProof/>
          <w:lang w:val="en-US"/>
        </w:rPr>
        <w:t>Error! Use the Home tab to apply 0 to the text that you want to appear here.</w:t>
      </w:r>
      <w:r w:rsidR="00C23944">
        <w:fldChar w:fldCharType="end"/>
      </w:r>
      <w:r w:rsidR="00C23944">
        <w:t>.</w:t>
      </w:r>
      <w:r w:rsidR="00C23944">
        <w:fldChar w:fldCharType="begin"/>
      </w:r>
      <w:r w:rsidR="00C23944">
        <w:instrText xml:space="preserve"> SEQ Table \* ARABIC \s 0 </w:instrText>
      </w:r>
      <w:r w:rsidR="00C23944">
        <w:fldChar w:fldCharType="separate"/>
      </w:r>
      <w:r>
        <w:rPr>
          <w:noProof/>
        </w:rPr>
        <w:t>3</w:t>
      </w:r>
      <w:r w:rsidR="00C23944">
        <w:fldChar w:fldCharType="end"/>
      </w:r>
    </w:p>
    <w:p w14:paraId="6CD551AE" w14:textId="77777777" w:rsidR="00683DD5" w:rsidRDefault="00683DD5" w:rsidP="00683DD5">
      <w:pPr>
        <w:pStyle w:val="BodyText"/>
        <w:spacing w:before="10"/>
        <w:rPr>
          <w:b/>
          <w:sz w:val="19"/>
        </w:rPr>
      </w:pPr>
    </w:p>
    <w:tbl>
      <w:tblPr>
        <w:tblW w:w="9484" w:type="dxa"/>
        <w:tblInd w:w="-1134" w:type="dxa"/>
        <w:tblLayout w:type="fixed"/>
        <w:tblCellMar>
          <w:left w:w="0" w:type="dxa"/>
          <w:right w:w="0" w:type="dxa"/>
        </w:tblCellMar>
        <w:tblLook w:val="01E0" w:firstRow="1" w:lastRow="1" w:firstColumn="1" w:lastColumn="1" w:noHBand="0" w:noVBand="0"/>
      </w:tblPr>
      <w:tblGrid>
        <w:gridCol w:w="4742"/>
        <w:gridCol w:w="4742"/>
      </w:tblGrid>
      <w:tr w:rsidR="00683DD5" w14:paraId="232562F2" w14:textId="77777777" w:rsidTr="00683DD5">
        <w:trPr>
          <w:trHeight w:val="276"/>
        </w:trPr>
        <w:tc>
          <w:tcPr>
            <w:tcW w:w="9484" w:type="dxa"/>
            <w:gridSpan w:val="2"/>
          </w:tcPr>
          <w:p w14:paraId="4EAB77F2" w14:textId="77777777" w:rsidR="00683DD5" w:rsidRDefault="00683DD5" w:rsidP="007B4849">
            <w:pPr>
              <w:pStyle w:val="TableParagraph"/>
              <w:spacing w:line="257" w:lineRule="exact"/>
              <w:ind w:left="4118" w:right="4119"/>
              <w:jc w:val="center"/>
              <w:rPr>
                <w:sz w:val="24"/>
              </w:rPr>
            </w:pPr>
            <w:r>
              <w:rPr>
                <w:sz w:val="24"/>
              </w:rPr>
              <w:t>Mengetahui,</w:t>
            </w:r>
          </w:p>
        </w:tc>
      </w:tr>
      <w:tr w:rsidR="00683DD5" w14:paraId="5B0F3F8C" w14:textId="77777777" w:rsidTr="00683DD5">
        <w:trPr>
          <w:trHeight w:val="2481"/>
        </w:trPr>
        <w:tc>
          <w:tcPr>
            <w:tcW w:w="4742" w:type="dxa"/>
          </w:tcPr>
          <w:p w14:paraId="6C51A432" w14:textId="77777777" w:rsidR="00683DD5" w:rsidRDefault="00683DD5" w:rsidP="007B4849">
            <w:pPr>
              <w:pStyle w:val="TableParagraph"/>
              <w:spacing w:before="1"/>
              <w:ind w:left="180" w:right="1637" w:firstLine="754"/>
              <w:jc w:val="center"/>
              <w:rPr>
                <w:sz w:val="24"/>
              </w:rPr>
            </w:pPr>
            <w:r>
              <w:rPr>
                <w:sz w:val="24"/>
              </w:rPr>
              <w:t>Dosen Pembimbing I</w:t>
            </w:r>
          </w:p>
          <w:p w14:paraId="1314FA8B" w14:textId="77777777" w:rsidR="00683DD5" w:rsidRDefault="00683DD5" w:rsidP="007B4849">
            <w:pPr>
              <w:pStyle w:val="TableParagraph"/>
              <w:rPr>
                <w:b/>
                <w:sz w:val="26"/>
              </w:rPr>
            </w:pPr>
          </w:p>
          <w:p w14:paraId="26DC5B06" w14:textId="77777777" w:rsidR="00683DD5" w:rsidRDefault="00683DD5" w:rsidP="007B4849">
            <w:pPr>
              <w:pStyle w:val="TableParagraph"/>
              <w:rPr>
                <w:b/>
                <w:sz w:val="26"/>
              </w:rPr>
            </w:pPr>
          </w:p>
          <w:p w14:paraId="6E9CB551" w14:textId="77777777" w:rsidR="00683DD5" w:rsidRDefault="00683DD5" w:rsidP="007B4849">
            <w:pPr>
              <w:pStyle w:val="TableParagraph"/>
              <w:rPr>
                <w:b/>
                <w:sz w:val="26"/>
              </w:rPr>
            </w:pPr>
          </w:p>
          <w:p w14:paraId="0CE4D0DA" w14:textId="77777777" w:rsidR="00683DD5" w:rsidRDefault="00683DD5" w:rsidP="007B4849">
            <w:pPr>
              <w:pStyle w:val="TableParagraph"/>
              <w:rPr>
                <w:b/>
                <w:sz w:val="26"/>
              </w:rPr>
            </w:pPr>
          </w:p>
          <w:p w14:paraId="412CE861" w14:textId="77777777" w:rsidR="00683DD5" w:rsidRDefault="00683DD5" w:rsidP="007B4849">
            <w:pPr>
              <w:pStyle w:val="TableParagraph"/>
              <w:spacing w:before="205" w:line="256" w:lineRule="exact"/>
              <w:ind w:left="180" w:right="820"/>
              <w:jc w:val="center"/>
              <w:rPr>
                <w:sz w:val="24"/>
              </w:rPr>
            </w:pPr>
            <w:r w:rsidRPr="00F34B46">
              <w:rPr>
                <w:sz w:val="24"/>
              </w:rPr>
              <w:t>Andri Firmansyah, S.Kom., M.Kom.</w:t>
            </w:r>
            <w:r>
              <w:rPr>
                <w:sz w:val="24"/>
              </w:rPr>
              <w:br/>
            </w:r>
            <w:r w:rsidRPr="00F34B46">
              <w:rPr>
                <w:sz w:val="24"/>
              </w:rPr>
              <w:t>NIDN. 0401127203</w:t>
            </w:r>
          </w:p>
        </w:tc>
        <w:tc>
          <w:tcPr>
            <w:tcW w:w="4742" w:type="dxa"/>
          </w:tcPr>
          <w:p w14:paraId="72DB9904" w14:textId="77777777" w:rsidR="00683DD5" w:rsidRDefault="00683DD5" w:rsidP="007B4849">
            <w:pPr>
              <w:pStyle w:val="TableParagraph"/>
              <w:spacing w:before="1"/>
              <w:ind w:left="314" w:right="180"/>
              <w:jc w:val="center"/>
              <w:rPr>
                <w:sz w:val="24"/>
              </w:rPr>
            </w:pPr>
            <w:r>
              <w:rPr>
                <w:sz w:val="24"/>
              </w:rPr>
              <w:t>Dosen Pembimbing II</w:t>
            </w:r>
          </w:p>
          <w:p w14:paraId="6D8A2F1A" w14:textId="77777777" w:rsidR="00683DD5" w:rsidRDefault="00683DD5" w:rsidP="007B4849">
            <w:pPr>
              <w:pStyle w:val="TableParagraph"/>
              <w:rPr>
                <w:b/>
                <w:sz w:val="26"/>
              </w:rPr>
            </w:pPr>
          </w:p>
          <w:p w14:paraId="693DF400" w14:textId="77777777" w:rsidR="00683DD5" w:rsidRDefault="00683DD5" w:rsidP="007B4849">
            <w:pPr>
              <w:pStyle w:val="TableParagraph"/>
              <w:rPr>
                <w:b/>
                <w:sz w:val="26"/>
              </w:rPr>
            </w:pPr>
          </w:p>
          <w:p w14:paraId="08C69213" w14:textId="77777777" w:rsidR="00683DD5" w:rsidRDefault="00683DD5" w:rsidP="007B4849">
            <w:pPr>
              <w:pStyle w:val="TableParagraph"/>
              <w:rPr>
                <w:b/>
                <w:sz w:val="26"/>
              </w:rPr>
            </w:pPr>
          </w:p>
          <w:p w14:paraId="44DE8FDC" w14:textId="77777777" w:rsidR="00683DD5" w:rsidRDefault="00683DD5" w:rsidP="007B4849">
            <w:pPr>
              <w:pStyle w:val="TableParagraph"/>
              <w:rPr>
                <w:b/>
                <w:sz w:val="26"/>
              </w:rPr>
            </w:pPr>
          </w:p>
          <w:p w14:paraId="2941C42A" w14:textId="77777777" w:rsidR="00683DD5" w:rsidRDefault="00683DD5" w:rsidP="007B4849">
            <w:pPr>
              <w:pStyle w:val="TableParagraph"/>
              <w:spacing w:before="205" w:line="256" w:lineRule="exact"/>
              <w:ind w:left="314" w:right="180"/>
              <w:jc w:val="center"/>
              <w:rPr>
                <w:sz w:val="24"/>
              </w:rPr>
            </w:pPr>
            <w:r w:rsidRPr="00F34B46">
              <w:rPr>
                <w:sz w:val="24"/>
              </w:rPr>
              <w:t>Drs. Muhtajuddin Danny, S.Kom., M.Kom.</w:t>
            </w:r>
            <w:r>
              <w:rPr>
                <w:sz w:val="24"/>
              </w:rPr>
              <w:br/>
            </w:r>
            <w:r w:rsidRPr="00F34B46">
              <w:rPr>
                <w:sz w:val="24"/>
              </w:rPr>
              <w:t>NIDN. 0401056703</w:t>
            </w:r>
          </w:p>
        </w:tc>
      </w:tr>
    </w:tbl>
    <w:p w14:paraId="5CC69CB6" w14:textId="77777777" w:rsidR="000B4F4C" w:rsidRPr="00416ADE" w:rsidRDefault="000B4F4C" w:rsidP="000B4F4C">
      <w:pPr>
        <w:rPr>
          <w:rFonts w:cs="Times New Roman"/>
        </w:rPr>
      </w:pPr>
    </w:p>
    <w:p w14:paraId="460CA0D1" w14:textId="208813A3" w:rsidR="003E1B5D" w:rsidRPr="00416ADE" w:rsidRDefault="000B4F4C">
      <w:pPr>
        <w:rPr>
          <w:rFonts w:cs="Times New Roman"/>
        </w:rPr>
      </w:pPr>
      <w:r w:rsidRPr="00416ADE">
        <w:rPr>
          <w:rFonts w:cs="Times New Roman"/>
        </w:rPr>
        <w:t>NIDN</w:t>
      </w:r>
      <w:r w:rsidR="00E14B7C" w:rsidRPr="00416ADE">
        <w:rPr>
          <w:rFonts w:cs="Times New Roman"/>
        </w:rPr>
        <w:t>: 0401056703</w:t>
      </w:r>
    </w:p>
    <w:p w14:paraId="1F660765" w14:textId="247B7A10" w:rsidR="00A7216C" w:rsidRPr="00416ADE" w:rsidRDefault="00A7216C" w:rsidP="00A7216C">
      <w:pPr>
        <w:jc w:val="center"/>
        <w:rPr>
          <w:rFonts w:cs="Times New Roman"/>
        </w:rPr>
      </w:pPr>
      <w:r w:rsidRPr="00416ADE">
        <w:rPr>
          <w:rFonts w:cs="Times New Roman"/>
          <w:noProof/>
        </w:rPr>
        <w:drawing>
          <wp:inline distT="0" distB="0" distL="0" distR="0" wp14:anchorId="3EDF693F" wp14:editId="0DAFE5A9">
            <wp:extent cx="7200000" cy="5065761"/>
            <wp:effectExtent l="317" t="0" r="1588" b="1587"/>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rot="5400000">
                      <a:off x="0" y="0"/>
                      <a:ext cx="7200000" cy="5065761"/>
                    </a:xfrm>
                    <a:prstGeom prst="rect">
                      <a:avLst/>
                    </a:prstGeom>
                  </pic:spPr>
                </pic:pic>
              </a:graphicData>
            </a:graphic>
          </wp:inline>
        </w:drawing>
      </w:r>
    </w:p>
    <w:p w14:paraId="30067ACD" w14:textId="03A1CCCA" w:rsidR="00A7216C" w:rsidRPr="00416ADE" w:rsidRDefault="00A7216C" w:rsidP="00A7216C">
      <w:pPr>
        <w:jc w:val="center"/>
        <w:rPr>
          <w:rFonts w:cs="Times New Roman"/>
        </w:rPr>
      </w:pPr>
    </w:p>
    <w:p w14:paraId="713A0B57" w14:textId="5AD1FE04" w:rsidR="00A7216C" w:rsidRPr="00416ADE" w:rsidRDefault="00A7216C" w:rsidP="00A7216C">
      <w:pPr>
        <w:jc w:val="center"/>
        <w:rPr>
          <w:rFonts w:cs="Times New Roman"/>
        </w:rPr>
      </w:pPr>
    </w:p>
    <w:p w14:paraId="450AD192" w14:textId="4B169A04" w:rsidR="00A7216C" w:rsidRPr="00416ADE" w:rsidRDefault="00A7216C" w:rsidP="00A7216C">
      <w:pPr>
        <w:jc w:val="center"/>
        <w:rPr>
          <w:rFonts w:cs="Times New Roman"/>
        </w:rPr>
      </w:pPr>
    </w:p>
    <w:p w14:paraId="3D1F6C56" w14:textId="36913B70" w:rsidR="00A7216C" w:rsidRPr="00416ADE" w:rsidRDefault="00A7216C" w:rsidP="00A7216C">
      <w:pPr>
        <w:jc w:val="center"/>
        <w:rPr>
          <w:rFonts w:cs="Times New Roman"/>
        </w:rPr>
      </w:pPr>
      <w:r w:rsidRPr="00416ADE">
        <w:rPr>
          <w:rFonts w:cs="Times New Roman"/>
          <w:noProof/>
        </w:rPr>
        <w:drawing>
          <wp:inline distT="0" distB="0" distL="0" distR="0" wp14:anchorId="45C34133" wp14:editId="7F854411">
            <wp:extent cx="7200000" cy="5088435"/>
            <wp:effectExtent l="7937" t="0" r="9208" b="9207"/>
            <wp:docPr id="23" name="Picture 2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schematic&#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rot="5400000">
                      <a:off x="0" y="0"/>
                      <a:ext cx="7200000" cy="5088435"/>
                    </a:xfrm>
                    <a:prstGeom prst="rect">
                      <a:avLst/>
                    </a:prstGeom>
                  </pic:spPr>
                </pic:pic>
              </a:graphicData>
            </a:graphic>
          </wp:inline>
        </w:drawing>
      </w:r>
    </w:p>
    <w:p w14:paraId="7CA1FA72" w14:textId="6D11E18B" w:rsidR="00A7216C" w:rsidRPr="00416ADE" w:rsidRDefault="00A7216C" w:rsidP="00A7216C">
      <w:pPr>
        <w:jc w:val="center"/>
        <w:rPr>
          <w:rFonts w:cs="Times New Roman"/>
        </w:rPr>
      </w:pPr>
    </w:p>
    <w:p w14:paraId="620694B2" w14:textId="31834C9A" w:rsidR="00A7216C" w:rsidRPr="00416ADE" w:rsidRDefault="00A7216C" w:rsidP="00A7216C">
      <w:pPr>
        <w:jc w:val="center"/>
        <w:rPr>
          <w:rFonts w:cs="Times New Roman"/>
        </w:rPr>
      </w:pPr>
    </w:p>
    <w:p w14:paraId="151E84EB" w14:textId="4EDDDE19" w:rsidR="00A7216C" w:rsidRPr="00416ADE" w:rsidRDefault="00A7216C" w:rsidP="00A7216C">
      <w:pPr>
        <w:jc w:val="center"/>
        <w:rPr>
          <w:rFonts w:cs="Times New Roman"/>
        </w:rPr>
      </w:pPr>
    </w:p>
    <w:p w14:paraId="309E3DCC" w14:textId="6E7BFBCF" w:rsidR="00A7216C" w:rsidRPr="00416ADE" w:rsidRDefault="00A7216C" w:rsidP="00A7216C">
      <w:pPr>
        <w:jc w:val="center"/>
        <w:rPr>
          <w:rFonts w:cs="Times New Roman"/>
        </w:rPr>
      </w:pPr>
      <w:r w:rsidRPr="00416ADE">
        <w:rPr>
          <w:rFonts w:cs="Times New Roman"/>
          <w:noProof/>
        </w:rPr>
        <w:drawing>
          <wp:inline distT="0" distB="0" distL="0" distR="0" wp14:anchorId="2578232C" wp14:editId="7FECAE39">
            <wp:extent cx="7200000" cy="5097506"/>
            <wp:effectExtent l="3492" t="0" r="4763" b="4762"/>
            <wp:docPr id="24" name="Picture 2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rot="5400000">
                      <a:off x="0" y="0"/>
                      <a:ext cx="7200000" cy="5097506"/>
                    </a:xfrm>
                    <a:prstGeom prst="rect">
                      <a:avLst/>
                    </a:prstGeom>
                  </pic:spPr>
                </pic:pic>
              </a:graphicData>
            </a:graphic>
          </wp:inline>
        </w:drawing>
      </w:r>
    </w:p>
    <w:sectPr w:rsidR="00A7216C" w:rsidRPr="00416ADE" w:rsidSect="002F7C95">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1957E" w14:textId="77777777" w:rsidR="00AC314E" w:rsidRDefault="00AC314E" w:rsidP="00DF3A4A">
      <w:pPr>
        <w:spacing w:after="0" w:line="240" w:lineRule="auto"/>
      </w:pPr>
      <w:r>
        <w:separator/>
      </w:r>
    </w:p>
    <w:p w14:paraId="4880DB6A" w14:textId="77777777" w:rsidR="00AC314E" w:rsidRDefault="00AC314E"/>
  </w:endnote>
  <w:endnote w:type="continuationSeparator" w:id="0">
    <w:p w14:paraId="2B9E0EE5" w14:textId="77777777" w:rsidR="00AC314E" w:rsidRDefault="00AC314E" w:rsidP="00DF3A4A">
      <w:pPr>
        <w:spacing w:after="0" w:line="240" w:lineRule="auto"/>
      </w:pPr>
      <w:r>
        <w:continuationSeparator/>
      </w:r>
    </w:p>
    <w:p w14:paraId="69AE2F6C" w14:textId="77777777" w:rsidR="00AC314E" w:rsidRDefault="00AC31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5441E" w14:textId="77777777" w:rsidR="00D377A2" w:rsidRDefault="00D377A2" w:rsidP="0045637D">
    <w:pPr>
      <w:pStyle w:val="Footer"/>
    </w:pPr>
  </w:p>
  <w:p w14:paraId="60D30BD6" w14:textId="77777777" w:rsidR="00D377A2" w:rsidRDefault="00D377A2" w:rsidP="004563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419225"/>
      <w:docPartObj>
        <w:docPartGallery w:val="Page Numbers (Bottom of Page)"/>
        <w:docPartUnique/>
      </w:docPartObj>
    </w:sdtPr>
    <w:sdtEndPr>
      <w:rPr>
        <w:noProof/>
      </w:rPr>
    </w:sdtEndPr>
    <w:sdtContent>
      <w:p w14:paraId="7BA752B2" w14:textId="2BC26660" w:rsidR="009B735D" w:rsidRDefault="009B73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AE86F" w14:textId="77777777" w:rsidR="00BB42AD" w:rsidRDefault="00BB42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340517"/>
      <w:docPartObj>
        <w:docPartGallery w:val="Page Numbers (Bottom of Page)"/>
        <w:docPartUnique/>
      </w:docPartObj>
    </w:sdtPr>
    <w:sdtEndPr>
      <w:rPr>
        <w:noProof/>
      </w:rPr>
    </w:sdtEndPr>
    <w:sdtContent>
      <w:p w14:paraId="127C0C84" w14:textId="2EA6560B" w:rsidR="009B735D" w:rsidRDefault="009B73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6C4D7E" w14:textId="77777777" w:rsidR="00D377A2" w:rsidRDefault="00D377A2" w:rsidP="004563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BE6025" w14:textId="77777777" w:rsidR="00AC314E" w:rsidRDefault="00AC314E" w:rsidP="00DF3A4A">
      <w:pPr>
        <w:spacing w:after="0" w:line="240" w:lineRule="auto"/>
      </w:pPr>
      <w:r>
        <w:separator/>
      </w:r>
    </w:p>
    <w:p w14:paraId="4C7B4C9F" w14:textId="77777777" w:rsidR="00AC314E" w:rsidRDefault="00AC314E"/>
  </w:footnote>
  <w:footnote w:type="continuationSeparator" w:id="0">
    <w:p w14:paraId="3470A3B1" w14:textId="77777777" w:rsidR="00AC314E" w:rsidRDefault="00AC314E" w:rsidP="00DF3A4A">
      <w:pPr>
        <w:spacing w:after="0" w:line="240" w:lineRule="auto"/>
      </w:pPr>
      <w:r>
        <w:continuationSeparator/>
      </w:r>
    </w:p>
    <w:p w14:paraId="604489E0" w14:textId="77777777" w:rsidR="00AC314E" w:rsidRDefault="00AC314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71F95" w14:textId="77777777" w:rsidR="00D377A2" w:rsidRDefault="00D377A2" w:rsidP="0045637D">
    <w:pPr>
      <w:pStyle w:val="Header"/>
    </w:pPr>
  </w:p>
  <w:p w14:paraId="507360DC" w14:textId="77777777" w:rsidR="00D377A2" w:rsidRPr="00FE0406" w:rsidRDefault="00D377A2" w:rsidP="0045637D">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4691A" w14:textId="77777777" w:rsidR="00D377A2" w:rsidRDefault="00D377A2" w:rsidP="0045637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EDB12" w14:textId="77777777" w:rsidR="00D07942" w:rsidRPr="005568CF" w:rsidRDefault="00D07942" w:rsidP="0045637D">
    <w:pPr>
      <w:pStyle w:val="Header"/>
      <w:rPr>
        <w:lang w:val="id-ID"/>
      </w:rPr>
    </w:pPr>
  </w:p>
  <w:p w14:paraId="11D709A0" w14:textId="77777777" w:rsidR="00D07942" w:rsidRDefault="00D07942" w:rsidP="0045637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C6E05" w14:textId="77777777" w:rsidR="00D377A2" w:rsidRPr="005568CF" w:rsidRDefault="00D377A2" w:rsidP="0045637D">
    <w:pPr>
      <w:pStyle w:val="Header"/>
      <w:rPr>
        <w:lang w:val="id-ID"/>
      </w:rPr>
    </w:pPr>
  </w:p>
  <w:p w14:paraId="56F597AC" w14:textId="77777777" w:rsidR="00D377A2" w:rsidRDefault="00D377A2" w:rsidP="004563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71B26"/>
    <w:multiLevelType w:val="multilevel"/>
    <w:tmpl w:val="80187924"/>
    <w:lvl w:ilvl="0">
      <w:start w:val="1"/>
      <w:numFmt w:val="decimal"/>
      <w:pStyle w:val="Heading2"/>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361" w:hanging="681"/>
      </w:pPr>
      <w:rPr>
        <w:rFonts w:ascii="Arial" w:hAnsi="Arial"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upperRoman"/>
      <w:lvlRestart w:val="0"/>
      <w:lvlText w:val="BAB %6"/>
      <w:lvlJc w:val="left"/>
      <w:pPr>
        <w:ind w:left="340" w:hanging="340"/>
      </w:pPr>
      <w:rPr>
        <w:rFonts w:hint="default"/>
      </w:rPr>
    </w:lvl>
    <w:lvl w:ilvl="6">
      <w:start w:val="1"/>
      <w:numFmt w:val="none"/>
      <w:lvlRestart w:val="0"/>
      <w:pStyle w:val="Halaman"/>
      <w:lvlText w:val=""/>
      <w:lvlJc w:val="left"/>
      <w:pPr>
        <w:ind w:left="0" w:firstLine="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B8526FE"/>
    <w:multiLevelType w:val="multilevel"/>
    <w:tmpl w:val="86A873B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pStyle w:val="kkpheading-4"/>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D0121DB"/>
    <w:multiLevelType w:val="multilevel"/>
    <w:tmpl w:val="2F60E7AC"/>
    <w:styleLink w:val="kkplevel"/>
    <w:lvl w:ilvl="0">
      <w:start w:val="1"/>
      <w:numFmt w:val="decimal"/>
      <w:lvlText w:val="1.1.%1"/>
      <w:lvlJc w:val="left"/>
      <w:pPr>
        <w:ind w:left="360" w:hanging="360"/>
      </w:pPr>
      <w:rPr>
        <w:rFonts w:ascii="Arial" w:hAnsi="Arial" w:hint="default"/>
        <w:b/>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B6046F"/>
    <w:multiLevelType w:val="hybridMultilevel"/>
    <w:tmpl w:val="EA40210C"/>
    <w:lvl w:ilvl="0" w:tplc="DF181C56">
      <w:start w:val="1"/>
      <w:numFmt w:val="upperRoman"/>
      <w:pStyle w:val="kkpbablist"/>
      <w:lvlText w:val="BAB %1"/>
      <w:lvlJc w:val="right"/>
      <w:pPr>
        <w:ind w:left="10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A2C35DF"/>
    <w:multiLevelType w:val="hybridMultilevel"/>
    <w:tmpl w:val="EEAE4394"/>
    <w:lvl w:ilvl="0" w:tplc="38090001">
      <w:start w:val="1"/>
      <w:numFmt w:val="bullet"/>
      <w:lvlText w:val=""/>
      <w:lvlJc w:val="left"/>
      <w:pPr>
        <w:ind w:left="1400" w:hanging="360"/>
      </w:pPr>
      <w:rPr>
        <w:rFonts w:ascii="Symbol" w:hAnsi="Symbol" w:hint="default"/>
      </w:rPr>
    </w:lvl>
    <w:lvl w:ilvl="1" w:tplc="38090003" w:tentative="1">
      <w:start w:val="1"/>
      <w:numFmt w:val="bullet"/>
      <w:lvlText w:val="o"/>
      <w:lvlJc w:val="left"/>
      <w:pPr>
        <w:ind w:left="2120" w:hanging="360"/>
      </w:pPr>
      <w:rPr>
        <w:rFonts w:ascii="Courier New" w:hAnsi="Courier New" w:cs="Courier New" w:hint="default"/>
      </w:rPr>
    </w:lvl>
    <w:lvl w:ilvl="2" w:tplc="38090005" w:tentative="1">
      <w:start w:val="1"/>
      <w:numFmt w:val="bullet"/>
      <w:lvlText w:val=""/>
      <w:lvlJc w:val="left"/>
      <w:pPr>
        <w:ind w:left="2840" w:hanging="360"/>
      </w:pPr>
      <w:rPr>
        <w:rFonts w:ascii="Wingdings" w:hAnsi="Wingdings" w:hint="default"/>
      </w:rPr>
    </w:lvl>
    <w:lvl w:ilvl="3" w:tplc="38090001" w:tentative="1">
      <w:start w:val="1"/>
      <w:numFmt w:val="bullet"/>
      <w:lvlText w:val=""/>
      <w:lvlJc w:val="left"/>
      <w:pPr>
        <w:ind w:left="3560" w:hanging="360"/>
      </w:pPr>
      <w:rPr>
        <w:rFonts w:ascii="Symbol" w:hAnsi="Symbol" w:hint="default"/>
      </w:rPr>
    </w:lvl>
    <w:lvl w:ilvl="4" w:tplc="38090003" w:tentative="1">
      <w:start w:val="1"/>
      <w:numFmt w:val="bullet"/>
      <w:lvlText w:val="o"/>
      <w:lvlJc w:val="left"/>
      <w:pPr>
        <w:ind w:left="4280" w:hanging="360"/>
      </w:pPr>
      <w:rPr>
        <w:rFonts w:ascii="Courier New" w:hAnsi="Courier New" w:cs="Courier New" w:hint="default"/>
      </w:rPr>
    </w:lvl>
    <w:lvl w:ilvl="5" w:tplc="38090005" w:tentative="1">
      <w:start w:val="1"/>
      <w:numFmt w:val="bullet"/>
      <w:lvlText w:val=""/>
      <w:lvlJc w:val="left"/>
      <w:pPr>
        <w:ind w:left="5000" w:hanging="360"/>
      </w:pPr>
      <w:rPr>
        <w:rFonts w:ascii="Wingdings" w:hAnsi="Wingdings" w:hint="default"/>
      </w:rPr>
    </w:lvl>
    <w:lvl w:ilvl="6" w:tplc="38090001" w:tentative="1">
      <w:start w:val="1"/>
      <w:numFmt w:val="bullet"/>
      <w:lvlText w:val=""/>
      <w:lvlJc w:val="left"/>
      <w:pPr>
        <w:ind w:left="5720" w:hanging="360"/>
      </w:pPr>
      <w:rPr>
        <w:rFonts w:ascii="Symbol" w:hAnsi="Symbol" w:hint="default"/>
      </w:rPr>
    </w:lvl>
    <w:lvl w:ilvl="7" w:tplc="38090003" w:tentative="1">
      <w:start w:val="1"/>
      <w:numFmt w:val="bullet"/>
      <w:lvlText w:val="o"/>
      <w:lvlJc w:val="left"/>
      <w:pPr>
        <w:ind w:left="6440" w:hanging="360"/>
      </w:pPr>
      <w:rPr>
        <w:rFonts w:ascii="Courier New" w:hAnsi="Courier New" w:cs="Courier New" w:hint="default"/>
      </w:rPr>
    </w:lvl>
    <w:lvl w:ilvl="8" w:tplc="38090005" w:tentative="1">
      <w:start w:val="1"/>
      <w:numFmt w:val="bullet"/>
      <w:lvlText w:val=""/>
      <w:lvlJc w:val="left"/>
      <w:pPr>
        <w:ind w:left="7160" w:hanging="360"/>
      </w:pPr>
      <w:rPr>
        <w:rFonts w:ascii="Wingdings" w:hAnsi="Wingdings" w:hint="default"/>
      </w:rPr>
    </w:lvl>
  </w:abstractNum>
  <w:abstractNum w:abstractNumId="5" w15:restartNumberingAfterBreak="0">
    <w:nsid w:val="542E3F3F"/>
    <w:multiLevelType w:val="hybridMultilevel"/>
    <w:tmpl w:val="83F61CA8"/>
    <w:lvl w:ilvl="0" w:tplc="DD688476">
      <w:start w:val="1"/>
      <w:numFmt w:val="decimal"/>
      <w:pStyle w:val="List1"/>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6" w15:restartNumberingAfterBreak="0">
    <w:nsid w:val="58B67DFB"/>
    <w:multiLevelType w:val="hybridMultilevel"/>
    <w:tmpl w:val="ABC2D7EA"/>
    <w:lvl w:ilvl="0" w:tplc="38090001">
      <w:start w:val="1"/>
      <w:numFmt w:val="bullet"/>
      <w:lvlText w:val=""/>
      <w:lvlJc w:val="left"/>
      <w:pPr>
        <w:ind w:left="1400" w:hanging="360"/>
      </w:pPr>
      <w:rPr>
        <w:rFonts w:ascii="Symbol" w:hAnsi="Symbol" w:hint="default"/>
      </w:rPr>
    </w:lvl>
    <w:lvl w:ilvl="1" w:tplc="38090003" w:tentative="1">
      <w:start w:val="1"/>
      <w:numFmt w:val="bullet"/>
      <w:lvlText w:val="o"/>
      <w:lvlJc w:val="left"/>
      <w:pPr>
        <w:ind w:left="2120" w:hanging="360"/>
      </w:pPr>
      <w:rPr>
        <w:rFonts w:ascii="Courier New" w:hAnsi="Courier New" w:cs="Courier New" w:hint="default"/>
      </w:rPr>
    </w:lvl>
    <w:lvl w:ilvl="2" w:tplc="38090005" w:tentative="1">
      <w:start w:val="1"/>
      <w:numFmt w:val="bullet"/>
      <w:lvlText w:val=""/>
      <w:lvlJc w:val="left"/>
      <w:pPr>
        <w:ind w:left="2840" w:hanging="360"/>
      </w:pPr>
      <w:rPr>
        <w:rFonts w:ascii="Wingdings" w:hAnsi="Wingdings" w:hint="default"/>
      </w:rPr>
    </w:lvl>
    <w:lvl w:ilvl="3" w:tplc="38090001" w:tentative="1">
      <w:start w:val="1"/>
      <w:numFmt w:val="bullet"/>
      <w:lvlText w:val=""/>
      <w:lvlJc w:val="left"/>
      <w:pPr>
        <w:ind w:left="3560" w:hanging="360"/>
      </w:pPr>
      <w:rPr>
        <w:rFonts w:ascii="Symbol" w:hAnsi="Symbol" w:hint="default"/>
      </w:rPr>
    </w:lvl>
    <w:lvl w:ilvl="4" w:tplc="38090003" w:tentative="1">
      <w:start w:val="1"/>
      <w:numFmt w:val="bullet"/>
      <w:lvlText w:val="o"/>
      <w:lvlJc w:val="left"/>
      <w:pPr>
        <w:ind w:left="4280" w:hanging="360"/>
      </w:pPr>
      <w:rPr>
        <w:rFonts w:ascii="Courier New" w:hAnsi="Courier New" w:cs="Courier New" w:hint="default"/>
      </w:rPr>
    </w:lvl>
    <w:lvl w:ilvl="5" w:tplc="38090005" w:tentative="1">
      <w:start w:val="1"/>
      <w:numFmt w:val="bullet"/>
      <w:lvlText w:val=""/>
      <w:lvlJc w:val="left"/>
      <w:pPr>
        <w:ind w:left="5000" w:hanging="360"/>
      </w:pPr>
      <w:rPr>
        <w:rFonts w:ascii="Wingdings" w:hAnsi="Wingdings" w:hint="default"/>
      </w:rPr>
    </w:lvl>
    <w:lvl w:ilvl="6" w:tplc="38090001" w:tentative="1">
      <w:start w:val="1"/>
      <w:numFmt w:val="bullet"/>
      <w:lvlText w:val=""/>
      <w:lvlJc w:val="left"/>
      <w:pPr>
        <w:ind w:left="5720" w:hanging="360"/>
      </w:pPr>
      <w:rPr>
        <w:rFonts w:ascii="Symbol" w:hAnsi="Symbol" w:hint="default"/>
      </w:rPr>
    </w:lvl>
    <w:lvl w:ilvl="7" w:tplc="38090003" w:tentative="1">
      <w:start w:val="1"/>
      <w:numFmt w:val="bullet"/>
      <w:lvlText w:val="o"/>
      <w:lvlJc w:val="left"/>
      <w:pPr>
        <w:ind w:left="6440" w:hanging="360"/>
      </w:pPr>
      <w:rPr>
        <w:rFonts w:ascii="Courier New" w:hAnsi="Courier New" w:cs="Courier New" w:hint="default"/>
      </w:rPr>
    </w:lvl>
    <w:lvl w:ilvl="8" w:tplc="38090005" w:tentative="1">
      <w:start w:val="1"/>
      <w:numFmt w:val="bullet"/>
      <w:lvlText w:val=""/>
      <w:lvlJc w:val="left"/>
      <w:pPr>
        <w:ind w:left="7160" w:hanging="360"/>
      </w:pPr>
      <w:rPr>
        <w:rFonts w:ascii="Wingdings" w:hAnsi="Wingdings" w:hint="default"/>
      </w:rPr>
    </w:lvl>
  </w:abstractNum>
  <w:abstractNum w:abstractNumId="7" w15:restartNumberingAfterBreak="0">
    <w:nsid w:val="64C646AC"/>
    <w:multiLevelType w:val="multilevel"/>
    <w:tmpl w:val="4CE0817E"/>
    <w:lvl w:ilvl="0">
      <w:start w:val="1"/>
      <w:numFmt w:val="upperRoman"/>
      <w:lvlText w:val="BAB %1"/>
      <w:lvlJc w:val="left"/>
      <w:pPr>
        <w:ind w:left="0" w:firstLine="0"/>
      </w:pPr>
      <w:rPr>
        <w:rFonts w:ascii="Arial" w:hAnsi="Arial" w:hint="default"/>
        <w:b/>
        <w:i w:val="0"/>
        <w:color w:val="auto"/>
        <w:sz w:val="24"/>
      </w:rPr>
    </w:lvl>
    <w:lvl w:ilvl="1">
      <w:start w:val="1"/>
      <w:numFmt w:val="decimal"/>
      <w:lvlText w:val="%2."/>
      <w:lvlJc w:val="left"/>
      <w:pPr>
        <w:ind w:left="680" w:hanging="680"/>
      </w:pPr>
      <w:rPr>
        <w:rFonts w:ascii="Arial" w:hAnsi="Arial" w:hint="default"/>
        <w:b/>
        <w:i w:val="0"/>
        <w:color w:val="auto"/>
        <w:sz w:val="24"/>
      </w:rPr>
    </w:lvl>
    <w:lvl w:ilvl="2">
      <w:start w:val="1"/>
      <w:numFmt w:val="decimal"/>
      <w:lvlText w:val="%2.%3."/>
      <w:lvlJc w:val="left"/>
      <w:pPr>
        <w:ind w:left="680" w:hanging="680"/>
      </w:pPr>
      <w:rPr>
        <w:rFonts w:ascii="Arial" w:hAnsi="Arial" w:hint="default"/>
        <w:b/>
        <w:i w:val="0"/>
        <w:color w:val="auto"/>
        <w:sz w:val="24"/>
      </w:rPr>
    </w:lvl>
    <w:lvl w:ilvl="3">
      <w:start w:val="1"/>
      <w:numFmt w:val="decimal"/>
      <w:lvlText w:val="%2.%3.%4."/>
      <w:lvlJc w:val="left"/>
      <w:pPr>
        <w:ind w:left="680" w:hanging="680"/>
      </w:pPr>
      <w:rPr>
        <w:rFonts w:ascii="Arial" w:hAnsi="Arial" w:hint="default"/>
        <w:b/>
        <w:i w:val="0"/>
        <w:color w:val="auto"/>
        <w:sz w:val="24"/>
      </w:rPr>
    </w:lvl>
    <w:lvl w:ilvl="4">
      <w:start w:val="1"/>
      <w:numFmt w:val="decimal"/>
      <w:lvlText w:val="%5."/>
      <w:lvlJc w:val="left"/>
      <w:pPr>
        <w:ind w:left="1021" w:hanging="341"/>
      </w:pPr>
      <w:rPr>
        <w:rFonts w:ascii="Arial" w:hAnsi="Arial" w:hint="default"/>
        <w:color w:val="auto"/>
        <w:sz w:val="24"/>
      </w:rPr>
    </w:lvl>
    <w:lvl w:ilvl="5">
      <w:start w:val="1"/>
      <w:numFmt w:val="lowerLetter"/>
      <w:lvlText w:val="%6."/>
      <w:lvlJc w:val="left"/>
      <w:pPr>
        <w:ind w:left="1361" w:hanging="34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6EC5448D"/>
    <w:multiLevelType w:val="multilevel"/>
    <w:tmpl w:val="F0EA00A6"/>
    <w:lvl w:ilvl="0">
      <w:start w:val="1"/>
      <w:numFmt w:val="upperRoman"/>
      <w:pStyle w:val="Heading1"/>
      <w:suff w:val="nothing"/>
      <w:lvlText w:val="BAB %1"/>
      <w:lvlJc w:val="center"/>
      <w:pPr>
        <w:ind w:left="0" w:firstLine="0"/>
      </w:pPr>
    </w:lvl>
    <w:lvl w:ilvl="1">
      <w:start w:val="1"/>
      <w:numFmt w:val="decimal"/>
      <w:lvlText w:val="%2."/>
      <w:lvlJc w:val="left"/>
      <w:pPr>
        <w:ind w:left="680" w:hanging="680"/>
      </w:pPr>
      <w:rPr>
        <w:rFonts w:ascii="Arial" w:hAnsi="Arial" w:hint="default"/>
        <w:b/>
        <w:i w:val="0"/>
        <w:color w:val="auto"/>
        <w:sz w:val="24"/>
      </w:rPr>
    </w:lvl>
    <w:lvl w:ilvl="2">
      <w:start w:val="1"/>
      <w:numFmt w:val="decimal"/>
      <w:lvlRestart w:val="1"/>
      <w:pStyle w:val="kkpheading-2"/>
      <w:lvlText w:val="%2.%3."/>
      <w:lvlJc w:val="left"/>
      <w:pPr>
        <w:ind w:left="680" w:hanging="680"/>
      </w:pPr>
      <w:rPr>
        <w:rFonts w:ascii="Arial" w:eastAsiaTheme="majorEastAsia" w:hAnsi="Arial" w:hint="default"/>
        <w:b/>
        <w:i w:val="0"/>
        <w:sz w:val="24"/>
      </w:rPr>
    </w:lvl>
    <w:lvl w:ilvl="3">
      <w:start w:val="1"/>
      <w:numFmt w:val="decimal"/>
      <w:pStyle w:val="kkpheading-3"/>
      <w:lvlText w:val="%2.%3.%4."/>
      <w:lvlJc w:val="left"/>
      <w:pPr>
        <w:ind w:left="680" w:hanging="680"/>
      </w:pPr>
      <w:rPr>
        <w:rFonts w:ascii="Arial" w:hAnsi="Arial" w:hint="default"/>
        <w:b/>
        <w:i w:val="0"/>
        <w:color w:val="auto"/>
        <w:sz w:val="24"/>
      </w:rPr>
    </w:lvl>
    <w:lvl w:ilvl="4">
      <w:start w:val="1"/>
      <w:numFmt w:val="decimal"/>
      <w:lvlText w:val="%5."/>
      <w:lvlJc w:val="left"/>
      <w:pPr>
        <w:ind w:left="1021" w:hanging="341"/>
      </w:pPr>
      <w:rPr>
        <w:rFonts w:ascii="Arial" w:hAnsi="Arial" w:hint="default"/>
        <w:color w:val="auto"/>
        <w:sz w:val="24"/>
      </w:rPr>
    </w:lvl>
    <w:lvl w:ilvl="5">
      <w:start w:val="1"/>
      <w:numFmt w:val="lowerLetter"/>
      <w:pStyle w:val="kkpheading-abc"/>
      <w:lvlText w:val="%6."/>
      <w:lvlJc w:val="left"/>
      <w:pPr>
        <w:ind w:left="1361" w:hanging="34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62916493">
    <w:abstractNumId w:val="1"/>
  </w:num>
  <w:num w:numId="2" w16cid:durableId="1579364276">
    <w:abstractNumId w:val="5"/>
  </w:num>
  <w:num w:numId="3" w16cid:durableId="1487087459">
    <w:abstractNumId w:val="2"/>
  </w:num>
  <w:num w:numId="4" w16cid:durableId="1748307368">
    <w:abstractNumId w:val="7"/>
  </w:num>
  <w:num w:numId="5" w16cid:durableId="7034870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60977513">
    <w:abstractNumId w:val="8"/>
  </w:num>
  <w:num w:numId="7" w16cid:durableId="10077553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172613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4441551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2424790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131513427">
    <w:abstractNumId w:val="1"/>
    <w:lvlOverride w:ilvl="0">
      <w:startOverride w:val="1"/>
      <w:lvl w:ilvl="0">
        <w:start w:val="1"/>
        <w:numFmt w:val="decimal"/>
        <w:lvlText w:val="%1."/>
        <w:lvlJc w:val="left"/>
        <w:pPr>
          <w:ind w:left="340" w:hanging="340"/>
        </w:pPr>
        <w:rPr>
          <w:rFonts w:ascii="Arial" w:hAnsi="Arial" w:hint="default"/>
          <w:b/>
          <w:i w:val="0"/>
          <w:color w:val="auto"/>
          <w:sz w:val="24"/>
        </w:rPr>
      </w:lvl>
    </w:lvlOverride>
    <w:lvlOverride w:ilvl="1">
      <w:startOverride w:val="1"/>
      <w:lvl w:ilvl="1">
        <w:start w:val="1"/>
        <w:numFmt w:val="decimal"/>
        <w:lvlText w:val="%1.%2."/>
        <w:lvlJc w:val="left"/>
        <w:pPr>
          <w:ind w:left="680" w:hanging="680"/>
        </w:pPr>
        <w:rPr>
          <w:rFonts w:ascii="Arial" w:hAnsi="Arial" w:hint="default"/>
          <w:b/>
          <w:i w:val="0"/>
          <w:color w:val="auto"/>
          <w:sz w:val="24"/>
        </w:rPr>
      </w:lvl>
    </w:lvlOverride>
    <w:lvlOverride w:ilvl="2">
      <w:startOverride w:val="1"/>
      <w:lvl w:ilvl="2">
        <w:start w:val="1"/>
        <w:numFmt w:val="decimal"/>
        <w:lvlText w:val="%1.%2.%3."/>
        <w:lvlJc w:val="left"/>
        <w:pPr>
          <w:ind w:left="680" w:hanging="680"/>
        </w:pPr>
        <w:rPr>
          <w:rFonts w:ascii="Arial" w:hAnsi="Arial" w:hint="default"/>
          <w:b/>
          <w:i w:val="0"/>
          <w:color w:val="auto"/>
          <w:sz w:val="24"/>
        </w:rPr>
      </w:lvl>
    </w:lvlOverride>
    <w:lvlOverride w:ilvl="3">
      <w:startOverride w:val="1"/>
      <w:lvl w:ilvl="3">
        <w:start w:val="1"/>
        <w:numFmt w:val="decimal"/>
        <w:pStyle w:val="kkpheading-4"/>
        <w:lvlText w:val="%4."/>
        <w:lvlJc w:val="left"/>
        <w:pPr>
          <w:ind w:left="1021" w:hanging="341"/>
        </w:pPr>
        <w:rPr>
          <w:rFonts w:ascii="Arial" w:hAnsi="Arial" w:hint="default"/>
          <w:color w:val="auto"/>
          <w:sz w:val="24"/>
        </w:rPr>
      </w:lvl>
    </w:lvlOverride>
    <w:lvlOverride w:ilvl="4">
      <w:startOverride w:val="1"/>
      <w:lvl w:ilvl="4">
        <w:start w:val="1"/>
        <w:numFmt w:val="lowerLetter"/>
        <w:lvlText w:val="%5."/>
        <w:lvlJc w:val="left"/>
        <w:pPr>
          <w:ind w:left="2041" w:hanging="680"/>
        </w:pPr>
        <w:rPr>
          <w:rFonts w:ascii="Arial" w:hAnsi="Arial" w:hint="default"/>
          <w:color w:val="auto"/>
          <w:sz w:val="24"/>
        </w:rPr>
      </w:lvl>
    </w:lvlOverride>
    <w:lvlOverride w:ilvl="5">
      <w:startOverride w:val="1"/>
      <w:lvl w:ilvl="5">
        <w:start w:val="1"/>
        <w:numFmt w:val="lowerRoman"/>
        <w:lvlText w:val="%6."/>
        <w:lvlJc w:val="right"/>
        <w:pPr>
          <w:ind w:left="4320" w:hanging="180"/>
        </w:pPr>
        <w:rPr>
          <w:rFonts w:hint="default"/>
        </w:rPr>
      </w:lvl>
    </w:lvlOverride>
    <w:lvlOverride w:ilvl="6">
      <w:startOverride w:val="1"/>
      <w:lvl w:ilvl="6">
        <w:start w:val="1"/>
        <w:numFmt w:val="decimal"/>
        <w:lvlText w:val="%7."/>
        <w:lvlJc w:val="left"/>
        <w:pPr>
          <w:ind w:left="5040" w:hanging="360"/>
        </w:pPr>
        <w:rPr>
          <w:rFonts w:hint="default"/>
        </w:rPr>
      </w:lvl>
    </w:lvlOverride>
    <w:lvlOverride w:ilvl="7">
      <w:startOverride w:val="1"/>
      <w:lvl w:ilvl="7">
        <w:start w:val="1"/>
        <w:numFmt w:val="lowerLetter"/>
        <w:lvlText w:val="%8."/>
        <w:lvlJc w:val="left"/>
        <w:pPr>
          <w:ind w:left="5760" w:hanging="360"/>
        </w:pPr>
        <w:rPr>
          <w:rFonts w:hint="default"/>
        </w:rPr>
      </w:lvl>
    </w:lvlOverride>
    <w:lvlOverride w:ilvl="8">
      <w:startOverride w:val="1"/>
      <w:lvl w:ilvl="8">
        <w:start w:val="1"/>
        <w:numFmt w:val="lowerRoman"/>
        <w:lvlText w:val="%9."/>
        <w:lvlJc w:val="right"/>
        <w:pPr>
          <w:ind w:left="6480" w:hanging="180"/>
        </w:pPr>
        <w:rPr>
          <w:rFonts w:hint="default"/>
        </w:rPr>
      </w:lvl>
    </w:lvlOverride>
  </w:num>
  <w:num w:numId="12" w16cid:durableId="121126567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5008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949186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31103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8680990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904996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252827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1091119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78033874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46000448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785883914">
    <w:abstractNumId w:val="6"/>
  </w:num>
  <w:num w:numId="23" w16cid:durableId="134250640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05364756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3663717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64100864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3081763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26596387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58486899">
    <w:abstractNumId w:val="0"/>
  </w:num>
  <w:num w:numId="30" w16cid:durableId="1052730923">
    <w:abstractNumId w:val="3"/>
  </w:num>
  <w:num w:numId="31" w16cid:durableId="566914693">
    <w:abstractNumId w:val="8"/>
  </w:num>
  <w:num w:numId="32" w16cid:durableId="39724436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6892587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708743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66523514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26341277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419476364">
    <w:abstractNumId w:val="4"/>
  </w:num>
  <w:num w:numId="38" w16cid:durableId="7860005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13301229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0936723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66392405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3314"/>
    <w:rsid w:val="00001D2B"/>
    <w:rsid w:val="00006DFA"/>
    <w:rsid w:val="00007B51"/>
    <w:rsid w:val="00007C3A"/>
    <w:rsid w:val="00007D34"/>
    <w:rsid w:val="0001553A"/>
    <w:rsid w:val="00016F14"/>
    <w:rsid w:val="00020404"/>
    <w:rsid w:val="00022061"/>
    <w:rsid w:val="00025E63"/>
    <w:rsid w:val="00032A18"/>
    <w:rsid w:val="00034B5A"/>
    <w:rsid w:val="000409FB"/>
    <w:rsid w:val="00045BF6"/>
    <w:rsid w:val="00050320"/>
    <w:rsid w:val="00052807"/>
    <w:rsid w:val="0005379F"/>
    <w:rsid w:val="00054CBB"/>
    <w:rsid w:val="00055425"/>
    <w:rsid w:val="00055485"/>
    <w:rsid w:val="000627A3"/>
    <w:rsid w:val="00065CDB"/>
    <w:rsid w:val="00066C3D"/>
    <w:rsid w:val="00070A07"/>
    <w:rsid w:val="0007427C"/>
    <w:rsid w:val="000742A6"/>
    <w:rsid w:val="00075E6B"/>
    <w:rsid w:val="00082751"/>
    <w:rsid w:val="00085115"/>
    <w:rsid w:val="00086ACE"/>
    <w:rsid w:val="00086B7E"/>
    <w:rsid w:val="000914D5"/>
    <w:rsid w:val="000941B2"/>
    <w:rsid w:val="000A3571"/>
    <w:rsid w:val="000B2FBE"/>
    <w:rsid w:val="000B4746"/>
    <w:rsid w:val="000B4B16"/>
    <w:rsid w:val="000B4F4C"/>
    <w:rsid w:val="000B506C"/>
    <w:rsid w:val="000C24D8"/>
    <w:rsid w:val="000C3594"/>
    <w:rsid w:val="000C6EDE"/>
    <w:rsid w:val="000C7B04"/>
    <w:rsid w:val="000D16D8"/>
    <w:rsid w:val="000D2A4C"/>
    <w:rsid w:val="000D3E7D"/>
    <w:rsid w:val="000D5240"/>
    <w:rsid w:val="000D539C"/>
    <w:rsid w:val="000E022A"/>
    <w:rsid w:val="000E23C4"/>
    <w:rsid w:val="000E3C59"/>
    <w:rsid w:val="000E4179"/>
    <w:rsid w:val="000E63A4"/>
    <w:rsid w:val="000F0856"/>
    <w:rsid w:val="000F1171"/>
    <w:rsid w:val="000F196F"/>
    <w:rsid w:val="000F2F9F"/>
    <w:rsid w:val="000F66EA"/>
    <w:rsid w:val="000F6AC6"/>
    <w:rsid w:val="00110809"/>
    <w:rsid w:val="00111408"/>
    <w:rsid w:val="00111CF4"/>
    <w:rsid w:val="00112495"/>
    <w:rsid w:val="00112F54"/>
    <w:rsid w:val="00117670"/>
    <w:rsid w:val="00120DF9"/>
    <w:rsid w:val="00123030"/>
    <w:rsid w:val="00124DC5"/>
    <w:rsid w:val="00145944"/>
    <w:rsid w:val="00147059"/>
    <w:rsid w:val="00147E55"/>
    <w:rsid w:val="001542F7"/>
    <w:rsid w:val="0015790D"/>
    <w:rsid w:val="00160FDE"/>
    <w:rsid w:val="00161877"/>
    <w:rsid w:val="001618BA"/>
    <w:rsid w:val="00162DC7"/>
    <w:rsid w:val="001640D6"/>
    <w:rsid w:val="00164796"/>
    <w:rsid w:val="00166FD2"/>
    <w:rsid w:val="00167CA0"/>
    <w:rsid w:val="00171B96"/>
    <w:rsid w:val="001748DD"/>
    <w:rsid w:val="001760F2"/>
    <w:rsid w:val="0017729C"/>
    <w:rsid w:val="00177AFC"/>
    <w:rsid w:val="00181CB7"/>
    <w:rsid w:val="00182B47"/>
    <w:rsid w:val="001908DD"/>
    <w:rsid w:val="00190B12"/>
    <w:rsid w:val="001A123D"/>
    <w:rsid w:val="001A31F4"/>
    <w:rsid w:val="001A7C41"/>
    <w:rsid w:val="001D28A7"/>
    <w:rsid w:val="001E0297"/>
    <w:rsid w:val="001F0AF3"/>
    <w:rsid w:val="001F3CC4"/>
    <w:rsid w:val="001F4D7F"/>
    <w:rsid w:val="001F6454"/>
    <w:rsid w:val="001F69F7"/>
    <w:rsid w:val="00201B7F"/>
    <w:rsid w:val="00202471"/>
    <w:rsid w:val="00205324"/>
    <w:rsid w:val="00216190"/>
    <w:rsid w:val="002216E0"/>
    <w:rsid w:val="00224A95"/>
    <w:rsid w:val="00225BC5"/>
    <w:rsid w:val="00226019"/>
    <w:rsid w:val="00227AE4"/>
    <w:rsid w:val="0023166B"/>
    <w:rsid w:val="0023372C"/>
    <w:rsid w:val="0023570C"/>
    <w:rsid w:val="00235C74"/>
    <w:rsid w:val="00236427"/>
    <w:rsid w:val="0023771D"/>
    <w:rsid w:val="00240848"/>
    <w:rsid w:val="00241EAE"/>
    <w:rsid w:val="002425FF"/>
    <w:rsid w:val="00242963"/>
    <w:rsid w:val="00243752"/>
    <w:rsid w:val="00251008"/>
    <w:rsid w:val="00253746"/>
    <w:rsid w:val="00260031"/>
    <w:rsid w:val="00262B27"/>
    <w:rsid w:val="002643EC"/>
    <w:rsid w:val="002703B7"/>
    <w:rsid w:val="00271981"/>
    <w:rsid w:val="0027597F"/>
    <w:rsid w:val="002810D1"/>
    <w:rsid w:val="00283B21"/>
    <w:rsid w:val="002846BA"/>
    <w:rsid w:val="002852FB"/>
    <w:rsid w:val="002902B5"/>
    <w:rsid w:val="00292E3E"/>
    <w:rsid w:val="00294605"/>
    <w:rsid w:val="00295483"/>
    <w:rsid w:val="002A0B42"/>
    <w:rsid w:val="002A0C7C"/>
    <w:rsid w:val="002B383E"/>
    <w:rsid w:val="002C49BC"/>
    <w:rsid w:val="002C5FB9"/>
    <w:rsid w:val="002C6ECD"/>
    <w:rsid w:val="002D064D"/>
    <w:rsid w:val="002D0CCC"/>
    <w:rsid w:val="002D5324"/>
    <w:rsid w:val="002D7AD2"/>
    <w:rsid w:val="002E07FA"/>
    <w:rsid w:val="002E196F"/>
    <w:rsid w:val="002E4408"/>
    <w:rsid w:val="002E4A9A"/>
    <w:rsid w:val="002E5A03"/>
    <w:rsid w:val="002E6893"/>
    <w:rsid w:val="002E6FFF"/>
    <w:rsid w:val="002E7919"/>
    <w:rsid w:val="002F1411"/>
    <w:rsid w:val="002F1DFB"/>
    <w:rsid w:val="002F3C6E"/>
    <w:rsid w:val="002F4FE6"/>
    <w:rsid w:val="002F5730"/>
    <w:rsid w:val="002F7C95"/>
    <w:rsid w:val="00300737"/>
    <w:rsid w:val="00301AB2"/>
    <w:rsid w:val="00302AF0"/>
    <w:rsid w:val="003041E4"/>
    <w:rsid w:val="00307DE7"/>
    <w:rsid w:val="00310577"/>
    <w:rsid w:val="00314773"/>
    <w:rsid w:val="003158C3"/>
    <w:rsid w:val="00316CCA"/>
    <w:rsid w:val="00317E14"/>
    <w:rsid w:val="003202B0"/>
    <w:rsid w:val="003210AF"/>
    <w:rsid w:val="00322DEA"/>
    <w:rsid w:val="00323DAE"/>
    <w:rsid w:val="00324FD2"/>
    <w:rsid w:val="00327009"/>
    <w:rsid w:val="0033234E"/>
    <w:rsid w:val="003328E9"/>
    <w:rsid w:val="00334F34"/>
    <w:rsid w:val="00343BBF"/>
    <w:rsid w:val="00345406"/>
    <w:rsid w:val="00347825"/>
    <w:rsid w:val="00347A1F"/>
    <w:rsid w:val="003550D8"/>
    <w:rsid w:val="0035620C"/>
    <w:rsid w:val="00362F95"/>
    <w:rsid w:val="00364829"/>
    <w:rsid w:val="0036499D"/>
    <w:rsid w:val="00365E5C"/>
    <w:rsid w:val="00367991"/>
    <w:rsid w:val="00371656"/>
    <w:rsid w:val="00375669"/>
    <w:rsid w:val="00377973"/>
    <w:rsid w:val="003820FC"/>
    <w:rsid w:val="00382900"/>
    <w:rsid w:val="003900D1"/>
    <w:rsid w:val="003909B7"/>
    <w:rsid w:val="003910A6"/>
    <w:rsid w:val="003923B6"/>
    <w:rsid w:val="003A2485"/>
    <w:rsid w:val="003A3560"/>
    <w:rsid w:val="003A4D62"/>
    <w:rsid w:val="003B288D"/>
    <w:rsid w:val="003B61E9"/>
    <w:rsid w:val="003B7710"/>
    <w:rsid w:val="003C2F1E"/>
    <w:rsid w:val="003C4EC5"/>
    <w:rsid w:val="003C735F"/>
    <w:rsid w:val="003D0F53"/>
    <w:rsid w:val="003D23A9"/>
    <w:rsid w:val="003E1B5D"/>
    <w:rsid w:val="003E64BC"/>
    <w:rsid w:val="003F0679"/>
    <w:rsid w:val="003F094C"/>
    <w:rsid w:val="003F732E"/>
    <w:rsid w:val="00402050"/>
    <w:rsid w:val="0040646A"/>
    <w:rsid w:val="00412EE9"/>
    <w:rsid w:val="0041470B"/>
    <w:rsid w:val="0041645A"/>
    <w:rsid w:val="00416582"/>
    <w:rsid w:val="00416ADE"/>
    <w:rsid w:val="004174F6"/>
    <w:rsid w:val="00417D7C"/>
    <w:rsid w:val="0042095B"/>
    <w:rsid w:val="00421579"/>
    <w:rsid w:val="004219C7"/>
    <w:rsid w:val="00426341"/>
    <w:rsid w:val="00426872"/>
    <w:rsid w:val="0042765B"/>
    <w:rsid w:val="00430106"/>
    <w:rsid w:val="0043466F"/>
    <w:rsid w:val="00437276"/>
    <w:rsid w:val="0045192F"/>
    <w:rsid w:val="0045518F"/>
    <w:rsid w:val="00461DFA"/>
    <w:rsid w:val="00464E1E"/>
    <w:rsid w:val="004671E7"/>
    <w:rsid w:val="00474C51"/>
    <w:rsid w:val="004761CB"/>
    <w:rsid w:val="00476DC0"/>
    <w:rsid w:val="00480A67"/>
    <w:rsid w:val="004814CD"/>
    <w:rsid w:val="00483349"/>
    <w:rsid w:val="00491096"/>
    <w:rsid w:val="004912B3"/>
    <w:rsid w:val="00492A91"/>
    <w:rsid w:val="00492D13"/>
    <w:rsid w:val="004A47F5"/>
    <w:rsid w:val="004A68A5"/>
    <w:rsid w:val="004B0A5C"/>
    <w:rsid w:val="004B53C1"/>
    <w:rsid w:val="004B741A"/>
    <w:rsid w:val="004C3331"/>
    <w:rsid w:val="004C57BB"/>
    <w:rsid w:val="004C6F6C"/>
    <w:rsid w:val="004C7795"/>
    <w:rsid w:val="004D1122"/>
    <w:rsid w:val="004D4382"/>
    <w:rsid w:val="004D4BFC"/>
    <w:rsid w:val="004D7AD7"/>
    <w:rsid w:val="004E0B7C"/>
    <w:rsid w:val="004E2868"/>
    <w:rsid w:val="004E303C"/>
    <w:rsid w:val="004E6C19"/>
    <w:rsid w:val="00500C06"/>
    <w:rsid w:val="00500CA2"/>
    <w:rsid w:val="005026ED"/>
    <w:rsid w:val="0050392D"/>
    <w:rsid w:val="00504023"/>
    <w:rsid w:val="00507811"/>
    <w:rsid w:val="005125C4"/>
    <w:rsid w:val="005147C3"/>
    <w:rsid w:val="00515257"/>
    <w:rsid w:val="0052144D"/>
    <w:rsid w:val="005214A6"/>
    <w:rsid w:val="0052234A"/>
    <w:rsid w:val="00524E09"/>
    <w:rsid w:val="0052629B"/>
    <w:rsid w:val="005278B8"/>
    <w:rsid w:val="00534EE8"/>
    <w:rsid w:val="005408E9"/>
    <w:rsid w:val="00541001"/>
    <w:rsid w:val="005441F3"/>
    <w:rsid w:val="005460B2"/>
    <w:rsid w:val="00546A8D"/>
    <w:rsid w:val="00546EC3"/>
    <w:rsid w:val="0055215A"/>
    <w:rsid w:val="005532ED"/>
    <w:rsid w:val="00553F3C"/>
    <w:rsid w:val="0056068C"/>
    <w:rsid w:val="00560A80"/>
    <w:rsid w:val="00560DAA"/>
    <w:rsid w:val="0056185D"/>
    <w:rsid w:val="00562D72"/>
    <w:rsid w:val="00564593"/>
    <w:rsid w:val="00565D1F"/>
    <w:rsid w:val="005676D6"/>
    <w:rsid w:val="00570ABC"/>
    <w:rsid w:val="00570B5F"/>
    <w:rsid w:val="005752ED"/>
    <w:rsid w:val="0058299F"/>
    <w:rsid w:val="00587BC1"/>
    <w:rsid w:val="0059517E"/>
    <w:rsid w:val="00595F96"/>
    <w:rsid w:val="005A4364"/>
    <w:rsid w:val="005B218F"/>
    <w:rsid w:val="005B2A8F"/>
    <w:rsid w:val="005B4FF1"/>
    <w:rsid w:val="005B5FD1"/>
    <w:rsid w:val="005B68CC"/>
    <w:rsid w:val="005C24DF"/>
    <w:rsid w:val="005C255D"/>
    <w:rsid w:val="005C6380"/>
    <w:rsid w:val="005D0EB4"/>
    <w:rsid w:val="005D46DF"/>
    <w:rsid w:val="005D4E92"/>
    <w:rsid w:val="005D581D"/>
    <w:rsid w:val="005D71ED"/>
    <w:rsid w:val="005E0274"/>
    <w:rsid w:val="005F0C47"/>
    <w:rsid w:val="005F259A"/>
    <w:rsid w:val="005F2A3C"/>
    <w:rsid w:val="005F7017"/>
    <w:rsid w:val="00606225"/>
    <w:rsid w:val="00614235"/>
    <w:rsid w:val="00615C97"/>
    <w:rsid w:val="0062269C"/>
    <w:rsid w:val="00630B2F"/>
    <w:rsid w:val="00631B66"/>
    <w:rsid w:val="006337F9"/>
    <w:rsid w:val="006416FF"/>
    <w:rsid w:val="006479B3"/>
    <w:rsid w:val="00650572"/>
    <w:rsid w:val="00654144"/>
    <w:rsid w:val="006558C6"/>
    <w:rsid w:val="00655EC9"/>
    <w:rsid w:val="00657981"/>
    <w:rsid w:val="00661941"/>
    <w:rsid w:val="00663519"/>
    <w:rsid w:val="0066468D"/>
    <w:rsid w:val="00665DAF"/>
    <w:rsid w:val="00670C52"/>
    <w:rsid w:val="00674424"/>
    <w:rsid w:val="0068148D"/>
    <w:rsid w:val="00682B01"/>
    <w:rsid w:val="006835B3"/>
    <w:rsid w:val="00683631"/>
    <w:rsid w:val="00683DD5"/>
    <w:rsid w:val="00686BDC"/>
    <w:rsid w:val="00693908"/>
    <w:rsid w:val="00693A28"/>
    <w:rsid w:val="00694A0F"/>
    <w:rsid w:val="0069539E"/>
    <w:rsid w:val="0069588C"/>
    <w:rsid w:val="006976E1"/>
    <w:rsid w:val="00697AD3"/>
    <w:rsid w:val="00697E0A"/>
    <w:rsid w:val="006A3D40"/>
    <w:rsid w:val="006A5964"/>
    <w:rsid w:val="006A76F3"/>
    <w:rsid w:val="006B3D52"/>
    <w:rsid w:val="006B4134"/>
    <w:rsid w:val="006B76B0"/>
    <w:rsid w:val="006B7D2B"/>
    <w:rsid w:val="006C271F"/>
    <w:rsid w:val="006C4E6F"/>
    <w:rsid w:val="006C6BDF"/>
    <w:rsid w:val="006C7305"/>
    <w:rsid w:val="006C7576"/>
    <w:rsid w:val="006D336C"/>
    <w:rsid w:val="006D52E5"/>
    <w:rsid w:val="006D6AC1"/>
    <w:rsid w:val="006E1F07"/>
    <w:rsid w:val="006E26ED"/>
    <w:rsid w:val="006E49C1"/>
    <w:rsid w:val="006E503A"/>
    <w:rsid w:val="006F1389"/>
    <w:rsid w:val="006F3DB3"/>
    <w:rsid w:val="006F4C5F"/>
    <w:rsid w:val="00702B7A"/>
    <w:rsid w:val="0070533C"/>
    <w:rsid w:val="007118FC"/>
    <w:rsid w:val="00711CAA"/>
    <w:rsid w:val="00720E17"/>
    <w:rsid w:val="0072173E"/>
    <w:rsid w:val="00722B2D"/>
    <w:rsid w:val="00722D19"/>
    <w:rsid w:val="00723C6B"/>
    <w:rsid w:val="00724D34"/>
    <w:rsid w:val="00726B1E"/>
    <w:rsid w:val="00730FCA"/>
    <w:rsid w:val="00733E8C"/>
    <w:rsid w:val="0073450B"/>
    <w:rsid w:val="00736387"/>
    <w:rsid w:val="00740B2A"/>
    <w:rsid w:val="00740FE9"/>
    <w:rsid w:val="007420F4"/>
    <w:rsid w:val="0074235D"/>
    <w:rsid w:val="00746B77"/>
    <w:rsid w:val="00746FAE"/>
    <w:rsid w:val="0075004E"/>
    <w:rsid w:val="00750BA4"/>
    <w:rsid w:val="007510CC"/>
    <w:rsid w:val="00754FE1"/>
    <w:rsid w:val="00765B88"/>
    <w:rsid w:val="0076795D"/>
    <w:rsid w:val="007706FF"/>
    <w:rsid w:val="007720AD"/>
    <w:rsid w:val="007728EF"/>
    <w:rsid w:val="00776282"/>
    <w:rsid w:val="007773BA"/>
    <w:rsid w:val="0078040F"/>
    <w:rsid w:val="00781BF5"/>
    <w:rsid w:val="00794BD6"/>
    <w:rsid w:val="007B0705"/>
    <w:rsid w:val="007B230E"/>
    <w:rsid w:val="007B53B7"/>
    <w:rsid w:val="007B5488"/>
    <w:rsid w:val="007C1B74"/>
    <w:rsid w:val="007C2BBE"/>
    <w:rsid w:val="007C7375"/>
    <w:rsid w:val="007D355B"/>
    <w:rsid w:val="007D3B9B"/>
    <w:rsid w:val="007D50D0"/>
    <w:rsid w:val="007E1D8E"/>
    <w:rsid w:val="007E240B"/>
    <w:rsid w:val="007E5A37"/>
    <w:rsid w:val="007F0DB6"/>
    <w:rsid w:val="007F23F0"/>
    <w:rsid w:val="007F273A"/>
    <w:rsid w:val="007F5A60"/>
    <w:rsid w:val="007F5CC9"/>
    <w:rsid w:val="00801DE5"/>
    <w:rsid w:val="00805783"/>
    <w:rsid w:val="00806D22"/>
    <w:rsid w:val="00813D1C"/>
    <w:rsid w:val="00815ABA"/>
    <w:rsid w:val="00837D99"/>
    <w:rsid w:val="00840576"/>
    <w:rsid w:val="008435A4"/>
    <w:rsid w:val="0084578B"/>
    <w:rsid w:val="008461D4"/>
    <w:rsid w:val="00850C60"/>
    <w:rsid w:val="00851AC3"/>
    <w:rsid w:val="008549D1"/>
    <w:rsid w:val="00857800"/>
    <w:rsid w:val="00857AC6"/>
    <w:rsid w:val="00863F9C"/>
    <w:rsid w:val="00866005"/>
    <w:rsid w:val="00872673"/>
    <w:rsid w:val="0087276E"/>
    <w:rsid w:val="00872C0A"/>
    <w:rsid w:val="00876937"/>
    <w:rsid w:val="008852A1"/>
    <w:rsid w:val="00887E01"/>
    <w:rsid w:val="00891EC0"/>
    <w:rsid w:val="008931DD"/>
    <w:rsid w:val="00894A2A"/>
    <w:rsid w:val="008953BE"/>
    <w:rsid w:val="008A26A9"/>
    <w:rsid w:val="008A282B"/>
    <w:rsid w:val="008A43D2"/>
    <w:rsid w:val="008A4893"/>
    <w:rsid w:val="008A56E4"/>
    <w:rsid w:val="008A5785"/>
    <w:rsid w:val="008A7BEE"/>
    <w:rsid w:val="008B42A2"/>
    <w:rsid w:val="008B60E2"/>
    <w:rsid w:val="008C4E74"/>
    <w:rsid w:val="008C5B02"/>
    <w:rsid w:val="008D1F44"/>
    <w:rsid w:val="008D3CED"/>
    <w:rsid w:val="008D7143"/>
    <w:rsid w:val="008E45CC"/>
    <w:rsid w:val="008E5875"/>
    <w:rsid w:val="008E6D5A"/>
    <w:rsid w:val="008F321B"/>
    <w:rsid w:val="008F77C6"/>
    <w:rsid w:val="00901E86"/>
    <w:rsid w:val="00902C88"/>
    <w:rsid w:val="00903578"/>
    <w:rsid w:val="00906387"/>
    <w:rsid w:val="009112DA"/>
    <w:rsid w:val="00911F16"/>
    <w:rsid w:val="0091370A"/>
    <w:rsid w:val="00915678"/>
    <w:rsid w:val="009174B5"/>
    <w:rsid w:val="0091756D"/>
    <w:rsid w:val="00917DC6"/>
    <w:rsid w:val="0092000A"/>
    <w:rsid w:val="00920283"/>
    <w:rsid w:val="0092039C"/>
    <w:rsid w:val="009247FE"/>
    <w:rsid w:val="009250E1"/>
    <w:rsid w:val="009312E8"/>
    <w:rsid w:val="00933547"/>
    <w:rsid w:val="00935F36"/>
    <w:rsid w:val="009417D3"/>
    <w:rsid w:val="00941D61"/>
    <w:rsid w:val="00954E16"/>
    <w:rsid w:val="009551ED"/>
    <w:rsid w:val="00961214"/>
    <w:rsid w:val="00961E45"/>
    <w:rsid w:val="00966525"/>
    <w:rsid w:val="00970B77"/>
    <w:rsid w:val="0097423F"/>
    <w:rsid w:val="009775CE"/>
    <w:rsid w:val="00985ACE"/>
    <w:rsid w:val="00986F52"/>
    <w:rsid w:val="00995C4A"/>
    <w:rsid w:val="009972F6"/>
    <w:rsid w:val="00997E60"/>
    <w:rsid w:val="009A45F6"/>
    <w:rsid w:val="009A5C2B"/>
    <w:rsid w:val="009B6BAB"/>
    <w:rsid w:val="009B735D"/>
    <w:rsid w:val="009C03CB"/>
    <w:rsid w:val="009C04CB"/>
    <w:rsid w:val="009C418C"/>
    <w:rsid w:val="009C49D0"/>
    <w:rsid w:val="009C544F"/>
    <w:rsid w:val="009E7F44"/>
    <w:rsid w:val="009F2E3B"/>
    <w:rsid w:val="009F3497"/>
    <w:rsid w:val="009F3B57"/>
    <w:rsid w:val="009F57C1"/>
    <w:rsid w:val="009F6662"/>
    <w:rsid w:val="00A159A9"/>
    <w:rsid w:val="00A22B28"/>
    <w:rsid w:val="00A25AD5"/>
    <w:rsid w:val="00A26F08"/>
    <w:rsid w:val="00A27697"/>
    <w:rsid w:val="00A30E2D"/>
    <w:rsid w:val="00A342CA"/>
    <w:rsid w:val="00A34419"/>
    <w:rsid w:val="00A35747"/>
    <w:rsid w:val="00A372FF"/>
    <w:rsid w:val="00A4091D"/>
    <w:rsid w:val="00A41891"/>
    <w:rsid w:val="00A42EB7"/>
    <w:rsid w:val="00A43104"/>
    <w:rsid w:val="00A4632D"/>
    <w:rsid w:val="00A46C71"/>
    <w:rsid w:val="00A4726F"/>
    <w:rsid w:val="00A641A1"/>
    <w:rsid w:val="00A64BED"/>
    <w:rsid w:val="00A67311"/>
    <w:rsid w:val="00A71E5E"/>
    <w:rsid w:val="00A7216C"/>
    <w:rsid w:val="00A73808"/>
    <w:rsid w:val="00A742A3"/>
    <w:rsid w:val="00A74D8C"/>
    <w:rsid w:val="00A85D18"/>
    <w:rsid w:val="00A90C5D"/>
    <w:rsid w:val="00A90E8B"/>
    <w:rsid w:val="00A932A7"/>
    <w:rsid w:val="00A9618E"/>
    <w:rsid w:val="00AA193E"/>
    <w:rsid w:val="00AA4673"/>
    <w:rsid w:val="00AA5364"/>
    <w:rsid w:val="00AA70A7"/>
    <w:rsid w:val="00AA7B3A"/>
    <w:rsid w:val="00AB1322"/>
    <w:rsid w:val="00AB6792"/>
    <w:rsid w:val="00AB73F6"/>
    <w:rsid w:val="00AC0D78"/>
    <w:rsid w:val="00AC1F63"/>
    <w:rsid w:val="00AC314E"/>
    <w:rsid w:val="00AC3EB6"/>
    <w:rsid w:val="00AC58DC"/>
    <w:rsid w:val="00AD6CAF"/>
    <w:rsid w:val="00AD7D4F"/>
    <w:rsid w:val="00AE6EBD"/>
    <w:rsid w:val="00AE7029"/>
    <w:rsid w:val="00AF03B5"/>
    <w:rsid w:val="00AF1A22"/>
    <w:rsid w:val="00AF37A3"/>
    <w:rsid w:val="00AF3DD2"/>
    <w:rsid w:val="00AF5112"/>
    <w:rsid w:val="00B0299C"/>
    <w:rsid w:val="00B06787"/>
    <w:rsid w:val="00B06B6A"/>
    <w:rsid w:val="00B173B3"/>
    <w:rsid w:val="00B20F32"/>
    <w:rsid w:val="00B221B1"/>
    <w:rsid w:val="00B23FB5"/>
    <w:rsid w:val="00B24E42"/>
    <w:rsid w:val="00B2626F"/>
    <w:rsid w:val="00B27A4A"/>
    <w:rsid w:val="00B323A4"/>
    <w:rsid w:val="00B3442F"/>
    <w:rsid w:val="00B35504"/>
    <w:rsid w:val="00B369A9"/>
    <w:rsid w:val="00B36BBF"/>
    <w:rsid w:val="00B371A8"/>
    <w:rsid w:val="00B41DB0"/>
    <w:rsid w:val="00B41DD6"/>
    <w:rsid w:val="00B44F03"/>
    <w:rsid w:val="00B47EE6"/>
    <w:rsid w:val="00B54B5C"/>
    <w:rsid w:val="00B5520E"/>
    <w:rsid w:val="00B56F19"/>
    <w:rsid w:val="00B57075"/>
    <w:rsid w:val="00B57289"/>
    <w:rsid w:val="00B636CE"/>
    <w:rsid w:val="00B63952"/>
    <w:rsid w:val="00B67F6F"/>
    <w:rsid w:val="00B767B9"/>
    <w:rsid w:val="00B7767B"/>
    <w:rsid w:val="00B800ED"/>
    <w:rsid w:val="00B80354"/>
    <w:rsid w:val="00B812DB"/>
    <w:rsid w:val="00B818F1"/>
    <w:rsid w:val="00B81FC5"/>
    <w:rsid w:val="00B825F4"/>
    <w:rsid w:val="00B84BE1"/>
    <w:rsid w:val="00B91F39"/>
    <w:rsid w:val="00B92C61"/>
    <w:rsid w:val="00B92C86"/>
    <w:rsid w:val="00BA0F4A"/>
    <w:rsid w:val="00BA3B34"/>
    <w:rsid w:val="00BA739D"/>
    <w:rsid w:val="00BB0556"/>
    <w:rsid w:val="00BB05CD"/>
    <w:rsid w:val="00BB2944"/>
    <w:rsid w:val="00BB42AD"/>
    <w:rsid w:val="00BB46F0"/>
    <w:rsid w:val="00BB6FE7"/>
    <w:rsid w:val="00BB7709"/>
    <w:rsid w:val="00BB7795"/>
    <w:rsid w:val="00BB7F34"/>
    <w:rsid w:val="00BC05FF"/>
    <w:rsid w:val="00BC0A98"/>
    <w:rsid w:val="00BC2022"/>
    <w:rsid w:val="00BC3D09"/>
    <w:rsid w:val="00BC42FF"/>
    <w:rsid w:val="00BD0052"/>
    <w:rsid w:val="00BD137E"/>
    <w:rsid w:val="00BD4A69"/>
    <w:rsid w:val="00BD52FB"/>
    <w:rsid w:val="00BD5537"/>
    <w:rsid w:val="00BD5879"/>
    <w:rsid w:val="00BE034A"/>
    <w:rsid w:val="00BE288C"/>
    <w:rsid w:val="00BE2C69"/>
    <w:rsid w:val="00BE2FB6"/>
    <w:rsid w:val="00BE470C"/>
    <w:rsid w:val="00BE4C50"/>
    <w:rsid w:val="00BE4C57"/>
    <w:rsid w:val="00BE705B"/>
    <w:rsid w:val="00BF0DCD"/>
    <w:rsid w:val="00BF4E47"/>
    <w:rsid w:val="00BF5067"/>
    <w:rsid w:val="00C07959"/>
    <w:rsid w:val="00C12BF2"/>
    <w:rsid w:val="00C149EB"/>
    <w:rsid w:val="00C174FF"/>
    <w:rsid w:val="00C23944"/>
    <w:rsid w:val="00C242DB"/>
    <w:rsid w:val="00C34131"/>
    <w:rsid w:val="00C348EA"/>
    <w:rsid w:val="00C35FB5"/>
    <w:rsid w:val="00C40A19"/>
    <w:rsid w:val="00C41263"/>
    <w:rsid w:val="00C42849"/>
    <w:rsid w:val="00C54E98"/>
    <w:rsid w:val="00C5700B"/>
    <w:rsid w:val="00C573E3"/>
    <w:rsid w:val="00C61FB3"/>
    <w:rsid w:val="00C623BE"/>
    <w:rsid w:val="00C65FFC"/>
    <w:rsid w:val="00C730D1"/>
    <w:rsid w:val="00C74746"/>
    <w:rsid w:val="00C80CE0"/>
    <w:rsid w:val="00C819CF"/>
    <w:rsid w:val="00C85D57"/>
    <w:rsid w:val="00C8634A"/>
    <w:rsid w:val="00C9434A"/>
    <w:rsid w:val="00C952BB"/>
    <w:rsid w:val="00CB096A"/>
    <w:rsid w:val="00CB3314"/>
    <w:rsid w:val="00CB4AB4"/>
    <w:rsid w:val="00CC2B88"/>
    <w:rsid w:val="00CC4CC9"/>
    <w:rsid w:val="00CC5F50"/>
    <w:rsid w:val="00CD0D4C"/>
    <w:rsid w:val="00CD215E"/>
    <w:rsid w:val="00CD2ECF"/>
    <w:rsid w:val="00CD45CE"/>
    <w:rsid w:val="00CE0AFA"/>
    <w:rsid w:val="00CE2536"/>
    <w:rsid w:val="00CE2B06"/>
    <w:rsid w:val="00CE2E1A"/>
    <w:rsid w:val="00CE3612"/>
    <w:rsid w:val="00CE72EB"/>
    <w:rsid w:val="00CF12F6"/>
    <w:rsid w:val="00CF375E"/>
    <w:rsid w:val="00D00513"/>
    <w:rsid w:val="00D024F4"/>
    <w:rsid w:val="00D05C5F"/>
    <w:rsid w:val="00D06FF4"/>
    <w:rsid w:val="00D07942"/>
    <w:rsid w:val="00D1134A"/>
    <w:rsid w:val="00D11BE6"/>
    <w:rsid w:val="00D164BD"/>
    <w:rsid w:val="00D21487"/>
    <w:rsid w:val="00D22B16"/>
    <w:rsid w:val="00D2672E"/>
    <w:rsid w:val="00D26B98"/>
    <w:rsid w:val="00D3533E"/>
    <w:rsid w:val="00D357A1"/>
    <w:rsid w:val="00D377A2"/>
    <w:rsid w:val="00D41392"/>
    <w:rsid w:val="00D464D3"/>
    <w:rsid w:val="00D50FAF"/>
    <w:rsid w:val="00D51480"/>
    <w:rsid w:val="00D53F6F"/>
    <w:rsid w:val="00D65242"/>
    <w:rsid w:val="00D7237D"/>
    <w:rsid w:val="00D77410"/>
    <w:rsid w:val="00D84326"/>
    <w:rsid w:val="00D924AC"/>
    <w:rsid w:val="00D9646F"/>
    <w:rsid w:val="00DA07F9"/>
    <w:rsid w:val="00DA3FDC"/>
    <w:rsid w:val="00DA4885"/>
    <w:rsid w:val="00DA7089"/>
    <w:rsid w:val="00DA7E15"/>
    <w:rsid w:val="00DB2708"/>
    <w:rsid w:val="00DB3B6F"/>
    <w:rsid w:val="00DB55AA"/>
    <w:rsid w:val="00DB6A5F"/>
    <w:rsid w:val="00DD2B40"/>
    <w:rsid w:val="00DD64E0"/>
    <w:rsid w:val="00DD655C"/>
    <w:rsid w:val="00DE08F7"/>
    <w:rsid w:val="00DE0AA7"/>
    <w:rsid w:val="00DE2F6D"/>
    <w:rsid w:val="00DE59E2"/>
    <w:rsid w:val="00DE792E"/>
    <w:rsid w:val="00DF014B"/>
    <w:rsid w:val="00DF0FBB"/>
    <w:rsid w:val="00DF3A4A"/>
    <w:rsid w:val="00DF7904"/>
    <w:rsid w:val="00E01CF2"/>
    <w:rsid w:val="00E046D9"/>
    <w:rsid w:val="00E05FAE"/>
    <w:rsid w:val="00E128B2"/>
    <w:rsid w:val="00E14128"/>
    <w:rsid w:val="00E14B7C"/>
    <w:rsid w:val="00E156FB"/>
    <w:rsid w:val="00E25CBF"/>
    <w:rsid w:val="00E25DB9"/>
    <w:rsid w:val="00E269A5"/>
    <w:rsid w:val="00E350C8"/>
    <w:rsid w:val="00E357C9"/>
    <w:rsid w:val="00E35A97"/>
    <w:rsid w:val="00E40924"/>
    <w:rsid w:val="00E4576F"/>
    <w:rsid w:val="00E45775"/>
    <w:rsid w:val="00E46070"/>
    <w:rsid w:val="00E4651E"/>
    <w:rsid w:val="00E47247"/>
    <w:rsid w:val="00E478CB"/>
    <w:rsid w:val="00E5176A"/>
    <w:rsid w:val="00E540B8"/>
    <w:rsid w:val="00E55BBF"/>
    <w:rsid w:val="00E603B6"/>
    <w:rsid w:val="00E6199B"/>
    <w:rsid w:val="00E61D53"/>
    <w:rsid w:val="00E62384"/>
    <w:rsid w:val="00E71262"/>
    <w:rsid w:val="00E71F5A"/>
    <w:rsid w:val="00E72243"/>
    <w:rsid w:val="00E72C32"/>
    <w:rsid w:val="00E74B27"/>
    <w:rsid w:val="00E757DA"/>
    <w:rsid w:val="00E7660A"/>
    <w:rsid w:val="00E76C78"/>
    <w:rsid w:val="00E92CD8"/>
    <w:rsid w:val="00E938D4"/>
    <w:rsid w:val="00EA28CD"/>
    <w:rsid w:val="00EA5D48"/>
    <w:rsid w:val="00EA705B"/>
    <w:rsid w:val="00EA7548"/>
    <w:rsid w:val="00EB0E49"/>
    <w:rsid w:val="00EB1D38"/>
    <w:rsid w:val="00EB5E53"/>
    <w:rsid w:val="00EB6F3D"/>
    <w:rsid w:val="00EC0E4D"/>
    <w:rsid w:val="00EC7D01"/>
    <w:rsid w:val="00EC7E9D"/>
    <w:rsid w:val="00ED0672"/>
    <w:rsid w:val="00ED20BC"/>
    <w:rsid w:val="00ED5C63"/>
    <w:rsid w:val="00EE10B1"/>
    <w:rsid w:val="00EE1DEB"/>
    <w:rsid w:val="00EE3996"/>
    <w:rsid w:val="00EE6361"/>
    <w:rsid w:val="00EE6FE0"/>
    <w:rsid w:val="00EE7672"/>
    <w:rsid w:val="00EE7E8F"/>
    <w:rsid w:val="00EF1790"/>
    <w:rsid w:val="00EF1C93"/>
    <w:rsid w:val="00EF23B8"/>
    <w:rsid w:val="00EF653F"/>
    <w:rsid w:val="00F00343"/>
    <w:rsid w:val="00F006D9"/>
    <w:rsid w:val="00F02559"/>
    <w:rsid w:val="00F0671D"/>
    <w:rsid w:val="00F06DFE"/>
    <w:rsid w:val="00F11B31"/>
    <w:rsid w:val="00F16C96"/>
    <w:rsid w:val="00F17D1C"/>
    <w:rsid w:val="00F2081E"/>
    <w:rsid w:val="00F236AD"/>
    <w:rsid w:val="00F245C9"/>
    <w:rsid w:val="00F250D9"/>
    <w:rsid w:val="00F2595F"/>
    <w:rsid w:val="00F30D82"/>
    <w:rsid w:val="00F34126"/>
    <w:rsid w:val="00F35D8C"/>
    <w:rsid w:val="00F37D9B"/>
    <w:rsid w:val="00F40DA8"/>
    <w:rsid w:val="00F419C4"/>
    <w:rsid w:val="00F4443C"/>
    <w:rsid w:val="00F525BB"/>
    <w:rsid w:val="00F5470A"/>
    <w:rsid w:val="00F54BDB"/>
    <w:rsid w:val="00F57118"/>
    <w:rsid w:val="00F62704"/>
    <w:rsid w:val="00F6418B"/>
    <w:rsid w:val="00F65166"/>
    <w:rsid w:val="00F670BD"/>
    <w:rsid w:val="00F75F4E"/>
    <w:rsid w:val="00F775ED"/>
    <w:rsid w:val="00F77DE3"/>
    <w:rsid w:val="00F86AB5"/>
    <w:rsid w:val="00F87666"/>
    <w:rsid w:val="00F91D7C"/>
    <w:rsid w:val="00F92682"/>
    <w:rsid w:val="00F95408"/>
    <w:rsid w:val="00F95F05"/>
    <w:rsid w:val="00FA5C45"/>
    <w:rsid w:val="00FB3E79"/>
    <w:rsid w:val="00FB51A6"/>
    <w:rsid w:val="00FB5CEC"/>
    <w:rsid w:val="00FC1D42"/>
    <w:rsid w:val="00FC44A9"/>
    <w:rsid w:val="00FC4C61"/>
    <w:rsid w:val="00FC6D49"/>
    <w:rsid w:val="00FD40DF"/>
    <w:rsid w:val="00FE19C8"/>
    <w:rsid w:val="00FE3975"/>
    <w:rsid w:val="00FE474F"/>
    <w:rsid w:val="00FE56D8"/>
    <w:rsid w:val="00FF35C2"/>
    <w:rsid w:val="00FF383D"/>
    <w:rsid w:val="00FF482B"/>
    <w:rsid w:val="00FF4BDA"/>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60AFF4"/>
  <w15:chartTrackingRefBased/>
  <w15:docId w15:val="{AD94F186-72EF-4802-AA2D-F107B6D7F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8"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3944"/>
    <w:rPr>
      <w:rFonts w:ascii="Times New Roman" w:hAnsi="Times New Roman"/>
      <w:sz w:val="28"/>
    </w:rPr>
  </w:style>
  <w:style w:type="paragraph" w:styleId="Heading1">
    <w:name w:val="heading 1"/>
    <w:basedOn w:val="Normal"/>
    <w:next w:val="kkpheading-1"/>
    <w:link w:val="Heading1Char"/>
    <w:autoRedefine/>
    <w:uiPriority w:val="9"/>
    <w:qFormat/>
    <w:rsid w:val="00DE792E"/>
    <w:pPr>
      <w:keepNext/>
      <w:keepLines/>
      <w:numPr>
        <w:numId w:val="31"/>
      </w:numPr>
      <w:spacing w:after="0" w:line="360" w:lineRule="auto"/>
      <w:ind w:firstLine="340"/>
      <w:jc w:val="center"/>
      <w:outlineLvl w:val="0"/>
    </w:pPr>
    <w:rPr>
      <w:rFonts w:eastAsiaTheme="majorEastAsia" w:cs="Times New Roman"/>
      <w:b/>
      <w:color w:val="000000" w:themeColor="text1"/>
      <w:szCs w:val="32"/>
    </w:rPr>
  </w:style>
  <w:style w:type="paragraph" w:styleId="Heading2">
    <w:name w:val="heading 2"/>
    <w:basedOn w:val="Normal"/>
    <w:next w:val="Normal"/>
    <w:link w:val="Heading2Char"/>
    <w:uiPriority w:val="9"/>
    <w:unhideWhenUsed/>
    <w:qFormat/>
    <w:rsid w:val="002A0B42"/>
    <w:pPr>
      <w:keepNext/>
      <w:keepLines/>
      <w:numPr>
        <w:numId w:val="29"/>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rsid w:val="000B4F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A0B42"/>
    <w:rPr>
      <w:rFonts w:ascii="Arial" w:eastAsiaTheme="majorEastAsia" w:hAnsi="Arial" w:cstheme="majorBidi"/>
      <w:b/>
      <w:szCs w:val="26"/>
    </w:rPr>
  </w:style>
  <w:style w:type="character" w:customStyle="1" w:styleId="Heading1Char">
    <w:name w:val="Heading 1 Char"/>
    <w:basedOn w:val="DefaultParagraphFont"/>
    <w:link w:val="Heading1"/>
    <w:uiPriority w:val="9"/>
    <w:rsid w:val="00DE792E"/>
    <w:rPr>
      <w:rFonts w:ascii="Times New Roman" w:eastAsiaTheme="majorEastAsia" w:hAnsi="Times New Roman" w:cs="Times New Roman"/>
      <w:b/>
      <w:color w:val="000000" w:themeColor="text1"/>
      <w:sz w:val="28"/>
      <w:szCs w:val="32"/>
    </w:rPr>
  </w:style>
  <w:style w:type="paragraph" w:styleId="NoSpacing">
    <w:name w:val="No Spacing"/>
    <w:uiPriority w:val="1"/>
    <w:rsid w:val="00CB3314"/>
    <w:pPr>
      <w:spacing w:after="0" w:line="240" w:lineRule="auto"/>
    </w:pPr>
  </w:style>
  <w:style w:type="paragraph" w:customStyle="1" w:styleId="kkpheading-1">
    <w:name w:val="kkp_heading-1"/>
    <w:basedOn w:val="Heading1"/>
    <w:link w:val="kkpheading-1Char"/>
    <w:autoRedefine/>
    <w:qFormat/>
    <w:rsid w:val="005D71ED"/>
    <w:pPr>
      <w:numPr>
        <w:numId w:val="0"/>
      </w:numPr>
    </w:pPr>
    <w:rPr>
      <w:color w:val="auto"/>
    </w:rPr>
  </w:style>
  <w:style w:type="paragraph" w:customStyle="1" w:styleId="kkpheading-2">
    <w:name w:val="kkp_heading-2"/>
    <w:basedOn w:val="Heading2"/>
    <w:link w:val="kkpheading-2Char"/>
    <w:autoRedefine/>
    <w:qFormat/>
    <w:rsid w:val="00FB5CEC"/>
    <w:pPr>
      <w:numPr>
        <w:ilvl w:val="2"/>
        <w:numId w:val="31"/>
      </w:numPr>
      <w:spacing w:before="240" w:after="120" w:line="360" w:lineRule="auto"/>
    </w:pPr>
    <w:rPr>
      <w:sz w:val="24"/>
      <w:szCs w:val="32"/>
    </w:rPr>
  </w:style>
  <w:style w:type="character" w:customStyle="1" w:styleId="kkpheading-1Char">
    <w:name w:val="kkp_heading-1 Char"/>
    <w:basedOn w:val="Heading1Char"/>
    <w:link w:val="kkpheading-1"/>
    <w:rsid w:val="005D71ED"/>
    <w:rPr>
      <w:rFonts w:ascii="Arial" w:eastAsiaTheme="majorEastAsia" w:hAnsi="Arial" w:cstheme="majorBidi"/>
      <w:b/>
      <w:color w:val="000000" w:themeColor="text1"/>
      <w:sz w:val="28"/>
      <w:szCs w:val="32"/>
    </w:rPr>
  </w:style>
  <w:style w:type="paragraph" w:customStyle="1" w:styleId="kkpheading-3">
    <w:name w:val="kkp_heading-3"/>
    <w:link w:val="kkpheading-3Char"/>
    <w:autoRedefine/>
    <w:qFormat/>
    <w:rsid w:val="00B0299C"/>
    <w:pPr>
      <w:numPr>
        <w:ilvl w:val="3"/>
        <w:numId w:val="31"/>
      </w:numPr>
      <w:adjustRightInd w:val="0"/>
      <w:spacing w:before="120" w:after="0" w:line="360" w:lineRule="auto"/>
      <w:outlineLvl w:val="2"/>
    </w:pPr>
    <w:rPr>
      <w:rFonts w:ascii="Times New Roman" w:hAnsi="Times New Roman" w:cs="Times New Roman"/>
      <w:b/>
      <w:sz w:val="24"/>
    </w:rPr>
  </w:style>
  <w:style w:type="character" w:customStyle="1" w:styleId="kkpheading-2Char">
    <w:name w:val="kkp_heading-2 Char"/>
    <w:basedOn w:val="DefaultParagraphFont"/>
    <w:link w:val="kkpheading-2"/>
    <w:rsid w:val="00FB5CEC"/>
    <w:rPr>
      <w:rFonts w:ascii="Times New Roman" w:eastAsiaTheme="majorEastAsia" w:hAnsi="Times New Roman" w:cstheme="majorBidi"/>
      <w:b/>
      <w:sz w:val="24"/>
      <w:szCs w:val="32"/>
    </w:rPr>
  </w:style>
  <w:style w:type="paragraph" w:customStyle="1" w:styleId="kkpheading-4">
    <w:name w:val="kkp_heading-4"/>
    <w:link w:val="kkpheading-4Char"/>
    <w:autoRedefine/>
    <w:qFormat/>
    <w:rsid w:val="00FB5CEC"/>
    <w:pPr>
      <w:numPr>
        <w:ilvl w:val="3"/>
        <w:numId w:val="1"/>
      </w:numPr>
      <w:adjustRightInd w:val="0"/>
      <w:spacing w:before="120" w:after="0" w:line="360" w:lineRule="auto"/>
      <w:jc w:val="both"/>
    </w:pPr>
    <w:rPr>
      <w:rFonts w:ascii="Times New Roman" w:eastAsiaTheme="majorEastAsia" w:hAnsi="Times New Roman" w:cstheme="majorBidi"/>
      <w:sz w:val="24"/>
      <w:szCs w:val="32"/>
    </w:rPr>
  </w:style>
  <w:style w:type="character" w:customStyle="1" w:styleId="kkpheading-3Char">
    <w:name w:val="kkp_heading-3 Char"/>
    <w:basedOn w:val="DefaultParagraphFont"/>
    <w:link w:val="kkpheading-3"/>
    <w:rsid w:val="00B0299C"/>
    <w:rPr>
      <w:rFonts w:ascii="Times New Roman" w:hAnsi="Times New Roman" w:cs="Times New Roman"/>
      <w:b/>
      <w:sz w:val="24"/>
    </w:rPr>
  </w:style>
  <w:style w:type="paragraph" w:customStyle="1" w:styleId="kkpheading-abc">
    <w:name w:val="kkp_heading-abc"/>
    <w:basedOn w:val="Normal"/>
    <w:link w:val="kkpheading-abcChar"/>
    <w:autoRedefine/>
    <w:qFormat/>
    <w:rsid w:val="00FB5CEC"/>
    <w:pPr>
      <w:numPr>
        <w:ilvl w:val="5"/>
        <w:numId w:val="6"/>
      </w:numPr>
      <w:spacing w:after="0" w:line="360" w:lineRule="auto"/>
      <w:jc w:val="both"/>
    </w:pPr>
    <w:rPr>
      <w:sz w:val="24"/>
    </w:rPr>
  </w:style>
  <w:style w:type="character" w:customStyle="1" w:styleId="kkpheading-4Char">
    <w:name w:val="kkp_heading-4 Char"/>
    <w:basedOn w:val="DefaultParagraphFont"/>
    <w:link w:val="kkpheading-4"/>
    <w:rsid w:val="00FB5CEC"/>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0B4F4C"/>
    <w:rPr>
      <w:rFonts w:asciiTheme="majorHAnsi" w:eastAsiaTheme="majorEastAsia" w:hAnsiTheme="majorHAnsi" w:cstheme="majorBidi"/>
      <w:color w:val="1F3763" w:themeColor="accent1" w:themeShade="7F"/>
      <w:sz w:val="24"/>
      <w:szCs w:val="24"/>
    </w:rPr>
  </w:style>
  <w:style w:type="character" w:customStyle="1" w:styleId="kkpheading-abcChar">
    <w:name w:val="kkp_heading-abc Char"/>
    <w:basedOn w:val="DefaultParagraphFont"/>
    <w:link w:val="kkpheading-abc"/>
    <w:rsid w:val="00FB5CEC"/>
    <w:rPr>
      <w:rFonts w:ascii="Times New Roman" w:hAnsi="Times New Roman"/>
      <w:sz w:val="24"/>
    </w:rPr>
  </w:style>
  <w:style w:type="table" w:styleId="TableGrid">
    <w:name w:val="Table Grid"/>
    <w:basedOn w:val="TableNormal"/>
    <w:uiPriority w:val="39"/>
    <w:unhideWhenUsed/>
    <w:rsid w:val="000B4F4C"/>
    <w:pPr>
      <w:spacing w:after="0" w:line="240" w:lineRule="auto"/>
    </w:pPr>
    <w:rPr>
      <w:rFonts w:eastAsia="MS Mincho"/>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
    <w:basedOn w:val="Normal"/>
    <w:link w:val="ListParagraphChar"/>
    <w:uiPriority w:val="33"/>
    <w:rsid w:val="000B4F4C"/>
    <w:pPr>
      <w:spacing w:after="200" w:line="276" w:lineRule="auto"/>
      <w:ind w:left="720" w:firstLine="680"/>
      <w:contextualSpacing/>
    </w:pPr>
    <w:rPr>
      <w:rFonts w:eastAsia="MS Mincho"/>
      <w:lang w:val="en-US" w:eastAsia="en-US"/>
    </w:rPr>
  </w:style>
  <w:style w:type="character" w:customStyle="1" w:styleId="ListParagraphChar">
    <w:name w:val="List Paragraph Char"/>
    <w:aliases w:val="normal Char"/>
    <w:link w:val="ListParagraph"/>
    <w:uiPriority w:val="33"/>
    <w:locked/>
    <w:rsid w:val="000B4F4C"/>
    <w:rPr>
      <w:rFonts w:ascii="Arial" w:eastAsia="MS Mincho" w:hAnsi="Arial"/>
      <w:lang w:val="en-US" w:eastAsia="en-US"/>
    </w:rPr>
  </w:style>
  <w:style w:type="paragraph" w:styleId="Header">
    <w:name w:val="header"/>
    <w:basedOn w:val="Normal"/>
    <w:link w:val="HeaderChar"/>
    <w:uiPriority w:val="98"/>
    <w:rsid w:val="000B4F4C"/>
    <w:pPr>
      <w:tabs>
        <w:tab w:val="center" w:pos="4513"/>
        <w:tab w:val="right" w:pos="9026"/>
      </w:tabs>
      <w:spacing w:after="0" w:line="240" w:lineRule="auto"/>
      <w:ind w:firstLine="680"/>
    </w:pPr>
    <w:rPr>
      <w:rFonts w:eastAsia="MS Mincho"/>
      <w:lang w:val="en-US" w:eastAsia="en-US"/>
    </w:rPr>
  </w:style>
  <w:style w:type="character" w:customStyle="1" w:styleId="HeaderChar">
    <w:name w:val="Header Char"/>
    <w:basedOn w:val="DefaultParagraphFont"/>
    <w:link w:val="Header"/>
    <w:uiPriority w:val="98"/>
    <w:rsid w:val="000B4F4C"/>
    <w:rPr>
      <w:rFonts w:ascii="Arial" w:eastAsia="MS Mincho" w:hAnsi="Arial"/>
      <w:lang w:val="en-US" w:eastAsia="en-US"/>
    </w:rPr>
  </w:style>
  <w:style w:type="paragraph" w:styleId="Footer">
    <w:name w:val="footer"/>
    <w:basedOn w:val="Normal"/>
    <w:link w:val="FooterChar"/>
    <w:uiPriority w:val="99"/>
    <w:rsid w:val="000B4F4C"/>
    <w:pPr>
      <w:tabs>
        <w:tab w:val="center" w:pos="4513"/>
        <w:tab w:val="right" w:pos="9026"/>
      </w:tabs>
      <w:spacing w:after="0" w:line="240" w:lineRule="auto"/>
      <w:ind w:firstLine="680"/>
    </w:pPr>
    <w:rPr>
      <w:rFonts w:eastAsia="MS Mincho"/>
      <w:lang w:val="en-US" w:eastAsia="en-US"/>
    </w:rPr>
  </w:style>
  <w:style w:type="character" w:customStyle="1" w:styleId="FooterChar">
    <w:name w:val="Footer Char"/>
    <w:basedOn w:val="DefaultParagraphFont"/>
    <w:link w:val="Footer"/>
    <w:uiPriority w:val="99"/>
    <w:rsid w:val="000B4F4C"/>
    <w:rPr>
      <w:rFonts w:ascii="Arial" w:eastAsia="MS Mincho" w:hAnsi="Arial"/>
      <w:lang w:val="en-US" w:eastAsia="en-US"/>
    </w:rPr>
  </w:style>
  <w:style w:type="character" w:styleId="Hyperlink">
    <w:name w:val="Hyperlink"/>
    <w:basedOn w:val="DefaultParagraphFont"/>
    <w:uiPriority w:val="99"/>
    <w:rsid w:val="000B4F4C"/>
    <w:rPr>
      <w:color w:val="0563C1" w:themeColor="hyperlink"/>
      <w:u w:val="single"/>
    </w:rPr>
  </w:style>
  <w:style w:type="paragraph" w:customStyle="1" w:styleId="List1">
    <w:name w:val="List 1"/>
    <w:basedOn w:val="ListParagraph"/>
    <w:link w:val="List1Char"/>
    <w:rsid w:val="000B4F4C"/>
    <w:pPr>
      <w:numPr>
        <w:numId w:val="2"/>
      </w:numPr>
      <w:spacing w:after="0" w:line="360" w:lineRule="auto"/>
      <w:ind w:left="1037" w:hanging="357"/>
    </w:pPr>
    <w:rPr>
      <w:rFonts w:cs="Arial"/>
      <w:sz w:val="24"/>
    </w:rPr>
  </w:style>
  <w:style w:type="character" w:customStyle="1" w:styleId="List1Char">
    <w:name w:val="List 1 Char"/>
    <w:basedOn w:val="ListParagraphChar"/>
    <w:link w:val="List1"/>
    <w:rsid w:val="000B4F4C"/>
    <w:rPr>
      <w:rFonts w:ascii="Arial" w:eastAsia="MS Mincho" w:hAnsi="Arial" w:cs="Arial"/>
      <w:sz w:val="24"/>
      <w:lang w:val="en-US" w:eastAsia="en-US"/>
    </w:rPr>
  </w:style>
  <w:style w:type="paragraph" w:customStyle="1" w:styleId="kkpparagraph-1">
    <w:name w:val="kkp_paragraph-1"/>
    <w:basedOn w:val="Normal"/>
    <w:link w:val="kkpparagraph-1Char"/>
    <w:qFormat/>
    <w:rsid w:val="00FB5CEC"/>
    <w:pPr>
      <w:spacing w:before="120" w:after="0" w:line="360" w:lineRule="auto"/>
      <w:ind w:firstLine="680"/>
      <w:jc w:val="both"/>
    </w:pPr>
    <w:rPr>
      <w:rFonts w:cs="Arial"/>
      <w:sz w:val="24"/>
    </w:rPr>
  </w:style>
  <w:style w:type="numbering" w:customStyle="1" w:styleId="kkplevel">
    <w:name w:val="kkp_level"/>
    <w:uiPriority w:val="99"/>
    <w:rsid w:val="00491096"/>
    <w:pPr>
      <w:numPr>
        <w:numId w:val="3"/>
      </w:numPr>
    </w:pPr>
  </w:style>
  <w:style w:type="character" w:customStyle="1" w:styleId="kkpparagraph-1Char">
    <w:name w:val="kkp_paragraph-1 Char"/>
    <w:basedOn w:val="DefaultParagraphFont"/>
    <w:link w:val="kkpparagraph-1"/>
    <w:rsid w:val="00FB5CEC"/>
    <w:rPr>
      <w:rFonts w:ascii="Times New Roman" w:hAnsi="Times New Roman" w:cs="Arial"/>
      <w:sz w:val="24"/>
    </w:rPr>
  </w:style>
  <w:style w:type="paragraph" w:customStyle="1" w:styleId="kkpbablist">
    <w:name w:val="kkp_bab_list"/>
    <w:link w:val="kkpbablistChar"/>
    <w:autoRedefine/>
    <w:qFormat/>
    <w:rsid w:val="00693908"/>
    <w:pPr>
      <w:numPr>
        <w:numId w:val="30"/>
      </w:numPr>
    </w:pPr>
    <w:rPr>
      <w:rFonts w:ascii="Arial" w:eastAsiaTheme="majorEastAsia" w:hAnsi="Arial" w:cstheme="majorBidi"/>
      <w:b/>
      <w:szCs w:val="32"/>
    </w:rPr>
  </w:style>
  <w:style w:type="paragraph" w:customStyle="1" w:styleId="kkpparagraphbablist">
    <w:name w:val="kkp_paragraph_bab_list"/>
    <w:basedOn w:val="kkpparagraph-1"/>
    <w:link w:val="kkpparagraphbablistChar"/>
    <w:autoRedefine/>
    <w:qFormat/>
    <w:rsid w:val="00110809"/>
    <w:pPr>
      <w:spacing w:after="120"/>
      <w:ind w:left="1474" w:firstLine="0"/>
    </w:pPr>
  </w:style>
  <w:style w:type="character" w:customStyle="1" w:styleId="kkpbablistChar">
    <w:name w:val="kkp_bab_list Char"/>
    <w:basedOn w:val="DefaultParagraphFont"/>
    <w:link w:val="kkpbablist"/>
    <w:rsid w:val="00693908"/>
    <w:rPr>
      <w:rFonts w:ascii="Arial" w:eastAsiaTheme="majorEastAsia" w:hAnsi="Arial" w:cstheme="majorBidi"/>
      <w:b/>
      <w:szCs w:val="32"/>
    </w:rPr>
  </w:style>
  <w:style w:type="paragraph" w:styleId="TOC1">
    <w:name w:val="toc 1"/>
    <w:basedOn w:val="Normal"/>
    <w:next w:val="Normal"/>
    <w:link w:val="TOC1Char"/>
    <w:autoRedefine/>
    <w:uiPriority w:val="39"/>
    <w:unhideWhenUsed/>
    <w:rsid w:val="005026ED"/>
    <w:pPr>
      <w:tabs>
        <w:tab w:val="right" w:leader="dot" w:pos="7928"/>
      </w:tabs>
      <w:spacing w:after="0" w:line="360" w:lineRule="auto"/>
      <w:contextualSpacing/>
    </w:pPr>
  </w:style>
  <w:style w:type="character" w:customStyle="1" w:styleId="kkpparagraphbablistChar">
    <w:name w:val="kkp_paragraph_bab_list Char"/>
    <w:basedOn w:val="kkpparagraph-1Char"/>
    <w:link w:val="kkpparagraphbablist"/>
    <w:rsid w:val="00110809"/>
    <w:rPr>
      <w:rFonts w:ascii="Arial" w:hAnsi="Arial" w:cs="Arial"/>
      <w:sz w:val="24"/>
    </w:rPr>
  </w:style>
  <w:style w:type="paragraph" w:styleId="TOC3">
    <w:name w:val="toc 3"/>
    <w:basedOn w:val="Normal"/>
    <w:next w:val="kkpheading-4"/>
    <w:link w:val="TOC3Char"/>
    <w:autoRedefine/>
    <w:uiPriority w:val="39"/>
    <w:unhideWhenUsed/>
    <w:rsid w:val="00A46C71"/>
    <w:pPr>
      <w:spacing w:after="0" w:line="360" w:lineRule="auto"/>
      <w:ind w:left="1701"/>
    </w:pPr>
  </w:style>
  <w:style w:type="paragraph" w:styleId="TOCHeading">
    <w:name w:val="TOC Heading"/>
    <w:basedOn w:val="Heading1"/>
    <w:next w:val="Normal"/>
    <w:uiPriority w:val="39"/>
    <w:unhideWhenUsed/>
    <w:qFormat/>
    <w:rsid w:val="005C6380"/>
    <w:pPr>
      <w:outlineLvl w:val="9"/>
    </w:pPr>
    <w:rPr>
      <w:lang w:val="en-US" w:eastAsia="en-US"/>
    </w:rPr>
  </w:style>
  <w:style w:type="paragraph" w:styleId="TOC2">
    <w:name w:val="toc 2"/>
    <w:basedOn w:val="Normal"/>
    <w:next w:val="Normal"/>
    <w:autoRedefine/>
    <w:uiPriority w:val="39"/>
    <w:unhideWhenUsed/>
    <w:rsid w:val="00A46C71"/>
    <w:pPr>
      <w:spacing w:after="0" w:line="360" w:lineRule="auto"/>
      <w:ind w:left="1021"/>
    </w:pPr>
    <w:rPr>
      <w:rFonts w:cs="Times New Roman"/>
      <w:lang w:val="en-US" w:eastAsia="en-US"/>
    </w:rPr>
  </w:style>
  <w:style w:type="paragraph" w:styleId="TOC9">
    <w:name w:val="toc 9"/>
    <w:basedOn w:val="Normal"/>
    <w:next w:val="Normal"/>
    <w:autoRedefine/>
    <w:uiPriority w:val="39"/>
    <w:semiHidden/>
    <w:unhideWhenUsed/>
    <w:rsid w:val="00BD137E"/>
    <w:pPr>
      <w:spacing w:after="100"/>
      <w:ind w:left="1760"/>
    </w:pPr>
  </w:style>
  <w:style w:type="paragraph" w:styleId="Title">
    <w:name w:val="Title"/>
    <w:basedOn w:val="Normal"/>
    <w:next w:val="Normal"/>
    <w:link w:val="TitleChar"/>
    <w:uiPriority w:val="10"/>
    <w:qFormat/>
    <w:rsid w:val="00416ADE"/>
    <w:pPr>
      <w:spacing w:after="0" w:line="240" w:lineRule="auto"/>
      <w:contextualSpacing/>
      <w:jc w:val="center"/>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416ADE"/>
    <w:rPr>
      <w:rFonts w:ascii="Times New Roman" w:eastAsiaTheme="majorEastAsia" w:hAnsi="Times New Roman" w:cstheme="majorBidi"/>
      <w:spacing w:val="-10"/>
      <w:kern w:val="28"/>
      <w:sz w:val="32"/>
      <w:szCs w:val="56"/>
    </w:rPr>
  </w:style>
  <w:style w:type="paragraph" w:styleId="Subtitle">
    <w:name w:val="Subtitle"/>
    <w:basedOn w:val="Normal"/>
    <w:next w:val="Normal"/>
    <w:link w:val="SubtitleChar"/>
    <w:uiPriority w:val="11"/>
    <w:qFormat/>
    <w:rsid w:val="00A42EB7"/>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A42EB7"/>
    <w:rPr>
      <w:color w:val="5A5A5A" w:themeColor="text1" w:themeTint="A5"/>
      <w:spacing w:val="15"/>
    </w:rPr>
  </w:style>
  <w:style w:type="paragraph" w:customStyle="1" w:styleId="kkpparagraph-2">
    <w:name w:val="kkp_paragraph-2"/>
    <w:basedOn w:val="kkpparagraph-1"/>
    <w:link w:val="kkpparagraph-2Char"/>
    <w:qFormat/>
    <w:rsid w:val="007D355B"/>
    <w:pPr>
      <w:ind w:left="680"/>
    </w:pPr>
  </w:style>
  <w:style w:type="paragraph" w:customStyle="1" w:styleId="kkplistabc">
    <w:name w:val="kkp_list_abc"/>
    <w:basedOn w:val="kkpheading-abc"/>
    <w:link w:val="kkplistabcChar"/>
    <w:qFormat/>
    <w:rsid w:val="00421579"/>
  </w:style>
  <w:style w:type="character" w:customStyle="1" w:styleId="kkpparagraph-2Char">
    <w:name w:val="kkp_paragraph-2 Char"/>
    <w:basedOn w:val="kkpparagraph-1Char"/>
    <w:link w:val="kkpparagraph-2"/>
    <w:rsid w:val="007D355B"/>
    <w:rPr>
      <w:rFonts w:ascii="Arial" w:hAnsi="Arial" w:cs="Arial"/>
      <w:sz w:val="24"/>
    </w:rPr>
  </w:style>
  <w:style w:type="character" w:customStyle="1" w:styleId="kkplistabcChar">
    <w:name w:val="kkp_list_abc Char"/>
    <w:basedOn w:val="kkpheading-abcChar"/>
    <w:link w:val="kkplistabc"/>
    <w:rsid w:val="00421579"/>
    <w:rPr>
      <w:rFonts w:ascii="Arial" w:hAnsi="Arial"/>
      <w:sz w:val="24"/>
    </w:rPr>
  </w:style>
  <w:style w:type="paragraph" w:customStyle="1" w:styleId="Halaman">
    <w:name w:val="Halaman"/>
    <w:basedOn w:val="kkpheading-1"/>
    <w:link w:val="HalamanChar"/>
    <w:qFormat/>
    <w:rsid w:val="00AD7D4F"/>
    <w:pPr>
      <w:numPr>
        <w:ilvl w:val="6"/>
        <w:numId w:val="29"/>
      </w:numPr>
      <w:spacing w:after="240"/>
    </w:pPr>
    <w:rPr>
      <w:rFonts w:cs="Arial"/>
      <w:bCs/>
    </w:rPr>
  </w:style>
  <w:style w:type="character" w:customStyle="1" w:styleId="TOC1Char">
    <w:name w:val="TOC 1 Char"/>
    <w:basedOn w:val="DefaultParagraphFont"/>
    <w:link w:val="TOC1"/>
    <w:uiPriority w:val="39"/>
    <w:rsid w:val="005026ED"/>
    <w:rPr>
      <w:rFonts w:ascii="Times New Roman" w:hAnsi="Times New Roman"/>
      <w:sz w:val="28"/>
    </w:rPr>
  </w:style>
  <w:style w:type="character" w:customStyle="1" w:styleId="HalamanChar">
    <w:name w:val="Halaman Char"/>
    <w:basedOn w:val="DefaultParagraphFont"/>
    <w:link w:val="Halaman"/>
    <w:rsid w:val="00AD7D4F"/>
    <w:rPr>
      <w:rFonts w:ascii="Arial" w:eastAsiaTheme="majorEastAsia" w:hAnsi="Arial" w:cs="Arial"/>
      <w:b/>
      <w:bCs/>
      <w:szCs w:val="32"/>
    </w:rPr>
  </w:style>
  <w:style w:type="character" w:customStyle="1" w:styleId="TOC3Char">
    <w:name w:val="TOC 3 Char"/>
    <w:basedOn w:val="kkpheading-3Char"/>
    <w:link w:val="TOC3"/>
    <w:uiPriority w:val="39"/>
    <w:rsid w:val="00A46C71"/>
    <w:rPr>
      <w:rFonts w:ascii="Arial" w:hAnsi="Arial" w:cs="Times New Roman"/>
      <w:b w:val="0"/>
      <w:sz w:val="24"/>
    </w:rPr>
  </w:style>
  <w:style w:type="character" w:styleId="CommentReference">
    <w:name w:val="annotation reference"/>
    <w:basedOn w:val="DefaultParagraphFont"/>
    <w:uiPriority w:val="99"/>
    <w:semiHidden/>
    <w:unhideWhenUsed/>
    <w:rsid w:val="00112F54"/>
    <w:rPr>
      <w:sz w:val="16"/>
      <w:szCs w:val="16"/>
    </w:rPr>
  </w:style>
  <w:style w:type="paragraph" w:styleId="CommentText">
    <w:name w:val="annotation text"/>
    <w:basedOn w:val="Normal"/>
    <w:link w:val="CommentTextChar"/>
    <w:uiPriority w:val="99"/>
    <w:unhideWhenUsed/>
    <w:rsid w:val="00112F54"/>
    <w:pPr>
      <w:spacing w:line="240" w:lineRule="auto"/>
    </w:pPr>
    <w:rPr>
      <w:sz w:val="20"/>
      <w:szCs w:val="20"/>
    </w:rPr>
  </w:style>
  <w:style w:type="character" w:customStyle="1" w:styleId="CommentTextChar">
    <w:name w:val="Comment Text Char"/>
    <w:basedOn w:val="DefaultParagraphFont"/>
    <w:link w:val="CommentText"/>
    <w:uiPriority w:val="99"/>
    <w:rsid w:val="00112F54"/>
    <w:rPr>
      <w:sz w:val="20"/>
      <w:szCs w:val="20"/>
    </w:rPr>
  </w:style>
  <w:style w:type="paragraph" w:styleId="CommentSubject">
    <w:name w:val="annotation subject"/>
    <w:basedOn w:val="CommentText"/>
    <w:next w:val="CommentText"/>
    <w:link w:val="CommentSubjectChar"/>
    <w:uiPriority w:val="99"/>
    <w:semiHidden/>
    <w:unhideWhenUsed/>
    <w:rsid w:val="00112F54"/>
    <w:rPr>
      <w:b/>
      <w:bCs/>
    </w:rPr>
  </w:style>
  <w:style w:type="character" w:customStyle="1" w:styleId="CommentSubjectChar">
    <w:name w:val="Comment Subject Char"/>
    <w:basedOn w:val="CommentTextChar"/>
    <w:link w:val="CommentSubject"/>
    <w:uiPriority w:val="99"/>
    <w:semiHidden/>
    <w:rsid w:val="00112F54"/>
    <w:rPr>
      <w:b/>
      <w:bCs/>
      <w:sz w:val="20"/>
      <w:szCs w:val="20"/>
    </w:rPr>
  </w:style>
  <w:style w:type="character" w:styleId="UnresolvedMention">
    <w:name w:val="Unresolved Mention"/>
    <w:basedOn w:val="DefaultParagraphFont"/>
    <w:uiPriority w:val="99"/>
    <w:semiHidden/>
    <w:unhideWhenUsed/>
    <w:rsid w:val="00112F54"/>
    <w:rPr>
      <w:color w:val="605E5C"/>
      <w:shd w:val="clear" w:color="auto" w:fill="E1DFDD"/>
    </w:rPr>
  </w:style>
  <w:style w:type="paragraph" w:styleId="Caption">
    <w:name w:val="caption"/>
    <w:next w:val="kkpheading-2"/>
    <w:uiPriority w:val="35"/>
    <w:unhideWhenUsed/>
    <w:qFormat/>
    <w:rsid w:val="00D464D3"/>
    <w:pPr>
      <w:spacing w:after="480" w:line="360" w:lineRule="auto"/>
      <w:jc w:val="center"/>
    </w:pPr>
    <w:rPr>
      <w:rFonts w:ascii="Arial" w:eastAsiaTheme="majorEastAsia" w:hAnsi="Arial" w:cstheme="majorBidi"/>
      <w:iCs/>
      <w:szCs w:val="18"/>
    </w:rPr>
  </w:style>
  <w:style w:type="paragraph" w:styleId="TableofFigures">
    <w:name w:val="table of figures"/>
    <w:basedOn w:val="Normal"/>
    <w:next w:val="Normal"/>
    <w:uiPriority w:val="99"/>
    <w:unhideWhenUsed/>
    <w:rsid w:val="0056068C"/>
    <w:pPr>
      <w:spacing w:after="0"/>
    </w:pPr>
  </w:style>
  <w:style w:type="character" w:styleId="IntenseReference">
    <w:name w:val="Intense Reference"/>
    <w:basedOn w:val="kkpheading-2Char"/>
    <w:uiPriority w:val="32"/>
    <w:qFormat/>
    <w:rsid w:val="00375669"/>
    <w:rPr>
      <w:rFonts w:ascii="Arial" w:eastAsiaTheme="majorEastAsia" w:hAnsi="Arial" w:cstheme="majorBidi"/>
      <w:b w:val="0"/>
      <w:bCs/>
      <w:smallCaps/>
      <w:color w:val="auto"/>
      <w:spacing w:val="5"/>
      <w:sz w:val="22"/>
      <w:szCs w:val="32"/>
    </w:rPr>
  </w:style>
  <w:style w:type="paragraph" w:customStyle="1" w:styleId="GambardanTabel">
    <w:name w:val="Gambar dan Tabel"/>
    <w:basedOn w:val="kkplistabc"/>
    <w:link w:val="GambardanTabelChar"/>
    <w:qFormat/>
    <w:rsid w:val="00416ADE"/>
    <w:pPr>
      <w:numPr>
        <w:ilvl w:val="0"/>
        <w:numId w:val="0"/>
      </w:numPr>
      <w:jc w:val="center"/>
    </w:pPr>
    <w:rPr>
      <w:noProof/>
    </w:rPr>
  </w:style>
  <w:style w:type="paragraph" w:styleId="Bibliography">
    <w:name w:val="Bibliography"/>
    <w:basedOn w:val="Normal"/>
    <w:next w:val="Normal"/>
    <w:uiPriority w:val="37"/>
    <w:unhideWhenUsed/>
    <w:rsid w:val="00F670BD"/>
  </w:style>
  <w:style w:type="character" w:customStyle="1" w:styleId="GambardanTabelChar">
    <w:name w:val="Gambar dan Tabel Char"/>
    <w:basedOn w:val="kkplistabcChar"/>
    <w:link w:val="GambardanTabel"/>
    <w:rsid w:val="00416ADE"/>
    <w:rPr>
      <w:rFonts w:ascii="Times New Roman" w:hAnsi="Times New Roman"/>
      <w:noProof/>
      <w:sz w:val="24"/>
    </w:rPr>
  </w:style>
  <w:style w:type="character" w:styleId="LineNumber">
    <w:name w:val="line number"/>
    <w:basedOn w:val="DefaultParagraphFont"/>
    <w:uiPriority w:val="99"/>
    <w:semiHidden/>
    <w:unhideWhenUsed/>
    <w:rsid w:val="001542F7"/>
  </w:style>
  <w:style w:type="paragraph" w:customStyle="1" w:styleId="ParagrafNormal">
    <w:name w:val="Paragraf Normal"/>
    <w:basedOn w:val="Normal"/>
    <w:link w:val="ParagrafNormalChar"/>
    <w:qFormat/>
    <w:rsid w:val="009B6BAB"/>
    <w:pPr>
      <w:spacing w:line="360" w:lineRule="auto"/>
      <w:jc w:val="both"/>
    </w:pPr>
    <w:rPr>
      <w:rFonts w:cs="Times New Roman"/>
      <w:sz w:val="24"/>
    </w:rPr>
  </w:style>
  <w:style w:type="character" w:customStyle="1" w:styleId="ParagrafNormalChar">
    <w:name w:val="Paragraf Normal Char"/>
    <w:basedOn w:val="DefaultParagraphFont"/>
    <w:link w:val="ParagrafNormal"/>
    <w:rsid w:val="009B6BAB"/>
    <w:rPr>
      <w:rFonts w:ascii="Times New Roman" w:hAnsi="Times New Roman" w:cs="Times New Roman"/>
      <w:sz w:val="24"/>
    </w:rPr>
  </w:style>
  <w:style w:type="paragraph" w:styleId="BodyText">
    <w:name w:val="Body Text"/>
    <w:basedOn w:val="Normal"/>
    <w:link w:val="BodyTextChar"/>
    <w:uiPriority w:val="1"/>
    <w:qFormat/>
    <w:rsid w:val="00683DD5"/>
    <w:pPr>
      <w:widowControl w:val="0"/>
      <w:autoSpaceDE w:val="0"/>
      <w:autoSpaceDN w:val="0"/>
      <w:spacing w:after="0" w:line="240" w:lineRule="auto"/>
    </w:pPr>
    <w:rPr>
      <w:rFonts w:eastAsia="Times New Roman" w:cs="Times New Roman"/>
      <w:sz w:val="24"/>
      <w:szCs w:val="24"/>
      <w:lang w:val="id" w:eastAsia="en-US"/>
    </w:rPr>
  </w:style>
  <w:style w:type="character" w:customStyle="1" w:styleId="BodyTextChar">
    <w:name w:val="Body Text Char"/>
    <w:basedOn w:val="DefaultParagraphFont"/>
    <w:link w:val="BodyText"/>
    <w:uiPriority w:val="1"/>
    <w:rsid w:val="00683DD5"/>
    <w:rPr>
      <w:rFonts w:ascii="Times New Roman" w:eastAsia="Times New Roman" w:hAnsi="Times New Roman" w:cs="Times New Roman"/>
      <w:sz w:val="24"/>
      <w:szCs w:val="24"/>
      <w:lang w:val="id" w:eastAsia="en-US"/>
    </w:rPr>
  </w:style>
  <w:style w:type="paragraph" w:customStyle="1" w:styleId="TableParagraph">
    <w:name w:val="Table Paragraph"/>
    <w:basedOn w:val="Normal"/>
    <w:uiPriority w:val="1"/>
    <w:qFormat/>
    <w:rsid w:val="00683DD5"/>
    <w:pPr>
      <w:widowControl w:val="0"/>
      <w:autoSpaceDE w:val="0"/>
      <w:autoSpaceDN w:val="0"/>
      <w:spacing w:after="0" w:line="240" w:lineRule="auto"/>
    </w:pPr>
    <w:rPr>
      <w:rFonts w:eastAsia="Times New Roman" w:cs="Times New Roman"/>
      <w:sz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98495">
      <w:bodyDiv w:val="1"/>
      <w:marLeft w:val="0"/>
      <w:marRight w:val="0"/>
      <w:marTop w:val="0"/>
      <w:marBottom w:val="0"/>
      <w:divBdr>
        <w:top w:val="none" w:sz="0" w:space="0" w:color="auto"/>
        <w:left w:val="none" w:sz="0" w:space="0" w:color="auto"/>
        <w:bottom w:val="none" w:sz="0" w:space="0" w:color="auto"/>
        <w:right w:val="none" w:sz="0" w:space="0" w:color="auto"/>
      </w:divBdr>
    </w:div>
    <w:div w:id="218982358">
      <w:bodyDiv w:val="1"/>
      <w:marLeft w:val="0"/>
      <w:marRight w:val="0"/>
      <w:marTop w:val="0"/>
      <w:marBottom w:val="0"/>
      <w:divBdr>
        <w:top w:val="none" w:sz="0" w:space="0" w:color="auto"/>
        <w:left w:val="none" w:sz="0" w:space="0" w:color="auto"/>
        <w:bottom w:val="none" w:sz="0" w:space="0" w:color="auto"/>
        <w:right w:val="none" w:sz="0" w:space="0" w:color="auto"/>
      </w:divBdr>
    </w:div>
    <w:div w:id="353728442">
      <w:bodyDiv w:val="1"/>
      <w:marLeft w:val="0"/>
      <w:marRight w:val="0"/>
      <w:marTop w:val="0"/>
      <w:marBottom w:val="0"/>
      <w:divBdr>
        <w:top w:val="none" w:sz="0" w:space="0" w:color="auto"/>
        <w:left w:val="none" w:sz="0" w:space="0" w:color="auto"/>
        <w:bottom w:val="none" w:sz="0" w:space="0" w:color="auto"/>
        <w:right w:val="none" w:sz="0" w:space="0" w:color="auto"/>
      </w:divBdr>
    </w:div>
    <w:div w:id="370498650">
      <w:bodyDiv w:val="1"/>
      <w:marLeft w:val="0"/>
      <w:marRight w:val="0"/>
      <w:marTop w:val="0"/>
      <w:marBottom w:val="0"/>
      <w:divBdr>
        <w:top w:val="none" w:sz="0" w:space="0" w:color="auto"/>
        <w:left w:val="none" w:sz="0" w:space="0" w:color="auto"/>
        <w:bottom w:val="none" w:sz="0" w:space="0" w:color="auto"/>
        <w:right w:val="none" w:sz="0" w:space="0" w:color="auto"/>
      </w:divBdr>
    </w:div>
    <w:div w:id="479927450">
      <w:bodyDiv w:val="1"/>
      <w:marLeft w:val="0"/>
      <w:marRight w:val="0"/>
      <w:marTop w:val="0"/>
      <w:marBottom w:val="0"/>
      <w:divBdr>
        <w:top w:val="none" w:sz="0" w:space="0" w:color="auto"/>
        <w:left w:val="none" w:sz="0" w:space="0" w:color="auto"/>
        <w:bottom w:val="none" w:sz="0" w:space="0" w:color="auto"/>
        <w:right w:val="none" w:sz="0" w:space="0" w:color="auto"/>
      </w:divBdr>
    </w:div>
    <w:div w:id="538474553">
      <w:bodyDiv w:val="1"/>
      <w:marLeft w:val="0"/>
      <w:marRight w:val="0"/>
      <w:marTop w:val="0"/>
      <w:marBottom w:val="0"/>
      <w:divBdr>
        <w:top w:val="none" w:sz="0" w:space="0" w:color="auto"/>
        <w:left w:val="none" w:sz="0" w:space="0" w:color="auto"/>
        <w:bottom w:val="none" w:sz="0" w:space="0" w:color="auto"/>
        <w:right w:val="none" w:sz="0" w:space="0" w:color="auto"/>
      </w:divBdr>
    </w:div>
    <w:div w:id="658073779">
      <w:bodyDiv w:val="1"/>
      <w:marLeft w:val="0"/>
      <w:marRight w:val="0"/>
      <w:marTop w:val="0"/>
      <w:marBottom w:val="0"/>
      <w:divBdr>
        <w:top w:val="none" w:sz="0" w:space="0" w:color="auto"/>
        <w:left w:val="none" w:sz="0" w:space="0" w:color="auto"/>
        <w:bottom w:val="none" w:sz="0" w:space="0" w:color="auto"/>
        <w:right w:val="none" w:sz="0" w:space="0" w:color="auto"/>
      </w:divBdr>
    </w:div>
    <w:div w:id="664477029">
      <w:bodyDiv w:val="1"/>
      <w:marLeft w:val="0"/>
      <w:marRight w:val="0"/>
      <w:marTop w:val="0"/>
      <w:marBottom w:val="0"/>
      <w:divBdr>
        <w:top w:val="none" w:sz="0" w:space="0" w:color="auto"/>
        <w:left w:val="none" w:sz="0" w:space="0" w:color="auto"/>
        <w:bottom w:val="none" w:sz="0" w:space="0" w:color="auto"/>
        <w:right w:val="none" w:sz="0" w:space="0" w:color="auto"/>
      </w:divBdr>
    </w:div>
    <w:div w:id="685402420">
      <w:bodyDiv w:val="1"/>
      <w:marLeft w:val="0"/>
      <w:marRight w:val="0"/>
      <w:marTop w:val="0"/>
      <w:marBottom w:val="0"/>
      <w:divBdr>
        <w:top w:val="none" w:sz="0" w:space="0" w:color="auto"/>
        <w:left w:val="none" w:sz="0" w:space="0" w:color="auto"/>
        <w:bottom w:val="none" w:sz="0" w:space="0" w:color="auto"/>
        <w:right w:val="none" w:sz="0" w:space="0" w:color="auto"/>
      </w:divBdr>
    </w:div>
    <w:div w:id="688801928">
      <w:bodyDiv w:val="1"/>
      <w:marLeft w:val="0"/>
      <w:marRight w:val="0"/>
      <w:marTop w:val="0"/>
      <w:marBottom w:val="0"/>
      <w:divBdr>
        <w:top w:val="none" w:sz="0" w:space="0" w:color="auto"/>
        <w:left w:val="none" w:sz="0" w:space="0" w:color="auto"/>
        <w:bottom w:val="none" w:sz="0" w:space="0" w:color="auto"/>
        <w:right w:val="none" w:sz="0" w:space="0" w:color="auto"/>
      </w:divBdr>
    </w:div>
    <w:div w:id="753355471">
      <w:bodyDiv w:val="1"/>
      <w:marLeft w:val="0"/>
      <w:marRight w:val="0"/>
      <w:marTop w:val="0"/>
      <w:marBottom w:val="0"/>
      <w:divBdr>
        <w:top w:val="none" w:sz="0" w:space="0" w:color="auto"/>
        <w:left w:val="none" w:sz="0" w:space="0" w:color="auto"/>
        <w:bottom w:val="none" w:sz="0" w:space="0" w:color="auto"/>
        <w:right w:val="none" w:sz="0" w:space="0" w:color="auto"/>
      </w:divBdr>
    </w:div>
    <w:div w:id="895315876">
      <w:bodyDiv w:val="1"/>
      <w:marLeft w:val="0"/>
      <w:marRight w:val="0"/>
      <w:marTop w:val="0"/>
      <w:marBottom w:val="0"/>
      <w:divBdr>
        <w:top w:val="none" w:sz="0" w:space="0" w:color="auto"/>
        <w:left w:val="none" w:sz="0" w:space="0" w:color="auto"/>
        <w:bottom w:val="none" w:sz="0" w:space="0" w:color="auto"/>
        <w:right w:val="none" w:sz="0" w:space="0" w:color="auto"/>
      </w:divBdr>
    </w:div>
    <w:div w:id="944767714">
      <w:bodyDiv w:val="1"/>
      <w:marLeft w:val="0"/>
      <w:marRight w:val="0"/>
      <w:marTop w:val="0"/>
      <w:marBottom w:val="0"/>
      <w:divBdr>
        <w:top w:val="none" w:sz="0" w:space="0" w:color="auto"/>
        <w:left w:val="none" w:sz="0" w:space="0" w:color="auto"/>
        <w:bottom w:val="none" w:sz="0" w:space="0" w:color="auto"/>
        <w:right w:val="none" w:sz="0" w:space="0" w:color="auto"/>
      </w:divBdr>
    </w:div>
    <w:div w:id="992835094">
      <w:bodyDiv w:val="1"/>
      <w:marLeft w:val="0"/>
      <w:marRight w:val="0"/>
      <w:marTop w:val="0"/>
      <w:marBottom w:val="0"/>
      <w:divBdr>
        <w:top w:val="none" w:sz="0" w:space="0" w:color="auto"/>
        <w:left w:val="none" w:sz="0" w:space="0" w:color="auto"/>
        <w:bottom w:val="none" w:sz="0" w:space="0" w:color="auto"/>
        <w:right w:val="none" w:sz="0" w:space="0" w:color="auto"/>
      </w:divBdr>
    </w:div>
    <w:div w:id="1009258499">
      <w:bodyDiv w:val="1"/>
      <w:marLeft w:val="0"/>
      <w:marRight w:val="0"/>
      <w:marTop w:val="0"/>
      <w:marBottom w:val="0"/>
      <w:divBdr>
        <w:top w:val="none" w:sz="0" w:space="0" w:color="auto"/>
        <w:left w:val="none" w:sz="0" w:space="0" w:color="auto"/>
        <w:bottom w:val="none" w:sz="0" w:space="0" w:color="auto"/>
        <w:right w:val="none" w:sz="0" w:space="0" w:color="auto"/>
      </w:divBdr>
    </w:div>
    <w:div w:id="1055353904">
      <w:bodyDiv w:val="1"/>
      <w:marLeft w:val="0"/>
      <w:marRight w:val="0"/>
      <w:marTop w:val="0"/>
      <w:marBottom w:val="0"/>
      <w:divBdr>
        <w:top w:val="none" w:sz="0" w:space="0" w:color="auto"/>
        <w:left w:val="none" w:sz="0" w:space="0" w:color="auto"/>
        <w:bottom w:val="none" w:sz="0" w:space="0" w:color="auto"/>
        <w:right w:val="none" w:sz="0" w:space="0" w:color="auto"/>
      </w:divBdr>
    </w:div>
    <w:div w:id="1065297560">
      <w:bodyDiv w:val="1"/>
      <w:marLeft w:val="0"/>
      <w:marRight w:val="0"/>
      <w:marTop w:val="0"/>
      <w:marBottom w:val="0"/>
      <w:divBdr>
        <w:top w:val="none" w:sz="0" w:space="0" w:color="auto"/>
        <w:left w:val="none" w:sz="0" w:space="0" w:color="auto"/>
        <w:bottom w:val="none" w:sz="0" w:space="0" w:color="auto"/>
        <w:right w:val="none" w:sz="0" w:space="0" w:color="auto"/>
      </w:divBdr>
    </w:div>
    <w:div w:id="1084650336">
      <w:bodyDiv w:val="1"/>
      <w:marLeft w:val="0"/>
      <w:marRight w:val="0"/>
      <w:marTop w:val="0"/>
      <w:marBottom w:val="0"/>
      <w:divBdr>
        <w:top w:val="none" w:sz="0" w:space="0" w:color="auto"/>
        <w:left w:val="none" w:sz="0" w:space="0" w:color="auto"/>
        <w:bottom w:val="none" w:sz="0" w:space="0" w:color="auto"/>
        <w:right w:val="none" w:sz="0" w:space="0" w:color="auto"/>
      </w:divBdr>
    </w:div>
    <w:div w:id="1172840801">
      <w:bodyDiv w:val="1"/>
      <w:marLeft w:val="0"/>
      <w:marRight w:val="0"/>
      <w:marTop w:val="0"/>
      <w:marBottom w:val="0"/>
      <w:divBdr>
        <w:top w:val="none" w:sz="0" w:space="0" w:color="auto"/>
        <w:left w:val="none" w:sz="0" w:space="0" w:color="auto"/>
        <w:bottom w:val="none" w:sz="0" w:space="0" w:color="auto"/>
        <w:right w:val="none" w:sz="0" w:space="0" w:color="auto"/>
      </w:divBdr>
    </w:div>
    <w:div w:id="1174609309">
      <w:bodyDiv w:val="1"/>
      <w:marLeft w:val="0"/>
      <w:marRight w:val="0"/>
      <w:marTop w:val="0"/>
      <w:marBottom w:val="0"/>
      <w:divBdr>
        <w:top w:val="none" w:sz="0" w:space="0" w:color="auto"/>
        <w:left w:val="none" w:sz="0" w:space="0" w:color="auto"/>
        <w:bottom w:val="none" w:sz="0" w:space="0" w:color="auto"/>
        <w:right w:val="none" w:sz="0" w:space="0" w:color="auto"/>
      </w:divBdr>
    </w:div>
    <w:div w:id="1387147831">
      <w:bodyDiv w:val="1"/>
      <w:marLeft w:val="0"/>
      <w:marRight w:val="0"/>
      <w:marTop w:val="0"/>
      <w:marBottom w:val="0"/>
      <w:divBdr>
        <w:top w:val="none" w:sz="0" w:space="0" w:color="auto"/>
        <w:left w:val="none" w:sz="0" w:space="0" w:color="auto"/>
        <w:bottom w:val="none" w:sz="0" w:space="0" w:color="auto"/>
        <w:right w:val="none" w:sz="0" w:space="0" w:color="auto"/>
      </w:divBdr>
    </w:div>
    <w:div w:id="1423791906">
      <w:bodyDiv w:val="1"/>
      <w:marLeft w:val="0"/>
      <w:marRight w:val="0"/>
      <w:marTop w:val="0"/>
      <w:marBottom w:val="0"/>
      <w:divBdr>
        <w:top w:val="none" w:sz="0" w:space="0" w:color="auto"/>
        <w:left w:val="none" w:sz="0" w:space="0" w:color="auto"/>
        <w:bottom w:val="none" w:sz="0" w:space="0" w:color="auto"/>
        <w:right w:val="none" w:sz="0" w:space="0" w:color="auto"/>
      </w:divBdr>
    </w:div>
    <w:div w:id="1429884553">
      <w:bodyDiv w:val="1"/>
      <w:marLeft w:val="0"/>
      <w:marRight w:val="0"/>
      <w:marTop w:val="0"/>
      <w:marBottom w:val="0"/>
      <w:divBdr>
        <w:top w:val="none" w:sz="0" w:space="0" w:color="auto"/>
        <w:left w:val="none" w:sz="0" w:space="0" w:color="auto"/>
        <w:bottom w:val="none" w:sz="0" w:space="0" w:color="auto"/>
        <w:right w:val="none" w:sz="0" w:space="0" w:color="auto"/>
      </w:divBdr>
    </w:div>
    <w:div w:id="1441560982">
      <w:bodyDiv w:val="1"/>
      <w:marLeft w:val="0"/>
      <w:marRight w:val="0"/>
      <w:marTop w:val="0"/>
      <w:marBottom w:val="0"/>
      <w:divBdr>
        <w:top w:val="none" w:sz="0" w:space="0" w:color="auto"/>
        <w:left w:val="none" w:sz="0" w:space="0" w:color="auto"/>
        <w:bottom w:val="none" w:sz="0" w:space="0" w:color="auto"/>
        <w:right w:val="none" w:sz="0" w:space="0" w:color="auto"/>
      </w:divBdr>
    </w:div>
    <w:div w:id="1460799483">
      <w:bodyDiv w:val="1"/>
      <w:marLeft w:val="0"/>
      <w:marRight w:val="0"/>
      <w:marTop w:val="0"/>
      <w:marBottom w:val="0"/>
      <w:divBdr>
        <w:top w:val="none" w:sz="0" w:space="0" w:color="auto"/>
        <w:left w:val="none" w:sz="0" w:space="0" w:color="auto"/>
        <w:bottom w:val="none" w:sz="0" w:space="0" w:color="auto"/>
        <w:right w:val="none" w:sz="0" w:space="0" w:color="auto"/>
      </w:divBdr>
    </w:div>
    <w:div w:id="1466504866">
      <w:bodyDiv w:val="1"/>
      <w:marLeft w:val="0"/>
      <w:marRight w:val="0"/>
      <w:marTop w:val="0"/>
      <w:marBottom w:val="0"/>
      <w:divBdr>
        <w:top w:val="none" w:sz="0" w:space="0" w:color="auto"/>
        <w:left w:val="none" w:sz="0" w:space="0" w:color="auto"/>
        <w:bottom w:val="none" w:sz="0" w:space="0" w:color="auto"/>
        <w:right w:val="none" w:sz="0" w:space="0" w:color="auto"/>
      </w:divBdr>
    </w:div>
    <w:div w:id="1488978417">
      <w:bodyDiv w:val="1"/>
      <w:marLeft w:val="0"/>
      <w:marRight w:val="0"/>
      <w:marTop w:val="0"/>
      <w:marBottom w:val="0"/>
      <w:divBdr>
        <w:top w:val="none" w:sz="0" w:space="0" w:color="auto"/>
        <w:left w:val="none" w:sz="0" w:space="0" w:color="auto"/>
        <w:bottom w:val="none" w:sz="0" w:space="0" w:color="auto"/>
        <w:right w:val="none" w:sz="0" w:space="0" w:color="auto"/>
      </w:divBdr>
    </w:div>
    <w:div w:id="1502550830">
      <w:bodyDiv w:val="1"/>
      <w:marLeft w:val="0"/>
      <w:marRight w:val="0"/>
      <w:marTop w:val="0"/>
      <w:marBottom w:val="0"/>
      <w:divBdr>
        <w:top w:val="none" w:sz="0" w:space="0" w:color="auto"/>
        <w:left w:val="none" w:sz="0" w:space="0" w:color="auto"/>
        <w:bottom w:val="none" w:sz="0" w:space="0" w:color="auto"/>
        <w:right w:val="none" w:sz="0" w:space="0" w:color="auto"/>
      </w:divBdr>
    </w:div>
    <w:div w:id="1527055688">
      <w:bodyDiv w:val="1"/>
      <w:marLeft w:val="0"/>
      <w:marRight w:val="0"/>
      <w:marTop w:val="0"/>
      <w:marBottom w:val="0"/>
      <w:divBdr>
        <w:top w:val="none" w:sz="0" w:space="0" w:color="auto"/>
        <w:left w:val="none" w:sz="0" w:space="0" w:color="auto"/>
        <w:bottom w:val="none" w:sz="0" w:space="0" w:color="auto"/>
        <w:right w:val="none" w:sz="0" w:space="0" w:color="auto"/>
      </w:divBdr>
    </w:div>
    <w:div w:id="1616476270">
      <w:bodyDiv w:val="1"/>
      <w:marLeft w:val="0"/>
      <w:marRight w:val="0"/>
      <w:marTop w:val="0"/>
      <w:marBottom w:val="0"/>
      <w:divBdr>
        <w:top w:val="none" w:sz="0" w:space="0" w:color="auto"/>
        <w:left w:val="none" w:sz="0" w:space="0" w:color="auto"/>
        <w:bottom w:val="none" w:sz="0" w:space="0" w:color="auto"/>
        <w:right w:val="none" w:sz="0" w:space="0" w:color="auto"/>
      </w:divBdr>
    </w:div>
    <w:div w:id="1619531470">
      <w:bodyDiv w:val="1"/>
      <w:marLeft w:val="0"/>
      <w:marRight w:val="0"/>
      <w:marTop w:val="0"/>
      <w:marBottom w:val="0"/>
      <w:divBdr>
        <w:top w:val="none" w:sz="0" w:space="0" w:color="auto"/>
        <w:left w:val="none" w:sz="0" w:space="0" w:color="auto"/>
        <w:bottom w:val="none" w:sz="0" w:space="0" w:color="auto"/>
        <w:right w:val="none" w:sz="0" w:space="0" w:color="auto"/>
      </w:divBdr>
    </w:div>
    <w:div w:id="1630623606">
      <w:bodyDiv w:val="1"/>
      <w:marLeft w:val="0"/>
      <w:marRight w:val="0"/>
      <w:marTop w:val="0"/>
      <w:marBottom w:val="0"/>
      <w:divBdr>
        <w:top w:val="none" w:sz="0" w:space="0" w:color="auto"/>
        <w:left w:val="none" w:sz="0" w:space="0" w:color="auto"/>
        <w:bottom w:val="none" w:sz="0" w:space="0" w:color="auto"/>
        <w:right w:val="none" w:sz="0" w:space="0" w:color="auto"/>
      </w:divBdr>
    </w:div>
    <w:div w:id="1645889173">
      <w:bodyDiv w:val="1"/>
      <w:marLeft w:val="0"/>
      <w:marRight w:val="0"/>
      <w:marTop w:val="0"/>
      <w:marBottom w:val="0"/>
      <w:divBdr>
        <w:top w:val="none" w:sz="0" w:space="0" w:color="auto"/>
        <w:left w:val="none" w:sz="0" w:space="0" w:color="auto"/>
        <w:bottom w:val="none" w:sz="0" w:space="0" w:color="auto"/>
        <w:right w:val="none" w:sz="0" w:space="0" w:color="auto"/>
      </w:divBdr>
    </w:div>
    <w:div w:id="1729305846">
      <w:bodyDiv w:val="1"/>
      <w:marLeft w:val="0"/>
      <w:marRight w:val="0"/>
      <w:marTop w:val="0"/>
      <w:marBottom w:val="0"/>
      <w:divBdr>
        <w:top w:val="none" w:sz="0" w:space="0" w:color="auto"/>
        <w:left w:val="none" w:sz="0" w:space="0" w:color="auto"/>
        <w:bottom w:val="none" w:sz="0" w:space="0" w:color="auto"/>
        <w:right w:val="none" w:sz="0" w:space="0" w:color="auto"/>
      </w:divBdr>
    </w:div>
    <w:div w:id="1780296238">
      <w:bodyDiv w:val="1"/>
      <w:marLeft w:val="0"/>
      <w:marRight w:val="0"/>
      <w:marTop w:val="0"/>
      <w:marBottom w:val="0"/>
      <w:divBdr>
        <w:top w:val="none" w:sz="0" w:space="0" w:color="auto"/>
        <w:left w:val="none" w:sz="0" w:space="0" w:color="auto"/>
        <w:bottom w:val="none" w:sz="0" w:space="0" w:color="auto"/>
        <w:right w:val="none" w:sz="0" w:space="0" w:color="auto"/>
      </w:divBdr>
    </w:div>
    <w:div w:id="1801680532">
      <w:bodyDiv w:val="1"/>
      <w:marLeft w:val="0"/>
      <w:marRight w:val="0"/>
      <w:marTop w:val="0"/>
      <w:marBottom w:val="0"/>
      <w:divBdr>
        <w:top w:val="none" w:sz="0" w:space="0" w:color="auto"/>
        <w:left w:val="none" w:sz="0" w:space="0" w:color="auto"/>
        <w:bottom w:val="none" w:sz="0" w:space="0" w:color="auto"/>
        <w:right w:val="none" w:sz="0" w:space="0" w:color="auto"/>
      </w:divBdr>
    </w:div>
    <w:div w:id="1827090977">
      <w:bodyDiv w:val="1"/>
      <w:marLeft w:val="0"/>
      <w:marRight w:val="0"/>
      <w:marTop w:val="0"/>
      <w:marBottom w:val="0"/>
      <w:divBdr>
        <w:top w:val="none" w:sz="0" w:space="0" w:color="auto"/>
        <w:left w:val="none" w:sz="0" w:space="0" w:color="auto"/>
        <w:bottom w:val="none" w:sz="0" w:space="0" w:color="auto"/>
        <w:right w:val="none" w:sz="0" w:space="0" w:color="auto"/>
      </w:divBdr>
    </w:div>
    <w:div w:id="1918708013">
      <w:bodyDiv w:val="1"/>
      <w:marLeft w:val="0"/>
      <w:marRight w:val="0"/>
      <w:marTop w:val="0"/>
      <w:marBottom w:val="0"/>
      <w:divBdr>
        <w:top w:val="none" w:sz="0" w:space="0" w:color="auto"/>
        <w:left w:val="none" w:sz="0" w:space="0" w:color="auto"/>
        <w:bottom w:val="none" w:sz="0" w:space="0" w:color="auto"/>
        <w:right w:val="none" w:sz="0" w:space="0" w:color="auto"/>
      </w:divBdr>
    </w:div>
    <w:div w:id="1988898589">
      <w:bodyDiv w:val="1"/>
      <w:marLeft w:val="0"/>
      <w:marRight w:val="0"/>
      <w:marTop w:val="0"/>
      <w:marBottom w:val="0"/>
      <w:divBdr>
        <w:top w:val="none" w:sz="0" w:space="0" w:color="auto"/>
        <w:left w:val="none" w:sz="0" w:space="0" w:color="auto"/>
        <w:bottom w:val="none" w:sz="0" w:space="0" w:color="auto"/>
        <w:right w:val="none" w:sz="0" w:space="0" w:color="auto"/>
      </w:divBdr>
    </w:div>
    <w:div w:id="2010670317">
      <w:bodyDiv w:val="1"/>
      <w:marLeft w:val="0"/>
      <w:marRight w:val="0"/>
      <w:marTop w:val="0"/>
      <w:marBottom w:val="0"/>
      <w:divBdr>
        <w:top w:val="none" w:sz="0" w:space="0" w:color="auto"/>
        <w:left w:val="none" w:sz="0" w:space="0" w:color="auto"/>
        <w:bottom w:val="none" w:sz="0" w:space="0" w:color="auto"/>
        <w:right w:val="none" w:sz="0" w:space="0" w:color="auto"/>
      </w:divBdr>
    </w:div>
    <w:div w:id="2079008615">
      <w:bodyDiv w:val="1"/>
      <w:marLeft w:val="0"/>
      <w:marRight w:val="0"/>
      <w:marTop w:val="0"/>
      <w:marBottom w:val="0"/>
      <w:divBdr>
        <w:top w:val="none" w:sz="0" w:space="0" w:color="auto"/>
        <w:left w:val="none" w:sz="0" w:space="0" w:color="auto"/>
        <w:bottom w:val="none" w:sz="0" w:space="0" w:color="auto"/>
        <w:right w:val="none" w:sz="0" w:space="0" w:color="auto"/>
      </w:divBdr>
    </w:div>
    <w:div w:id="212372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2.png"/><Relationship Id="rId53" Type="http://schemas.openxmlformats.org/officeDocument/2006/relationships/image" Target="media/image39.png"/><Relationship Id="rId58" Type="http://schemas.openxmlformats.org/officeDocument/2006/relationships/image" Target="media/image44.jpeg"/><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2.jpe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png"/><Relationship Id="rId59"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header" Target="header3.xml"/><Relationship Id="rId54" Type="http://schemas.openxmlformats.org/officeDocument/2006/relationships/image" Target="media/image4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3.jpeg"/><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header" Target="header4.xm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b20</b:Tag>
    <b:SourceType>DocumentFromInternetSite</b:SourceType>
    <b:Guid>{9FADACA4-5168-451D-8B8F-A91846F395C8}</b:Guid>
    <b:Year>2020</b:Year>
    <b:Author>
      <b:Author>
        <b:NameList>
          <b:Person>
            <b:Last>Albert Verasius Dian Sano</b:Last>
            <b:First>S.T.,</b:First>
            <b:Middle>M.KOM.</b:Middle>
          </b:Person>
        </b:NameList>
      </b:Author>
    </b:Author>
    <b:Month>Desember</b:Month>
    <b:URL>https://binus.ac.id/malang/2020/12/beberapa-definisi-tentang-data-informasi-dan-sistem-informasi-menurut-beberapa-ahli/</b:URL>
    <b:RefOrder>2</b:RefOrder>
  </b:Source>
  <b:Source>
    <b:Tag>DrH14</b:Tag>
    <b:SourceType>Book</b:SourceType>
    <b:Guid>{6A1B1A43-F746-4521-9CFD-647830A5C630}</b:Guid>
    <b:Author>
      <b:Author>
        <b:NameList>
          <b:Person>
            <b:First>Dr. H. A. Rusdiana, M.M.</b:First>
          </b:Person>
          <b:Person>
            <b:First>Moch. Irfan, S.T., M.Kom.</b:First>
          </b:Person>
        </b:NameList>
      </b:Author>
    </b:Author>
    <b:Title>Sistem Informasi Manajemen</b:Title>
    <b:Year>2014</b:Year>
    <b:City>Bandung, 28-29</b:City>
    <b:Pages>28-29</b:Pages>
    <b:RefOrder>3</b:RefOrder>
  </b:Source>
  <b:Source>
    <b:Tag>Bad19</b:Tag>
    <b:SourceType>JournalArticle</b:SourceType>
    <b:Guid>{47EAD7F4-DEC4-4F6D-AA52-5CE78EF2A53F}</b:Guid>
    <b:Author>
      <b:Author>
        <b:NameList>
          <b:Person>
            <b:Last>Badri</b:Last>
            <b:First>Al</b:First>
          </b:Person>
        </b:NameList>
      </b:Author>
    </b:Author>
    <b:Title>Perancangan Sistem Informasi Pengolahan Data Produksi Sawit Pada PT. TEBO PLASMA INTI LESTARI (PT. TPIL) BERBASIS WEB</b:Title>
    <b:Year>2019</b:Year>
    <b:URL>http://repository.unama.ac.id/id/eprint/1025</b:URL>
    <b:JournalName>Skripsi thesis, STIKOM Dinamika Bangsa Jambi</b:JournalName>
    <b:RefOrder>4</b:RefOrder>
  </b:Source>
  <b:Source>
    <b:Tag>DrH16</b:Tag>
    <b:SourceType>Book</b:SourceType>
    <b:Guid>{2C702AFD-4755-40F7-BBA0-FA78F6FA0912}</b:Guid>
    <b:Author>
      <b:Author>
        <b:NameList>
          <b:Person>
            <b:Last>Dr. H. Chamdan Purnama</b:Last>
            <b:First>S.E.,</b:First>
            <b:Middle>M.M.</b:Middle>
          </b:Person>
        </b:NameList>
      </b:Author>
    </b:Author>
    <b:Title>Sistem Informasi Manjemen</b:Title>
    <b:Year>2016</b:Year>
    <b:City>Mojokerto</b:City>
    <b:RefOrder>5</b:RefOrder>
  </b:Source>
  <b:Source>
    <b:Tag>Def22</b:Tag>
    <b:SourceType>InternetSite</b:SourceType>
    <b:Guid>{92B3FC18-CD19-40D1-AD50-69E5EED46716}</b:Guid>
    <b:Title>Definisi Penegertian Javascript Menurut Para Ahli</b:Title>
    <b:InternetSiteTitle>Creator Media</b:InternetSiteTitle>
    <b:Year>2022</b:Year>
    <b:URL>https://creatormedia.my.id/definisi-pengertian-javascript-menurut-para-ahli/</b:URL>
    <b:RefOrder>6</b:RefOrder>
  </b:Source>
  <b:Source>
    <b:Tag>Bin14</b:Tag>
    <b:SourceType>DocumentFromInternetSite</b:SourceType>
    <b:Guid>{7B3AF0DE-8F7D-4DF2-9F44-72145DEC513E}</b:Guid>
    <b:Year>2014</b:Year>
    <b:InternetSiteTitle>Binus Library and Knowledge Center</b:InternetSiteTitle>
    <b:URL>http://library.binus.ac.id/eColls/eThesisdoc/Bab2/2014-2-00296-IF%20Bab2001.pdf</b:URL>
    <b:Title>Binus Library and Knowledge Center</b:Title>
    <b:RefOrder>7</b:RefOrder>
  </b:Source>
  <b:Source>
    <b:Tag>Ahm16</b:Tag>
    <b:SourceType>JournalArticle</b:SourceType>
    <b:Guid>{6E5B0B1F-CD9C-4051-B06E-526566FB994E}</b:Guid>
    <b:Title>PENGUJIAN MESIN PRESS MEKANIK SEMI OTOMATIS DENGAN PENGGERAK MOTOR LISTRIK 0.5 HP</b:Title>
    <b:Year>2016</b:Year>
    <b:Author>
      <b:Author>
        <b:NameList>
          <b:Person>
            <b:First>Ahmad Yunus Nasution</b:First>
          </b:Person>
          <b:Person>
            <b:First>Muhamad Nur</b:First>
          </b:Person>
        </b:NameList>
      </b:Author>
    </b:Author>
    <b:JournalName>SINTEK JURNAL Universitas Muhammadiyah Jakarta</b:JournalName>
    <b:Pages>20</b:Pages>
    <b:RefOrder>8</b:RefOrder>
  </b:Source>
</b:Sources>
</file>

<file path=customXml/itemProps1.xml><?xml version="1.0" encoding="utf-8"?>
<ds:datastoreItem xmlns:ds="http://schemas.openxmlformats.org/officeDocument/2006/customXml" ds:itemID="{BF657729-305F-4406-A300-1FCCE9B6C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5</TotalTime>
  <Pages>1</Pages>
  <Words>14581</Words>
  <Characters>83117</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lli Aji Gunawan</dc:creator>
  <cp:keywords/>
  <dc:description/>
  <cp:lastModifiedBy>Rulli</cp:lastModifiedBy>
  <cp:revision>80</cp:revision>
  <cp:lastPrinted>2023-08-30T05:20:00Z</cp:lastPrinted>
  <dcterms:created xsi:type="dcterms:W3CDTF">2023-08-17T05:11:00Z</dcterms:created>
  <dcterms:modified xsi:type="dcterms:W3CDTF">2023-09-0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36209c-0d1e-3c3d-8bbc-64295541db33</vt:lpwstr>
  </property>
  <property fmtid="{D5CDD505-2E9C-101B-9397-08002B2CF9AE}" pid="24" name="Mendeley Citation Style_1">
    <vt:lpwstr>http://www.zotero.org/styles/ieee</vt:lpwstr>
  </property>
</Properties>
</file>